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11E8E8FD" w14:textId="48A8FCD9" w:rsidR="00DC4DA6" w:rsidRPr="004C0E90" w:rsidRDefault="006C08C3" w:rsidP="006238E0">
      <w:pPr>
        <w:pStyle w:val="Openingheader"/>
        <w:rPr>
          <w:b/>
          <w:bCs/>
          <w:sz w:val="56"/>
          <w:szCs w:val="56"/>
        </w:rPr>
      </w:pPr>
      <w:r w:rsidRPr="004C0E90">
        <w:rPr>
          <w:b/>
          <w:bCs/>
          <w:sz w:val="56"/>
          <w:szCs w:val="56"/>
        </w:rPr>
        <w:t>Prof.</w:t>
      </w:r>
      <w:r w:rsidR="00DC4DA6" w:rsidRPr="004C0E90">
        <w:rPr>
          <w:b/>
          <w:bCs/>
          <w:sz w:val="56"/>
          <w:szCs w:val="56"/>
        </w:rPr>
        <w:t xml:space="preserve"> </w:t>
      </w:r>
      <w:r w:rsidRPr="004C0E90">
        <w:rPr>
          <w:b/>
          <w:bCs/>
          <w:sz w:val="56"/>
          <w:szCs w:val="56"/>
        </w:rPr>
        <w:t>Liad</w:t>
      </w:r>
      <w:r w:rsidR="00DC4DA6" w:rsidRPr="004C0E90">
        <w:rPr>
          <w:b/>
          <w:bCs/>
          <w:sz w:val="56"/>
          <w:szCs w:val="56"/>
        </w:rPr>
        <w:t xml:space="preserve"> </w:t>
      </w:r>
      <w:r w:rsidRPr="004C0E90">
        <w:rPr>
          <w:b/>
          <w:bCs/>
          <w:sz w:val="56"/>
          <w:szCs w:val="56"/>
        </w:rPr>
        <w:t xml:space="preserve">Mudrik and </w:t>
      </w:r>
      <w:r w:rsidR="003F4204" w:rsidRPr="004C0E90">
        <w:rPr>
          <w:b/>
          <w:bCs/>
          <w:sz w:val="56"/>
          <w:szCs w:val="56"/>
        </w:rPr>
        <w:t>Dr. Craig Chapman</w:t>
      </w:r>
    </w:p>
    <w:p w14:paraId="2F3EF845" w14:textId="77777777" w:rsidR="00DC4DA6" w:rsidRPr="00DC4DA6" w:rsidRDefault="00DC4DA6" w:rsidP="006238E0">
      <w:pPr>
        <w:pStyle w:val="Openingheader"/>
      </w:pPr>
    </w:p>
    <w:p w14:paraId="1DC7380D" w14:textId="77777777" w:rsidR="00DC4DA6" w:rsidRPr="00DC4DA6" w:rsidRDefault="00DC4DA6" w:rsidP="006238E0">
      <w:pPr>
        <w:pStyle w:val="Openingheader"/>
      </w:pP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3BABD049" w14:textId="7225B309" w:rsidR="00642DBC" w:rsidRDefault="00642DBC" w:rsidP="006238E0">
      <w:pPr>
        <w:pStyle w:val="Openingheade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27116CB8" w:rsidR="00B5549D" w:rsidRDefault="00B5549D" w:rsidP="006238E0">
      <w:pPr>
        <w:pStyle w:val="Openingheader"/>
      </w:pPr>
    </w:p>
    <w:p w14:paraId="62849653" w14:textId="11B65553" w:rsidR="00607438" w:rsidRDefault="00607438" w:rsidP="006238E0">
      <w:pPr>
        <w:pStyle w:val="Openingheader"/>
      </w:pPr>
    </w:p>
    <w:p w14:paraId="10B265E6" w14:textId="56CA430A" w:rsidR="008612C1" w:rsidRDefault="008612C1" w:rsidP="006238E0">
      <w:pPr>
        <w:pStyle w:val="Openingheader"/>
      </w:pPr>
    </w:p>
    <w:p w14:paraId="287AC441" w14:textId="2C78D6CB" w:rsidR="008612C1" w:rsidRDefault="008612C1" w:rsidP="006238E0">
      <w:pPr>
        <w:pStyle w:val="Openingheader"/>
      </w:pPr>
    </w:p>
    <w:p w14:paraId="32D4E876" w14:textId="77777777" w:rsidR="008612C1" w:rsidRDefault="008612C1"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522F5505" w14:textId="77777777" w:rsidR="00DC4DA6" w:rsidRPr="00B5549D" w:rsidRDefault="00DC4DA6" w:rsidP="006238E0">
      <w:pPr>
        <w:pStyle w:val="Openingheader"/>
        <w:rPr>
          <w:rtl/>
        </w:rPr>
      </w:pPr>
    </w:p>
    <w:p w14:paraId="7CDD897D" w14:textId="152FCD87" w:rsidR="00DC4DA6" w:rsidRPr="00B5549D" w:rsidRDefault="00DC4DA6" w:rsidP="006238E0">
      <w:pPr>
        <w:pStyle w:val="Openingheader"/>
        <w:rPr>
          <w:rtl/>
        </w:rPr>
      </w:pPr>
      <w:r w:rsidRPr="00B5549D">
        <w:rPr>
          <w:rtl/>
        </w:rPr>
        <w:t>החיבור בוצע בהנחיית</w:t>
      </w:r>
      <w:r w:rsidR="00A240A5" w:rsidRPr="00B5549D">
        <w:rPr>
          <w:rtl/>
        </w:rPr>
        <w:t>ם</w:t>
      </w:r>
      <w:r w:rsidRPr="00B5549D">
        <w:rPr>
          <w:rtl/>
        </w:rPr>
        <w:t xml:space="preserve"> של</w:t>
      </w:r>
    </w:p>
    <w:p w14:paraId="59F07718" w14:textId="5EB6DAC9" w:rsidR="00DC4DA6" w:rsidRPr="004C0E90" w:rsidRDefault="00897733" w:rsidP="006238E0">
      <w:pPr>
        <w:pStyle w:val="Openingheader"/>
        <w:rPr>
          <w:b/>
          <w:bCs/>
          <w:sz w:val="56"/>
          <w:szCs w:val="56"/>
          <w:rtl/>
        </w:rPr>
      </w:pPr>
      <w:r w:rsidRPr="004C0E90">
        <w:rPr>
          <w:b/>
          <w:bCs/>
          <w:sz w:val="56"/>
          <w:szCs w:val="56"/>
          <w:rtl/>
        </w:rPr>
        <w:t>פרופ</w:t>
      </w:r>
      <w:r w:rsidR="00EA53C4" w:rsidRPr="004C0E90">
        <w:rPr>
          <w:b/>
          <w:bCs/>
          <w:sz w:val="56"/>
          <w:szCs w:val="56"/>
          <w:rtl/>
        </w:rPr>
        <w:t>'</w:t>
      </w:r>
      <w:r w:rsidRPr="004C0E90">
        <w:rPr>
          <w:b/>
          <w:bCs/>
          <w:sz w:val="56"/>
          <w:szCs w:val="56"/>
          <w:rtl/>
        </w:rPr>
        <w:t xml:space="preserve"> ליעד מודריק וד</w:t>
      </w:r>
      <w:r w:rsidR="00EA53C4" w:rsidRPr="004C0E90">
        <w:rPr>
          <w:b/>
          <w:bCs/>
          <w:sz w:val="56"/>
          <w:szCs w:val="56"/>
          <w:rtl/>
        </w:rPr>
        <w:t>"</w:t>
      </w:r>
      <w:r w:rsidRPr="004C0E90">
        <w:rPr>
          <w:b/>
          <w:bCs/>
          <w:sz w:val="56"/>
          <w:szCs w:val="56"/>
          <w:rtl/>
        </w:rPr>
        <w:t>ר קרייג צ'אפמן</w:t>
      </w:r>
    </w:p>
    <w:p w14:paraId="7915C921" w14:textId="77777777" w:rsidR="00DC4DA6" w:rsidRPr="00B5549D" w:rsidRDefault="00DC4DA6" w:rsidP="006238E0">
      <w:pPr>
        <w:pStyle w:val="Openingheader"/>
        <w:rPr>
          <w:rtl/>
        </w:rPr>
      </w:pPr>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0" w:name="_Toc113803060"/>
      <w:bookmarkStart w:id="1" w:name="_Hlk106572155"/>
      <w:r>
        <w:rPr>
          <w:rFonts w:hint="cs"/>
          <w:lang w:bidi="he-IL"/>
        </w:rPr>
        <w:lastRenderedPageBreak/>
        <w:t>T</w:t>
      </w:r>
      <w:r>
        <w:rPr>
          <w:lang w:bidi="he-IL"/>
        </w:rPr>
        <w:t>able of Contents</w:t>
      </w:r>
      <w:bookmarkEnd w:id="0"/>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01B25CF0" w14:textId="300EA310" w:rsidR="007B4859" w:rsidRDefault="006238E0" w:rsidP="002D4450">
          <w:pPr>
            <w:pStyle w:val="TOC2"/>
            <w:rPr>
              <w:rFonts w:cstheme="minorBidi"/>
              <w:noProof/>
              <w:sz w:val="22"/>
              <w:szCs w:val="22"/>
              <w:rtl/>
            </w:rPr>
          </w:pPr>
          <w:r>
            <w:fldChar w:fldCharType="begin"/>
          </w:r>
          <w:r>
            <w:instrText xml:space="preserve"> TOC \o "1-4" \h \z \u </w:instrText>
          </w:r>
          <w:r>
            <w:fldChar w:fldCharType="separate"/>
          </w:r>
          <w:hyperlink w:anchor="_Toc113803060" w:history="1">
            <w:r w:rsidR="007B4859" w:rsidRPr="00BF6B28">
              <w:rPr>
                <w:rStyle w:val="Hyperlink"/>
                <w:noProof/>
              </w:rPr>
              <w:t>Table of Conten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0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3</w:t>
            </w:r>
            <w:r w:rsidR="007B4859">
              <w:rPr>
                <w:noProof/>
                <w:webHidden/>
                <w:rtl/>
              </w:rPr>
              <w:fldChar w:fldCharType="end"/>
            </w:r>
          </w:hyperlink>
        </w:p>
        <w:p w14:paraId="32A41491" w14:textId="16CD9732" w:rsidR="007B4859" w:rsidRDefault="00000000" w:rsidP="002D4450">
          <w:pPr>
            <w:pStyle w:val="TOC2"/>
            <w:rPr>
              <w:rFonts w:cstheme="minorBidi"/>
              <w:noProof/>
              <w:sz w:val="22"/>
              <w:szCs w:val="22"/>
              <w:rtl/>
            </w:rPr>
          </w:pPr>
          <w:hyperlink w:anchor="_Toc113803061" w:history="1">
            <w:r w:rsidR="007B4859" w:rsidRPr="00BF6B28">
              <w:rPr>
                <w:rStyle w:val="Hyperlink"/>
                <w:noProof/>
                <w:lang w:bidi="ar-SA"/>
              </w:rPr>
              <w:t>Introduction</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1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5</w:t>
            </w:r>
            <w:r w:rsidR="007B4859">
              <w:rPr>
                <w:noProof/>
                <w:webHidden/>
                <w:rtl/>
              </w:rPr>
              <w:fldChar w:fldCharType="end"/>
            </w:r>
          </w:hyperlink>
        </w:p>
        <w:p w14:paraId="5BB5CD0D" w14:textId="22FAD27F" w:rsidR="007B4859" w:rsidRDefault="00000000" w:rsidP="002D4450">
          <w:pPr>
            <w:pStyle w:val="TOC3"/>
            <w:tabs>
              <w:tab w:val="right" w:leader="dot" w:pos="9350"/>
            </w:tabs>
            <w:bidi w:val="0"/>
            <w:rPr>
              <w:rFonts w:cstheme="minorBidi"/>
              <w:i w:val="0"/>
              <w:iCs w:val="0"/>
              <w:noProof/>
              <w:sz w:val="22"/>
              <w:szCs w:val="22"/>
              <w:rtl/>
            </w:rPr>
          </w:pPr>
          <w:hyperlink w:anchor="_Toc113803062" w:history="1">
            <w:r w:rsidR="007B4859" w:rsidRPr="00BF6B28">
              <w:rPr>
                <w:rStyle w:val="Hyperlink"/>
                <w:noProof/>
                <w:lang w:bidi="ar-SA"/>
              </w:rPr>
              <w:t>Contradicting finding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2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5</w:t>
            </w:r>
            <w:r w:rsidR="007B4859">
              <w:rPr>
                <w:noProof/>
                <w:webHidden/>
                <w:rtl/>
              </w:rPr>
              <w:fldChar w:fldCharType="end"/>
            </w:r>
          </w:hyperlink>
        </w:p>
        <w:p w14:paraId="68885C6A" w14:textId="363680D8" w:rsidR="007B4859" w:rsidRDefault="00000000" w:rsidP="002D4450">
          <w:pPr>
            <w:pStyle w:val="TOC3"/>
            <w:tabs>
              <w:tab w:val="right" w:leader="dot" w:pos="9350"/>
            </w:tabs>
            <w:bidi w:val="0"/>
            <w:rPr>
              <w:rFonts w:cstheme="minorBidi"/>
              <w:i w:val="0"/>
              <w:iCs w:val="0"/>
              <w:noProof/>
              <w:sz w:val="22"/>
              <w:szCs w:val="22"/>
              <w:rtl/>
            </w:rPr>
          </w:pPr>
          <w:hyperlink w:anchor="_Toc113803063" w:history="1">
            <w:r w:rsidR="007B4859" w:rsidRPr="00BF6B28">
              <w:rPr>
                <w:rStyle w:val="Hyperlink"/>
                <w:noProof/>
                <w:lang w:bidi="ar-SA"/>
              </w:rPr>
              <w:t>Explaining The Discrepancy between Finding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3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6</w:t>
            </w:r>
            <w:r w:rsidR="007B4859">
              <w:rPr>
                <w:noProof/>
                <w:webHidden/>
                <w:rtl/>
              </w:rPr>
              <w:fldChar w:fldCharType="end"/>
            </w:r>
          </w:hyperlink>
        </w:p>
        <w:p w14:paraId="524E2F8A" w14:textId="1AA4D155" w:rsidR="007B4859" w:rsidRDefault="00000000" w:rsidP="002D4450">
          <w:pPr>
            <w:pStyle w:val="TOC3"/>
            <w:tabs>
              <w:tab w:val="right" w:leader="dot" w:pos="9350"/>
            </w:tabs>
            <w:bidi w:val="0"/>
            <w:rPr>
              <w:rFonts w:cstheme="minorBidi"/>
              <w:i w:val="0"/>
              <w:iCs w:val="0"/>
              <w:noProof/>
              <w:sz w:val="22"/>
              <w:szCs w:val="22"/>
              <w:rtl/>
            </w:rPr>
          </w:pPr>
          <w:hyperlink w:anchor="_Toc113803064" w:history="1">
            <w:r w:rsidR="007B4859" w:rsidRPr="00BF6B28">
              <w:rPr>
                <w:rStyle w:val="Hyperlink"/>
                <w:noProof/>
                <w:lang w:bidi="ar-SA"/>
              </w:rPr>
              <w:t>Comparing Motion Tracking with Keyboard Response</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4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7</w:t>
            </w:r>
            <w:r w:rsidR="007B4859">
              <w:rPr>
                <w:noProof/>
                <w:webHidden/>
                <w:rtl/>
              </w:rPr>
              <w:fldChar w:fldCharType="end"/>
            </w:r>
          </w:hyperlink>
        </w:p>
        <w:p w14:paraId="1C82A397" w14:textId="54F94763" w:rsidR="007B4859" w:rsidRDefault="00000000" w:rsidP="002D4450">
          <w:pPr>
            <w:pStyle w:val="TOC3"/>
            <w:tabs>
              <w:tab w:val="right" w:leader="dot" w:pos="9350"/>
            </w:tabs>
            <w:bidi w:val="0"/>
            <w:rPr>
              <w:rFonts w:cstheme="minorBidi"/>
              <w:i w:val="0"/>
              <w:iCs w:val="0"/>
              <w:noProof/>
              <w:sz w:val="22"/>
              <w:szCs w:val="22"/>
              <w:rtl/>
            </w:rPr>
          </w:pPr>
          <w:hyperlink w:anchor="_Toc113803065" w:history="1">
            <w:r w:rsidR="007B4859" w:rsidRPr="00BF6B28">
              <w:rPr>
                <w:rStyle w:val="Hyperlink"/>
                <w:noProof/>
                <w:lang w:bidi="ar-SA"/>
              </w:rPr>
              <w:t>Previous Priming Findings Made with Motion Tracking</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5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7</w:t>
            </w:r>
            <w:r w:rsidR="007B4859">
              <w:rPr>
                <w:noProof/>
                <w:webHidden/>
                <w:rtl/>
              </w:rPr>
              <w:fldChar w:fldCharType="end"/>
            </w:r>
          </w:hyperlink>
        </w:p>
        <w:p w14:paraId="5ACAA541" w14:textId="09C300DF" w:rsidR="007B4859" w:rsidRDefault="00000000" w:rsidP="002D4450">
          <w:pPr>
            <w:pStyle w:val="TOC3"/>
            <w:tabs>
              <w:tab w:val="right" w:leader="dot" w:pos="9350"/>
            </w:tabs>
            <w:bidi w:val="0"/>
            <w:rPr>
              <w:rFonts w:cstheme="minorBidi"/>
              <w:i w:val="0"/>
              <w:iCs w:val="0"/>
              <w:noProof/>
              <w:sz w:val="22"/>
              <w:szCs w:val="22"/>
              <w:rtl/>
            </w:rPr>
          </w:pPr>
          <w:hyperlink w:anchor="_Toc113803066" w:history="1">
            <w:r w:rsidR="007B4859" w:rsidRPr="00BF6B28">
              <w:rPr>
                <w:rStyle w:val="Hyperlink"/>
                <w:noProof/>
                <w:lang w:bidi="ar-SA"/>
              </w:rPr>
              <w:t>Current Research</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6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9</w:t>
            </w:r>
            <w:r w:rsidR="007B4859">
              <w:rPr>
                <w:noProof/>
                <w:webHidden/>
                <w:rtl/>
              </w:rPr>
              <w:fldChar w:fldCharType="end"/>
            </w:r>
          </w:hyperlink>
        </w:p>
        <w:p w14:paraId="2B32A0CE" w14:textId="18AADA7D" w:rsidR="007B4859" w:rsidRDefault="00000000" w:rsidP="002D4450">
          <w:pPr>
            <w:pStyle w:val="TOC2"/>
            <w:rPr>
              <w:rFonts w:cstheme="minorBidi"/>
              <w:noProof/>
              <w:sz w:val="22"/>
              <w:szCs w:val="22"/>
              <w:rtl/>
            </w:rPr>
          </w:pPr>
          <w:hyperlink w:anchor="_Toc113803067" w:history="1">
            <w:r w:rsidR="007B4859" w:rsidRPr="00BF6B28">
              <w:rPr>
                <w:rStyle w:val="Hyperlink"/>
                <w:noProof/>
                <w:lang w:bidi="ar-SA"/>
              </w:rPr>
              <w:t>Pilot Experiment 1</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7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0</w:t>
            </w:r>
            <w:r w:rsidR="007B4859">
              <w:rPr>
                <w:noProof/>
                <w:webHidden/>
                <w:rtl/>
              </w:rPr>
              <w:fldChar w:fldCharType="end"/>
            </w:r>
          </w:hyperlink>
        </w:p>
        <w:p w14:paraId="504FD1C8" w14:textId="71CF2E47" w:rsidR="007B4859" w:rsidRDefault="00000000" w:rsidP="002D4450">
          <w:pPr>
            <w:pStyle w:val="TOC3"/>
            <w:tabs>
              <w:tab w:val="right" w:leader="dot" w:pos="9350"/>
            </w:tabs>
            <w:bidi w:val="0"/>
            <w:rPr>
              <w:rFonts w:cstheme="minorBidi"/>
              <w:i w:val="0"/>
              <w:iCs w:val="0"/>
              <w:noProof/>
              <w:sz w:val="22"/>
              <w:szCs w:val="22"/>
              <w:rtl/>
            </w:rPr>
          </w:pPr>
          <w:hyperlink w:anchor="_Toc113803068" w:history="1">
            <w:r w:rsidR="007B4859" w:rsidRPr="00BF6B28">
              <w:rPr>
                <w:rStyle w:val="Hyperlink"/>
                <w:noProof/>
                <w:lang w:bidi="ar-SA"/>
              </w:rPr>
              <w:t>Method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8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0</w:t>
            </w:r>
            <w:r w:rsidR="007B4859">
              <w:rPr>
                <w:noProof/>
                <w:webHidden/>
                <w:rtl/>
              </w:rPr>
              <w:fldChar w:fldCharType="end"/>
            </w:r>
          </w:hyperlink>
        </w:p>
        <w:p w14:paraId="212FC26B" w14:textId="6FDF3743" w:rsidR="007B4859" w:rsidRDefault="00000000" w:rsidP="002D4450">
          <w:pPr>
            <w:pStyle w:val="TOC4"/>
            <w:tabs>
              <w:tab w:val="right" w:leader="dot" w:pos="9350"/>
            </w:tabs>
            <w:bidi w:val="0"/>
            <w:rPr>
              <w:rFonts w:cstheme="minorBidi"/>
              <w:noProof/>
              <w:sz w:val="22"/>
              <w:szCs w:val="22"/>
              <w:rtl/>
            </w:rPr>
          </w:pPr>
          <w:hyperlink w:anchor="_Toc113803069" w:history="1">
            <w:r w:rsidR="007B4859" w:rsidRPr="00BF6B28">
              <w:rPr>
                <w:rStyle w:val="Hyperlink"/>
                <w:noProof/>
              </w:rPr>
              <w:t>Participan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69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0</w:t>
            </w:r>
            <w:r w:rsidR="007B4859">
              <w:rPr>
                <w:noProof/>
                <w:webHidden/>
                <w:rtl/>
              </w:rPr>
              <w:fldChar w:fldCharType="end"/>
            </w:r>
          </w:hyperlink>
        </w:p>
        <w:p w14:paraId="404257C4" w14:textId="45AC8323" w:rsidR="007B4859" w:rsidRDefault="00000000" w:rsidP="002D4450">
          <w:pPr>
            <w:pStyle w:val="TOC4"/>
            <w:tabs>
              <w:tab w:val="right" w:leader="dot" w:pos="9350"/>
            </w:tabs>
            <w:bidi w:val="0"/>
            <w:rPr>
              <w:rFonts w:cstheme="minorBidi"/>
              <w:noProof/>
              <w:sz w:val="22"/>
              <w:szCs w:val="22"/>
              <w:rtl/>
            </w:rPr>
          </w:pPr>
          <w:hyperlink w:anchor="_Toc113803070" w:history="1">
            <w:r w:rsidR="007B4859" w:rsidRPr="00BF6B28">
              <w:rPr>
                <w:rStyle w:val="Hyperlink"/>
                <w:noProof/>
              </w:rPr>
              <w:t>Stimuli</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0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0</w:t>
            </w:r>
            <w:r w:rsidR="007B4859">
              <w:rPr>
                <w:noProof/>
                <w:webHidden/>
                <w:rtl/>
              </w:rPr>
              <w:fldChar w:fldCharType="end"/>
            </w:r>
          </w:hyperlink>
        </w:p>
        <w:p w14:paraId="4C2DCC53" w14:textId="79FDD4F3" w:rsidR="007B4859" w:rsidRDefault="00000000" w:rsidP="002D4450">
          <w:pPr>
            <w:pStyle w:val="TOC4"/>
            <w:tabs>
              <w:tab w:val="right" w:leader="dot" w:pos="9350"/>
            </w:tabs>
            <w:bidi w:val="0"/>
            <w:rPr>
              <w:rFonts w:cstheme="minorBidi"/>
              <w:noProof/>
              <w:sz w:val="22"/>
              <w:szCs w:val="22"/>
              <w:rtl/>
            </w:rPr>
          </w:pPr>
          <w:hyperlink w:anchor="_Toc113803071" w:history="1">
            <w:r w:rsidR="007B4859" w:rsidRPr="00BF6B28">
              <w:rPr>
                <w:rStyle w:val="Hyperlink"/>
                <w:noProof/>
              </w:rPr>
              <w:t>Apparatu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1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1</w:t>
            </w:r>
            <w:r w:rsidR="007B4859">
              <w:rPr>
                <w:noProof/>
                <w:webHidden/>
                <w:rtl/>
              </w:rPr>
              <w:fldChar w:fldCharType="end"/>
            </w:r>
          </w:hyperlink>
        </w:p>
        <w:p w14:paraId="140468FE" w14:textId="27C579A2" w:rsidR="007B4859" w:rsidRDefault="00000000" w:rsidP="002D4450">
          <w:pPr>
            <w:pStyle w:val="TOC3"/>
            <w:tabs>
              <w:tab w:val="right" w:leader="dot" w:pos="9350"/>
            </w:tabs>
            <w:bidi w:val="0"/>
            <w:rPr>
              <w:rFonts w:cstheme="minorBidi"/>
              <w:i w:val="0"/>
              <w:iCs w:val="0"/>
              <w:noProof/>
              <w:sz w:val="22"/>
              <w:szCs w:val="22"/>
              <w:rtl/>
            </w:rPr>
          </w:pPr>
          <w:hyperlink w:anchor="_Toc113803072" w:history="1">
            <w:r w:rsidR="007B4859" w:rsidRPr="00BF6B28">
              <w:rPr>
                <w:rStyle w:val="Hyperlink"/>
                <w:noProof/>
                <w:lang w:bidi="ar-SA"/>
              </w:rPr>
              <w:t>Procedure</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2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2</w:t>
            </w:r>
            <w:r w:rsidR="007B4859">
              <w:rPr>
                <w:noProof/>
                <w:webHidden/>
                <w:rtl/>
              </w:rPr>
              <w:fldChar w:fldCharType="end"/>
            </w:r>
          </w:hyperlink>
        </w:p>
        <w:p w14:paraId="083C8DC7" w14:textId="508767D2" w:rsidR="007B4859" w:rsidRDefault="00000000" w:rsidP="002D4450">
          <w:pPr>
            <w:pStyle w:val="TOC3"/>
            <w:tabs>
              <w:tab w:val="right" w:leader="dot" w:pos="9350"/>
            </w:tabs>
            <w:bidi w:val="0"/>
            <w:rPr>
              <w:rFonts w:cstheme="minorBidi"/>
              <w:i w:val="0"/>
              <w:iCs w:val="0"/>
              <w:noProof/>
              <w:sz w:val="22"/>
              <w:szCs w:val="22"/>
              <w:rtl/>
            </w:rPr>
          </w:pPr>
          <w:hyperlink w:anchor="_Toc113803073" w:history="1">
            <w:r w:rsidR="007B4859" w:rsidRPr="00BF6B28">
              <w:rPr>
                <w:rStyle w:val="Hyperlink"/>
                <w:noProof/>
                <w:lang w:bidi="ar-SA"/>
              </w:rPr>
              <w:t>Trajectory preprocessing</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3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3</w:t>
            </w:r>
            <w:r w:rsidR="007B4859">
              <w:rPr>
                <w:noProof/>
                <w:webHidden/>
                <w:rtl/>
              </w:rPr>
              <w:fldChar w:fldCharType="end"/>
            </w:r>
          </w:hyperlink>
        </w:p>
        <w:p w14:paraId="1617B2EF" w14:textId="0AF7747D" w:rsidR="007B4859" w:rsidRDefault="00000000" w:rsidP="002D4450">
          <w:pPr>
            <w:pStyle w:val="TOC3"/>
            <w:tabs>
              <w:tab w:val="right" w:leader="dot" w:pos="9350"/>
            </w:tabs>
            <w:bidi w:val="0"/>
            <w:rPr>
              <w:rFonts w:cstheme="minorBidi"/>
              <w:i w:val="0"/>
              <w:iCs w:val="0"/>
              <w:noProof/>
              <w:sz w:val="22"/>
              <w:szCs w:val="22"/>
              <w:rtl/>
            </w:rPr>
          </w:pPr>
          <w:hyperlink w:anchor="_Toc113803074" w:history="1">
            <w:r w:rsidR="007B4859" w:rsidRPr="00BF6B28">
              <w:rPr>
                <w:rStyle w:val="Hyperlink"/>
                <w:noProof/>
                <w:lang w:bidi="ar-SA"/>
              </w:rPr>
              <w:t>Variables extraction</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4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4</w:t>
            </w:r>
            <w:r w:rsidR="007B4859">
              <w:rPr>
                <w:noProof/>
                <w:webHidden/>
                <w:rtl/>
              </w:rPr>
              <w:fldChar w:fldCharType="end"/>
            </w:r>
          </w:hyperlink>
        </w:p>
        <w:p w14:paraId="263831AC" w14:textId="0E7BB36C" w:rsidR="007B4859" w:rsidRDefault="00000000" w:rsidP="002D4450">
          <w:pPr>
            <w:pStyle w:val="TOC3"/>
            <w:tabs>
              <w:tab w:val="right" w:leader="dot" w:pos="9350"/>
            </w:tabs>
            <w:bidi w:val="0"/>
            <w:rPr>
              <w:rFonts w:cstheme="minorBidi"/>
              <w:i w:val="0"/>
              <w:iCs w:val="0"/>
              <w:noProof/>
              <w:sz w:val="22"/>
              <w:szCs w:val="22"/>
              <w:rtl/>
            </w:rPr>
          </w:pPr>
          <w:hyperlink w:anchor="_Toc113803075" w:history="1">
            <w:r w:rsidR="007B4859" w:rsidRPr="00BF6B28">
              <w:rPr>
                <w:rStyle w:val="Hyperlink"/>
                <w:noProof/>
                <w:lang w:bidi="ar-SA"/>
              </w:rPr>
              <w:t>Exclusion criteria</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5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4</w:t>
            </w:r>
            <w:r w:rsidR="007B4859">
              <w:rPr>
                <w:noProof/>
                <w:webHidden/>
                <w:rtl/>
              </w:rPr>
              <w:fldChar w:fldCharType="end"/>
            </w:r>
          </w:hyperlink>
        </w:p>
        <w:p w14:paraId="54D66BD3" w14:textId="0449C3FF" w:rsidR="007B4859" w:rsidRDefault="00000000" w:rsidP="002D4450">
          <w:pPr>
            <w:pStyle w:val="TOC3"/>
            <w:tabs>
              <w:tab w:val="right" w:leader="dot" w:pos="9350"/>
            </w:tabs>
            <w:bidi w:val="0"/>
            <w:rPr>
              <w:rFonts w:cstheme="minorBidi"/>
              <w:i w:val="0"/>
              <w:iCs w:val="0"/>
              <w:noProof/>
              <w:sz w:val="22"/>
              <w:szCs w:val="22"/>
              <w:rtl/>
            </w:rPr>
          </w:pPr>
          <w:hyperlink w:anchor="_Toc113803076" w:history="1">
            <w:r w:rsidR="007B4859" w:rsidRPr="00BF6B28">
              <w:rPr>
                <w:rStyle w:val="Hyperlink"/>
                <w:noProof/>
                <w:lang w:bidi="ar-SA"/>
              </w:rPr>
              <w:t>Resul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6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5</w:t>
            </w:r>
            <w:r w:rsidR="007B4859">
              <w:rPr>
                <w:noProof/>
                <w:webHidden/>
                <w:rtl/>
              </w:rPr>
              <w:fldChar w:fldCharType="end"/>
            </w:r>
          </w:hyperlink>
        </w:p>
        <w:p w14:paraId="40F35D69" w14:textId="42BCFC42" w:rsidR="007B4859" w:rsidRDefault="00000000" w:rsidP="002D4450">
          <w:pPr>
            <w:pStyle w:val="TOC3"/>
            <w:tabs>
              <w:tab w:val="right" w:leader="dot" w:pos="9350"/>
            </w:tabs>
            <w:bidi w:val="0"/>
            <w:rPr>
              <w:rFonts w:cstheme="minorBidi"/>
              <w:i w:val="0"/>
              <w:iCs w:val="0"/>
              <w:noProof/>
              <w:sz w:val="22"/>
              <w:szCs w:val="22"/>
              <w:rtl/>
            </w:rPr>
          </w:pPr>
          <w:hyperlink w:anchor="_Toc113803077" w:history="1">
            <w:r w:rsidR="007B4859" w:rsidRPr="00BF6B28">
              <w:rPr>
                <w:rStyle w:val="Hyperlink"/>
                <w:noProof/>
                <w:lang w:bidi="ar-SA"/>
              </w:rPr>
              <w:t>Discussion</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7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5</w:t>
            </w:r>
            <w:r w:rsidR="007B4859">
              <w:rPr>
                <w:noProof/>
                <w:webHidden/>
                <w:rtl/>
              </w:rPr>
              <w:fldChar w:fldCharType="end"/>
            </w:r>
          </w:hyperlink>
        </w:p>
        <w:p w14:paraId="5353643A" w14:textId="75F80E9B" w:rsidR="007B4859" w:rsidRDefault="00000000" w:rsidP="002D4450">
          <w:pPr>
            <w:pStyle w:val="TOC2"/>
            <w:rPr>
              <w:rFonts w:cstheme="minorBidi"/>
              <w:noProof/>
              <w:sz w:val="22"/>
              <w:szCs w:val="22"/>
              <w:rtl/>
            </w:rPr>
          </w:pPr>
          <w:hyperlink w:anchor="_Toc113803078" w:history="1">
            <w:r w:rsidR="007B4859" w:rsidRPr="00BF6B28">
              <w:rPr>
                <w:rStyle w:val="Hyperlink"/>
                <w:noProof/>
                <w:lang w:bidi="ar-SA"/>
              </w:rPr>
              <w:t>Pilot Experiment 2</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8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6</w:t>
            </w:r>
            <w:r w:rsidR="007B4859">
              <w:rPr>
                <w:noProof/>
                <w:webHidden/>
                <w:rtl/>
              </w:rPr>
              <w:fldChar w:fldCharType="end"/>
            </w:r>
          </w:hyperlink>
        </w:p>
        <w:p w14:paraId="4138F22B" w14:textId="1215E0ED" w:rsidR="007B4859" w:rsidRDefault="00000000" w:rsidP="002D4450">
          <w:pPr>
            <w:pStyle w:val="TOC3"/>
            <w:tabs>
              <w:tab w:val="right" w:leader="dot" w:pos="9350"/>
            </w:tabs>
            <w:bidi w:val="0"/>
            <w:rPr>
              <w:rFonts w:cstheme="minorBidi"/>
              <w:i w:val="0"/>
              <w:iCs w:val="0"/>
              <w:noProof/>
              <w:sz w:val="22"/>
              <w:szCs w:val="22"/>
              <w:rtl/>
            </w:rPr>
          </w:pPr>
          <w:hyperlink w:anchor="_Toc113803079" w:history="1">
            <w:r w:rsidR="007B4859" w:rsidRPr="00BF6B28">
              <w:rPr>
                <w:rStyle w:val="Hyperlink"/>
                <w:noProof/>
                <w:lang w:bidi="ar-SA"/>
              </w:rPr>
              <w:t>Method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79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6</w:t>
            </w:r>
            <w:r w:rsidR="007B4859">
              <w:rPr>
                <w:noProof/>
                <w:webHidden/>
                <w:rtl/>
              </w:rPr>
              <w:fldChar w:fldCharType="end"/>
            </w:r>
          </w:hyperlink>
        </w:p>
        <w:p w14:paraId="40AF2114" w14:textId="79884C86" w:rsidR="007B4859" w:rsidRDefault="00000000" w:rsidP="002D4450">
          <w:pPr>
            <w:pStyle w:val="TOC4"/>
            <w:tabs>
              <w:tab w:val="right" w:leader="dot" w:pos="9350"/>
            </w:tabs>
            <w:bidi w:val="0"/>
            <w:rPr>
              <w:rFonts w:cstheme="minorBidi"/>
              <w:noProof/>
              <w:sz w:val="22"/>
              <w:szCs w:val="22"/>
              <w:rtl/>
            </w:rPr>
          </w:pPr>
          <w:hyperlink w:anchor="_Toc113803080" w:history="1">
            <w:r w:rsidR="007B4859" w:rsidRPr="00BF6B28">
              <w:rPr>
                <w:rStyle w:val="Hyperlink"/>
                <w:noProof/>
              </w:rPr>
              <w:t>Participan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0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7</w:t>
            </w:r>
            <w:r w:rsidR="007B4859">
              <w:rPr>
                <w:noProof/>
                <w:webHidden/>
                <w:rtl/>
              </w:rPr>
              <w:fldChar w:fldCharType="end"/>
            </w:r>
          </w:hyperlink>
        </w:p>
        <w:p w14:paraId="1994E4B8" w14:textId="4CA46EC3" w:rsidR="007B4859" w:rsidRDefault="00000000" w:rsidP="002D4450">
          <w:pPr>
            <w:pStyle w:val="TOC3"/>
            <w:tabs>
              <w:tab w:val="right" w:leader="dot" w:pos="9350"/>
            </w:tabs>
            <w:bidi w:val="0"/>
            <w:rPr>
              <w:rFonts w:cstheme="minorBidi"/>
              <w:i w:val="0"/>
              <w:iCs w:val="0"/>
              <w:noProof/>
              <w:sz w:val="22"/>
              <w:szCs w:val="22"/>
              <w:rtl/>
            </w:rPr>
          </w:pPr>
          <w:hyperlink w:anchor="_Toc113803081" w:history="1">
            <w:r w:rsidR="007B4859" w:rsidRPr="00BF6B28">
              <w:rPr>
                <w:rStyle w:val="Hyperlink"/>
                <w:noProof/>
                <w:lang w:bidi="ar-SA"/>
              </w:rPr>
              <w:t>Stimuli, Apparatus and Procedure</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1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7</w:t>
            </w:r>
            <w:r w:rsidR="007B4859">
              <w:rPr>
                <w:noProof/>
                <w:webHidden/>
                <w:rtl/>
              </w:rPr>
              <w:fldChar w:fldCharType="end"/>
            </w:r>
          </w:hyperlink>
        </w:p>
        <w:p w14:paraId="00172244" w14:textId="63EA1DB7" w:rsidR="007B4859" w:rsidRDefault="00000000" w:rsidP="002D4450">
          <w:pPr>
            <w:pStyle w:val="TOC3"/>
            <w:tabs>
              <w:tab w:val="right" w:leader="dot" w:pos="9350"/>
            </w:tabs>
            <w:bidi w:val="0"/>
            <w:rPr>
              <w:rFonts w:cstheme="minorBidi"/>
              <w:i w:val="0"/>
              <w:iCs w:val="0"/>
              <w:noProof/>
              <w:sz w:val="22"/>
              <w:szCs w:val="22"/>
              <w:rtl/>
            </w:rPr>
          </w:pPr>
          <w:hyperlink w:anchor="_Toc113803082" w:history="1">
            <w:r w:rsidR="007B4859" w:rsidRPr="00BF6B28">
              <w:rPr>
                <w:rStyle w:val="Hyperlink"/>
                <w:noProof/>
                <w:lang w:bidi="ar-SA"/>
              </w:rPr>
              <w:t>Exclusion criteria</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2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7</w:t>
            </w:r>
            <w:r w:rsidR="007B4859">
              <w:rPr>
                <w:noProof/>
                <w:webHidden/>
                <w:rtl/>
              </w:rPr>
              <w:fldChar w:fldCharType="end"/>
            </w:r>
          </w:hyperlink>
        </w:p>
        <w:p w14:paraId="128A3FC1" w14:textId="16C4727A" w:rsidR="007B4859" w:rsidRDefault="00000000" w:rsidP="002D4450">
          <w:pPr>
            <w:pStyle w:val="TOC3"/>
            <w:tabs>
              <w:tab w:val="right" w:leader="dot" w:pos="9350"/>
            </w:tabs>
            <w:bidi w:val="0"/>
            <w:rPr>
              <w:rFonts w:cstheme="minorBidi"/>
              <w:i w:val="0"/>
              <w:iCs w:val="0"/>
              <w:noProof/>
              <w:sz w:val="22"/>
              <w:szCs w:val="22"/>
              <w:rtl/>
            </w:rPr>
          </w:pPr>
          <w:hyperlink w:anchor="_Toc113803083" w:history="1">
            <w:r w:rsidR="007B4859" w:rsidRPr="00BF6B28">
              <w:rPr>
                <w:rStyle w:val="Hyperlink"/>
                <w:noProof/>
                <w:lang w:bidi="ar-SA"/>
              </w:rPr>
              <w:t>Resul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3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8</w:t>
            </w:r>
            <w:r w:rsidR="007B4859">
              <w:rPr>
                <w:noProof/>
                <w:webHidden/>
                <w:rtl/>
              </w:rPr>
              <w:fldChar w:fldCharType="end"/>
            </w:r>
          </w:hyperlink>
        </w:p>
        <w:p w14:paraId="5CBC99AB" w14:textId="20D7005D" w:rsidR="007B4859" w:rsidRDefault="00000000" w:rsidP="002D4450">
          <w:pPr>
            <w:pStyle w:val="TOC3"/>
            <w:tabs>
              <w:tab w:val="right" w:leader="dot" w:pos="9350"/>
            </w:tabs>
            <w:bidi w:val="0"/>
            <w:rPr>
              <w:rFonts w:cstheme="minorBidi"/>
              <w:i w:val="0"/>
              <w:iCs w:val="0"/>
              <w:noProof/>
              <w:sz w:val="22"/>
              <w:szCs w:val="22"/>
              <w:rtl/>
            </w:rPr>
          </w:pPr>
          <w:hyperlink w:anchor="_Toc113803084" w:history="1">
            <w:r w:rsidR="007B4859" w:rsidRPr="00BF6B28">
              <w:rPr>
                <w:rStyle w:val="Hyperlink"/>
                <w:noProof/>
                <w:lang w:bidi="ar-SA"/>
              </w:rPr>
              <w:t>Discussion</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4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8</w:t>
            </w:r>
            <w:r w:rsidR="007B4859">
              <w:rPr>
                <w:noProof/>
                <w:webHidden/>
                <w:rtl/>
              </w:rPr>
              <w:fldChar w:fldCharType="end"/>
            </w:r>
          </w:hyperlink>
        </w:p>
        <w:p w14:paraId="4A60125A" w14:textId="6A7A0581" w:rsidR="007B4859" w:rsidRDefault="00000000" w:rsidP="002D4450">
          <w:pPr>
            <w:pStyle w:val="TOC2"/>
            <w:rPr>
              <w:rFonts w:cstheme="minorBidi"/>
              <w:noProof/>
              <w:sz w:val="22"/>
              <w:szCs w:val="22"/>
              <w:rtl/>
            </w:rPr>
          </w:pPr>
          <w:hyperlink w:anchor="_Toc113803085" w:history="1">
            <w:r w:rsidR="007B4859" w:rsidRPr="00BF6B28">
              <w:rPr>
                <w:rStyle w:val="Hyperlink"/>
                <w:noProof/>
                <w:lang w:bidi="ar-SA"/>
              </w:rPr>
              <w:t>Pilot Experiment 3</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5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9</w:t>
            </w:r>
            <w:r w:rsidR="007B4859">
              <w:rPr>
                <w:noProof/>
                <w:webHidden/>
                <w:rtl/>
              </w:rPr>
              <w:fldChar w:fldCharType="end"/>
            </w:r>
          </w:hyperlink>
        </w:p>
        <w:p w14:paraId="62ACD72B" w14:textId="67FB85C4" w:rsidR="007B4859" w:rsidRDefault="00000000" w:rsidP="002D4450">
          <w:pPr>
            <w:pStyle w:val="TOC3"/>
            <w:tabs>
              <w:tab w:val="right" w:leader="dot" w:pos="9350"/>
            </w:tabs>
            <w:bidi w:val="0"/>
            <w:rPr>
              <w:rFonts w:cstheme="minorBidi"/>
              <w:i w:val="0"/>
              <w:iCs w:val="0"/>
              <w:noProof/>
              <w:sz w:val="22"/>
              <w:szCs w:val="22"/>
              <w:rtl/>
            </w:rPr>
          </w:pPr>
          <w:hyperlink w:anchor="_Toc113803086" w:history="1">
            <w:r w:rsidR="007B4859" w:rsidRPr="00BF6B28">
              <w:rPr>
                <w:rStyle w:val="Hyperlink"/>
                <w:noProof/>
                <w:lang w:bidi="ar-SA"/>
              </w:rPr>
              <w:t>Method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6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9</w:t>
            </w:r>
            <w:r w:rsidR="007B4859">
              <w:rPr>
                <w:noProof/>
                <w:webHidden/>
                <w:rtl/>
              </w:rPr>
              <w:fldChar w:fldCharType="end"/>
            </w:r>
          </w:hyperlink>
        </w:p>
        <w:p w14:paraId="1BC7699C" w14:textId="26A0831E" w:rsidR="007B4859" w:rsidRDefault="00000000" w:rsidP="002D4450">
          <w:pPr>
            <w:pStyle w:val="TOC4"/>
            <w:tabs>
              <w:tab w:val="right" w:leader="dot" w:pos="9350"/>
            </w:tabs>
            <w:bidi w:val="0"/>
            <w:rPr>
              <w:rFonts w:cstheme="minorBidi"/>
              <w:noProof/>
              <w:sz w:val="22"/>
              <w:szCs w:val="22"/>
              <w:rtl/>
            </w:rPr>
          </w:pPr>
          <w:hyperlink w:anchor="_Toc113803087" w:history="1">
            <w:r w:rsidR="007B4859" w:rsidRPr="00BF6B28">
              <w:rPr>
                <w:rStyle w:val="Hyperlink"/>
                <w:noProof/>
              </w:rPr>
              <w:t>Participan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7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9</w:t>
            </w:r>
            <w:r w:rsidR="007B4859">
              <w:rPr>
                <w:noProof/>
                <w:webHidden/>
                <w:rtl/>
              </w:rPr>
              <w:fldChar w:fldCharType="end"/>
            </w:r>
          </w:hyperlink>
        </w:p>
        <w:p w14:paraId="4C2B491B" w14:textId="5128894E" w:rsidR="007B4859" w:rsidRDefault="00000000" w:rsidP="002D4450">
          <w:pPr>
            <w:pStyle w:val="TOC3"/>
            <w:tabs>
              <w:tab w:val="right" w:leader="dot" w:pos="9350"/>
            </w:tabs>
            <w:bidi w:val="0"/>
            <w:rPr>
              <w:rFonts w:cstheme="minorBidi"/>
              <w:i w:val="0"/>
              <w:iCs w:val="0"/>
              <w:noProof/>
              <w:sz w:val="22"/>
              <w:szCs w:val="22"/>
              <w:rtl/>
            </w:rPr>
          </w:pPr>
          <w:hyperlink w:anchor="_Toc113803088" w:history="1">
            <w:r w:rsidR="007B4859" w:rsidRPr="00BF6B28">
              <w:rPr>
                <w:rStyle w:val="Hyperlink"/>
                <w:noProof/>
                <w:lang w:bidi="ar-SA"/>
              </w:rPr>
              <w:t>Stimuli, Apparatus and Procedure</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8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19</w:t>
            </w:r>
            <w:r w:rsidR="007B4859">
              <w:rPr>
                <w:noProof/>
                <w:webHidden/>
                <w:rtl/>
              </w:rPr>
              <w:fldChar w:fldCharType="end"/>
            </w:r>
          </w:hyperlink>
        </w:p>
        <w:p w14:paraId="33A07CEE" w14:textId="280A83A6" w:rsidR="007B4859" w:rsidRDefault="00000000" w:rsidP="002D4450">
          <w:pPr>
            <w:pStyle w:val="TOC3"/>
            <w:tabs>
              <w:tab w:val="right" w:leader="dot" w:pos="9350"/>
            </w:tabs>
            <w:bidi w:val="0"/>
            <w:rPr>
              <w:rFonts w:cstheme="minorBidi"/>
              <w:i w:val="0"/>
              <w:iCs w:val="0"/>
              <w:noProof/>
              <w:sz w:val="22"/>
              <w:szCs w:val="22"/>
              <w:rtl/>
            </w:rPr>
          </w:pPr>
          <w:hyperlink w:anchor="_Toc113803089" w:history="1">
            <w:r w:rsidR="007B4859" w:rsidRPr="00BF6B28">
              <w:rPr>
                <w:rStyle w:val="Hyperlink"/>
                <w:noProof/>
                <w:lang w:bidi="ar-SA"/>
              </w:rPr>
              <w:t>Resul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89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0</w:t>
            </w:r>
            <w:r w:rsidR="007B4859">
              <w:rPr>
                <w:noProof/>
                <w:webHidden/>
                <w:rtl/>
              </w:rPr>
              <w:fldChar w:fldCharType="end"/>
            </w:r>
          </w:hyperlink>
        </w:p>
        <w:p w14:paraId="2EE5946C" w14:textId="52ECB180" w:rsidR="007B4859" w:rsidRDefault="00000000" w:rsidP="002D4450">
          <w:pPr>
            <w:pStyle w:val="TOC3"/>
            <w:tabs>
              <w:tab w:val="right" w:leader="dot" w:pos="9350"/>
            </w:tabs>
            <w:bidi w:val="0"/>
            <w:rPr>
              <w:rFonts w:cstheme="minorBidi"/>
              <w:i w:val="0"/>
              <w:iCs w:val="0"/>
              <w:noProof/>
              <w:sz w:val="22"/>
              <w:szCs w:val="22"/>
              <w:rtl/>
            </w:rPr>
          </w:pPr>
          <w:hyperlink w:anchor="_Toc113803090" w:history="1">
            <w:r w:rsidR="007B4859" w:rsidRPr="00BF6B28">
              <w:rPr>
                <w:rStyle w:val="Hyperlink"/>
                <w:noProof/>
                <w:lang w:bidi="ar-SA"/>
              </w:rPr>
              <w:t>Discussion</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0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1</w:t>
            </w:r>
            <w:r w:rsidR="007B4859">
              <w:rPr>
                <w:noProof/>
                <w:webHidden/>
                <w:rtl/>
              </w:rPr>
              <w:fldChar w:fldCharType="end"/>
            </w:r>
          </w:hyperlink>
        </w:p>
        <w:p w14:paraId="387BC488" w14:textId="44FDBAEA" w:rsidR="007B4859" w:rsidRDefault="00000000" w:rsidP="002D4450">
          <w:pPr>
            <w:pStyle w:val="TOC2"/>
            <w:rPr>
              <w:rFonts w:cstheme="minorBidi"/>
              <w:noProof/>
              <w:sz w:val="22"/>
              <w:szCs w:val="22"/>
              <w:rtl/>
            </w:rPr>
          </w:pPr>
          <w:hyperlink w:anchor="_Toc113803091" w:history="1">
            <w:r w:rsidR="007B4859" w:rsidRPr="00BF6B28">
              <w:rPr>
                <w:rStyle w:val="Hyperlink"/>
                <w:noProof/>
                <w:lang w:bidi="ar-SA"/>
              </w:rPr>
              <w:t>Exp 4</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1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2</w:t>
            </w:r>
            <w:r w:rsidR="007B4859">
              <w:rPr>
                <w:noProof/>
                <w:webHidden/>
                <w:rtl/>
              </w:rPr>
              <w:fldChar w:fldCharType="end"/>
            </w:r>
          </w:hyperlink>
        </w:p>
        <w:p w14:paraId="7F2F7250" w14:textId="7D7030E0" w:rsidR="007B4859" w:rsidRDefault="00000000" w:rsidP="002D4450">
          <w:pPr>
            <w:pStyle w:val="TOC3"/>
            <w:tabs>
              <w:tab w:val="right" w:leader="dot" w:pos="9350"/>
            </w:tabs>
            <w:bidi w:val="0"/>
            <w:rPr>
              <w:rFonts w:cstheme="minorBidi"/>
              <w:i w:val="0"/>
              <w:iCs w:val="0"/>
              <w:noProof/>
              <w:sz w:val="22"/>
              <w:szCs w:val="22"/>
              <w:rtl/>
            </w:rPr>
          </w:pPr>
          <w:hyperlink w:anchor="_Toc113803092" w:history="1">
            <w:r w:rsidR="007B4859" w:rsidRPr="00BF6B28">
              <w:rPr>
                <w:rStyle w:val="Hyperlink"/>
                <w:noProof/>
                <w:lang w:bidi="ar-SA"/>
              </w:rPr>
              <w:t>Method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2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2</w:t>
            </w:r>
            <w:r w:rsidR="007B4859">
              <w:rPr>
                <w:noProof/>
                <w:webHidden/>
                <w:rtl/>
              </w:rPr>
              <w:fldChar w:fldCharType="end"/>
            </w:r>
          </w:hyperlink>
        </w:p>
        <w:p w14:paraId="5A417041" w14:textId="2B058701" w:rsidR="007B4859" w:rsidRDefault="00000000" w:rsidP="002D4450">
          <w:pPr>
            <w:pStyle w:val="TOC4"/>
            <w:tabs>
              <w:tab w:val="right" w:leader="dot" w:pos="9350"/>
            </w:tabs>
            <w:bidi w:val="0"/>
            <w:rPr>
              <w:rFonts w:cstheme="minorBidi"/>
              <w:noProof/>
              <w:sz w:val="22"/>
              <w:szCs w:val="22"/>
              <w:rtl/>
            </w:rPr>
          </w:pPr>
          <w:hyperlink w:anchor="_Toc113803093" w:history="1">
            <w:r w:rsidR="007B4859" w:rsidRPr="00BF6B28">
              <w:rPr>
                <w:rStyle w:val="Hyperlink"/>
                <w:noProof/>
              </w:rPr>
              <w:t>Participan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3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2</w:t>
            </w:r>
            <w:r w:rsidR="007B4859">
              <w:rPr>
                <w:noProof/>
                <w:webHidden/>
                <w:rtl/>
              </w:rPr>
              <w:fldChar w:fldCharType="end"/>
            </w:r>
          </w:hyperlink>
        </w:p>
        <w:p w14:paraId="1B7C5DEF" w14:textId="10E80A71" w:rsidR="007B4859" w:rsidRDefault="00000000" w:rsidP="002D4450">
          <w:pPr>
            <w:pStyle w:val="TOC3"/>
            <w:tabs>
              <w:tab w:val="right" w:leader="dot" w:pos="9350"/>
            </w:tabs>
            <w:bidi w:val="0"/>
            <w:rPr>
              <w:rFonts w:cstheme="minorBidi"/>
              <w:i w:val="0"/>
              <w:iCs w:val="0"/>
              <w:noProof/>
              <w:sz w:val="22"/>
              <w:szCs w:val="22"/>
              <w:rtl/>
            </w:rPr>
          </w:pPr>
          <w:hyperlink w:anchor="_Toc113803094" w:history="1">
            <w:r w:rsidR="007B4859" w:rsidRPr="00BF6B28">
              <w:rPr>
                <w:rStyle w:val="Hyperlink"/>
                <w:noProof/>
                <w:lang w:bidi="ar-SA"/>
              </w:rPr>
              <w:t>Stimuli, Apparatus and Procedure</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4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3</w:t>
            </w:r>
            <w:r w:rsidR="007B4859">
              <w:rPr>
                <w:noProof/>
                <w:webHidden/>
                <w:rtl/>
              </w:rPr>
              <w:fldChar w:fldCharType="end"/>
            </w:r>
          </w:hyperlink>
        </w:p>
        <w:p w14:paraId="0D2C5805" w14:textId="33BF78FE" w:rsidR="007B4859" w:rsidRDefault="00000000" w:rsidP="002D4450">
          <w:pPr>
            <w:pStyle w:val="TOC3"/>
            <w:tabs>
              <w:tab w:val="right" w:leader="dot" w:pos="9350"/>
            </w:tabs>
            <w:bidi w:val="0"/>
            <w:rPr>
              <w:rFonts w:cstheme="minorBidi"/>
              <w:i w:val="0"/>
              <w:iCs w:val="0"/>
              <w:noProof/>
              <w:sz w:val="22"/>
              <w:szCs w:val="22"/>
              <w:rtl/>
            </w:rPr>
          </w:pPr>
          <w:hyperlink w:anchor="_Toc113803095" w:history="1">
            <w:r w:rsidR="007B4859" w:rsidRPr="00BF6B28">
              <w:rPr>
                <w:rStyle w:val="Hyperlink"/>
                <w:noProof/>
                <w:lang w:bidi="ar-SA"/>
              </w:rPr>
              <w:t>Exclusion criteria</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5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3</w:t>
            </w:r>
            <w:r w:rsidR="007B4859">
              <w:rPr>
                <w:noProof/>
                <w:webHidden/>
                <w:rtl/>
              </w:rPr>
              <w:fldChar w:fldCharType="end"/>
            </w:r>
          </w:hyperlink>
        </w:p>
        <w:p w14:paraId="79396226" w14:textId="46F29082" w:rsidR="007B4859" w:rsidRDefault="00000000" w:rsidP="002D4450">
          <w:pPr>
            <w:pStyle w:val="TOC3"/>
            <w:tabs>
              <w:tab w:val="right" w:leader="dot" w:pos="9350"/>
            </w:tabs>
            <w:bidi w:val="0"/>
            <w:rPr>
              <w:rFonts w:cstheme="minorBidi"/>
              <w:i w:val="0"/>
              <w:iCs w:val="0"/>
              <w:noProof/>
              <w:sz w:val="22"/>
              <w:szCs w:val="22"/>
              <w:rtl/>
            </w:rPr>
          </w:pPr>
          <w:hyperlink w:anchor="_Toc113803096" w:history="1">
            <w:r w:rsidR="007B4859" w:rsidRPr="00BF6B28">
              <w:rPr>
                <w:rStyle w:val="Hyperlink"/>
                <w:noProof/>
                <w:lang w:bidi="ar-SA"/>
              </w:rPr>
              <w:t>Results</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6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3</w:t>
            </w:r>
            <w:r w:rsidR="007B4859">
              <w:rPr>
                <w:noProof/>
                <w:webHidden/>
                <w:rtl/>
              </w:rPr>
              <w:fldChar w:fldCharType="end"/>
            </w:r>
          </w:hyperlink>
        </w:p>
        <w:p w14:paraId="29773DB3" w14:textId="7D7828A5" w:rsidR="007B4859" w:rsidRDefault="00000000" w:rsidP="002D4450">
          <w:pPr>
            <w:pStyle w:val="TOC3"/>
            <w:tabs>
              <w:tab w:val="right" w:leader="dot" w:pos="9350"/>
            </w:tabs>
            <w:bidi w:val="0"/>
            <w:rPr>
              <w:rFonts w:cstheme="minorBidi"/>
              <w:i w:val="0"/>
              <w:iCs w:val="0"/>
              <w:noProof/>
              <w:sz w:val="22"/>
              <w:szCs w:val="22"/>
              <w:rtl/>
            </w:rPr>
          </w:pPr>
          <w:hyperlink w:anchor="_Toc113803097" w:history="1">
            <w:r w:rsidR="007B4859" w:rsidRPr="00BF6B28">
              <w:rPr>
                <w:rStyle w:val="Hyperlink"/>
                <w:noProof/>
                <w:lang w:bidi="ar-SA"/>
              </w:rPr>
              <w:t>Discussion</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7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5</w:t>
            </w:r>
            <w:r w:rsidR="007B4859">
              <w:rPr>
                <w:noProof/>
                <w:webHidden/>
                <w:rtl/>
              </w:rPr>
              <w:fldChar w:fldCharType="end"/>
            </w:r>
          </w:hyperlink>
        </w:p>
        <w:p w14:paraId="5E86B319" w14:textId="03B48659" w:rsidR="007B4859" w:rsidRDefault="00000000" w:rsidP="002D4450">
          <w:pPr>
            <w:pStyle w:val="TOC2"/>
            <w:rPr>
              <w:rFonts w:cstheme="minorBidi"/>
              <w:noProof/>
              <w:sz w:val="22"/>
              <w:szCs w:val="22"/>
              <w:rtl/>
            </w:rPr>
          </w:pPr>
          <w:hyperlink w:anchor="_Toc113803098" w:history="1">
            <w:r w:rsidR="007B4859" w:rsidRPr="00BF6B28">
              <w:rPr>
                <w:rStyle w:val="Hyperlink"/>
                <w:noProof/>
                <w:lang w:bidi="ar-SA"/>
              </w:rPr>
              <w:t>General Discussion</w:t>
            </w:r>
            <w:r w:rsidR="007B4859">
              <w:rPr>
                <w:noProof/>
                <w:webHidden/>
                <w:rtl/>
              </w:rPr>
              <w:tab/>
            </w:r>
            <w:r w:rsidR="007B4859">
              <w:rPr>
                <w:noProof/>
                <w:webHidden/>
                <w:rtl/>
              </w:rPr>
              <w:fldChar w:fldCharType="begin"/>
            </w:r>
            <w:r w:rsidR="007B4859">
              <w:rPr>
                <w:noProof/>
                <w:webHidden/>
                <w:rtl/>
              </w:rPr>
              <w:instrText xml:space="preserve"> </w:instrText>
            </w:r>
            <w:r w:rsidR="007B4859">
              <w:rPr>
                <w:noProof/>
                <w:webHidden/>
              </w:rPr>
              <w:instrText>PAGEREF</w:instrText>
            </w:r>
            <w:r w:rsidR="007B4859">
              <w:rPr>
                <w:noProof/>
                <w:webHidden/>
                <w:rtl/>
              </w:rPr>
              <w:instrText xml:space="preserve"> _</w:instrText>
            </w:r>
            <w:r w:rsidR="007B4859">
              <w:rPr>
                <w:noProof/>
                <w:webHidden/>
              </w:rPr>
              <w:instrText>Toc113803098 \h</w:instrText>
            </w:r>
            <w:r w:rsidR="007B4859">
              <w:rPr>
                <w:noProof/>
                <w:webHidden/>
                <w:rtl/>
              </w:rPr>
              <w:instrText xml:space="preserve"> </w:instrText>
            </w:r>
            <w:r w:rsidR="007B4859">
              <w:rPr>
                <w:noProof/>
                <w:webHidden/>
                <w:rtl/>
              </w:rPr>
            </w:r>
            <w:r w:rsidR="007B4859">
              <w:rPr>
                <w:noProof/>
                <w:webHidden/>
                <w:rtl/>
              </w:rPr>
              <w:fldChar w:fldCharType="separate"/>
            </w:r>
            <w:r w:rsidR="007B4859">
              <w:rPr>
                <w:noProof/>
                <w:webHidden/>
                <w:rtl/>
              </w:rPr>
              <w:t>25</w:t>
            </w:r>
            <w:r w:rsidR="007B4859">
              <w:rPr>
                <w:noProof/>
                <w:webHidden/>
                <w:rtl/>
              </w:rPr>
              <w:fldChar w:fldCharType="end"/>
            </w:r>
          </w:hyperlink>
        </w:p>
        <w:p w14:paraId="4587C80F" w14:textId="7091B353" w:rsidR="006238E0" w:rsidRDefault="006238E0" w:rsidP="002D4450">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097B8BFD" w14:textId="26B07FC7" w:rsidR="00BF08EE" w:rsidRPr="00BF08EE" w:rsidRDefault="00BF08EE" w:rsidP="006238E0">
      <w:pPr>
        <w:pStyle w:val="Heading2"/>
      </w:pPr>
      <w:bookmarkStart w:id="2" w:name="_Toc113803061"/>
      <w:r w:rsidRPr="00BF08EE">
        <w:lastRenderedPageBreak/>
        <w:t>Introduction</w:t>
      </w:r>
      <w:bookmarkEnd w:id="2"/>
    </w:p>
    <w:bookmarkEnd w:id="1"/>
    <w:p w14:paraId="0C093F9C" w14:textId="5C3C5169" w:rsidR="004F240A" w:rsidRPr="00E44B96" w:rsidRDefault="004F240A" w:rsidP="00D94EDE">
      <w:pPr>
        <w:ind w:firstLine="0"/>
        <w:pPrChange w:id="3" w:author="Chen Heller" w:date="2022-09-12T16:32:00Z">
          <w:pPr/>
        </w:pPrChange>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t>
      </w:r>
      <w:del w:id="4" w:author="Chen Heller" w:date="2022-09-10T08:14:00Z">
        <w:r w:rsidRPr="00E44B96" w:rsidDel="00C46CA3">
          <w:delText>we</w:delText>
        </w:r>
      </w:del>
      <w:ins w:id="5" w:author="Chen Heller" w:date="2022-09-10T08:14:00Z">
        <w:r w:rsidR="00C46CA3" w:rsidRPr="00E44B96">
          <w:t>I</w:t>
        </w:r>
      </w:ins>
      <w:r w:rsidRPr="00E44B96">
        <w:t xml:space="preserv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What differentiates between such conscious and unconscious processing?</w:t>
      </w:r>
    </w:p>
    <w:p w14:paraId="13B45041" w14:textId="4107D491" w:rsidR="00835178" w:rsidRDefault="004F240A" w:rsidP="00FF65B8">
      <w:r>
        <w:t xml:space="preserve">In the lab, studies trying to answer this question have used different methods to render the stimulus invisible (for </w:t>
      </w:r>
      <w:r w:rsidR="008414CB">
        <w:t xml:space="preserve">a </w:t>
      </w:r>
      <w:r>
        <w:t>review, see</w:t>
      </w:r>
      <w:r w:rsidR="00ED3BE7">
        <w:t xml:space="preserve"> </w:t>
      </w:r>
      <w:r w:rsidR="0071096F">
        <w:fldChar w:fldCharType="begin"/>
      </w:r>
      <w:r w:rsidR="0071096F">
        <w:instrText xml:space="preserve"> ADDIN ZOTERO_ITEM CSL_CITATION {"citationID":"bFgPjxu4","properties":{"formattedCitation":"(Breitmeyer, 2015; Kim &amp; Blake, 2005)","plainCitation":"(Breitmeyer, 2015; Kim &amp; Blake, 2005)","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possibility is to degrade </w:t>
      </w:r>
      <w:r>
        <w:t xml:space="preserve">the physical properties of the stimulus </w:t>
      </w:r>
      <w:r w:rsidR="002219BE">
        <w:t>(e.g., contrast, resolution, volume, duration)</w:t>
      </w:r>
      <w:r w:rsidR="00680C2E">
        <w:t xml:space="preserve"> </w:t>
      </w:r>
      <w:r w:rsidR="00680C2E">
        <w:fldChar w:fldCharType="begin"/>
      </w:r>
      <w:r w:rsidR="00680C2E">
        <w:instrText xml:space="preserve"> ADDIN ZOTERO_ITEM CSL_CITATION {"citationID":"aSfm84Kr","properties":{"formattedCitation":"(Daltrozzo et al., 2011; Li et al., 2007)","plainCitation":"(Daltrozzo et al., 2011; Li et al., 2007)","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143140BB" w:rsidR="004F240A" w:rsidRDefault="004F240A" w:rsidP="00394A04">
      <w:r>
        <w:t xml:space="preserve">All three </w:t>
      </w:r>
      <w:r w:rsidR="00A44BFB">
        <w:t>methods</w:t>
      </w:r>
      <w:r w:rsidR="001C015A">
        <w:t xml:space="preserve">, and others </w:t>
      </w:r>
      <w:del w:id="6" w:author="Chen Heller" w:date="2022-09-11T16:40:00Z">
        <w:r w:rsidR="001C015A" w:rsidDel="00D820B0">
          <w:delText xml:space="preserve">(for reviews, see </w:delText>
        </w:r>
        <w:commentRangeStart w:id="7"/>
        <w:r w:rsidR="001C015A" w:rsidDel="00D820B0">
          <w:delText>REF</w:delText>
        </w:r>
        <w:commentRangeEnd w:id="7"/>
        <w:r w:rsidR="001C015A" w:rsidDel="00D820B0">
          <w:rPr>
            <w:rStyle w:val="CommentReference"/>
          </w:rPr>
          <w:commentReference w:id="7"/>
        </w:r>
        <w:r w:rsidR="001C015A" w:rsidDel="00D820B0">
          <w:delText>)</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8" w:name="_Toc113803062"/>
      <w:r>
        <w:t>Contradicting findings</w:t>
      </w:r>
      <w:bookmarkEnd w:id="8"/>
    </w:p>
    <w:p w14:paraId="38C885BB" w14:textId="6B70808E" w:rsidR="00992077" w:rsidRDefault="00992077" w:rsidP="00D94EDE">
      <w:pPr>
        <w:ind w:firstLine="0"/>
        <w:pPrChange w:id="9" w:author="Chen Heller" w:date="2022-09-12T16:32:00Z">
          <w:pPr/>
        </w:pPrChange>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this 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ins w:id="10" w:author="Chen Heller" w:date="2022-09-11T09:16:00Z">
        <w:r w:rsidR="00032165">
          <w:t>,</w:t>
        </w:r>
      </w:ins>
      <w:r w:rsidR="004F5838">
        <w:t xml:space="preserve"> where </w:t>
      </w:r>
      <w:r w:rsidR="00C05794">
        <w:t xml:space="preserve">a participant is </w:t>
      </w:r>
      <w:r w:rsidR="00EE5CFF">
        <w:t xml:space="preserve">asked </w:t>
      </w:r>
      <w:r w:rsidR="00C05794">
        <w:t>to perform a certain task on a target stimulus</w:t>
      </w:r>
      <w:r w:rsidR="00303325">
        <w:t xml:space="preserve"> (e.g., classify as word/non-word)</w:t>
      </w:r>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w:t>
      </w:r>
      <w:del w:id="11" w:author="Chen Heller" w:date="2022-09-08T14:32:00Z">
        <w:r w:rsidR="001B4150" w:rsidDel="00283CE4">
          <w:delText>subject</w:delText>
        </w:r>
      </w:del>
      <w:ins w:id="12" w:author="Chen Heller" w:date="2022-09-08T14:32:00Z">
        <w:r w:rsidR="00283CE4">
          <w:t>participant</w:t>
        </w:r>
      </w:ins>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545E65">
        <w:instrText xml:space="preserve"> ADDIN ZOTERO_ITEM CSL_CITATION {"citationID":"Ao3q2ROG","properties":{"formattedCitation":"(Abrams et al., 2002; Finkbeiner et al., 2004)","plainCitation":"(Abrams et al., 2002; Finkbeiner et al., 2004)","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 / 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AC4809">
        <w:instrText xml:space="preserve"> ADDIN ZOTERO_ITEM CSL_CITATION {"citationID":"nFnFeWE9","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del w:id="13" w:author="Chen Heller" w:date="2022-09-08T14:31:00Z">
        <w:r w:rsidR="00411A03" w:rsidDel="0076578A">
          <w:delText xml:space="preserve">subjects’ </w:delText>
        </w:r>
      </w:del>
      <w:ins w:id="14" w:author="Chen Heller" w:date="2022-09-08T14:31:00Z">
        <w:r w:rsidR="0076578A">
          <w:t xml:space="preserve">participants' </w:t>
        </w:r>
      </w:ins>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9924F0">
        <w:instrText xml:space="preserve"> ADDIN ZOTERO_ITEM CSL_CITATION {"citationID":"fYZiRyOC","properties":{"formattedCitation":"(Macmillan &amp; Creelman, 2004)","plainCitation":"(Macmillan &amp; Creelman, 2004)","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619C4C16" w:rsidR="00DF3E0F" w:rsidRDefault="00211536" w:rsidP="00756E3F">
      <w:r>
        <w:t xml:space="preserve">While some semantic priming 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Similar controversies involve 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5" w:name="_Toc113803063"/>
      <w:r>
        <w:t xml:space="preserve">Explaining The </w:t>
      </w:r>
      <w:r w:rsidR="00FC0D0A">
        <w:t>D</w:t>
      </w:r>
      <w:r>
        <w:t xml:space="preserve">iscrepancy between </w:t>
      </w:r>
      <w:r w:rsidR="00FC0D0A">
        <w:t>F</w:t>
      </w:r>
      <w:r>
        <w:t>indings</w:t>
      </w:r>
      <w:bookmarkEnd w:id="15"/>
    </w:p>
    <w:p w14:paraId="0CB98709" w14:textId="1242A5A0" w:rsidR="006F73D7" w:rsidRDefault="002411D5" w:rsidP="00D94EDE">
      <w:pPr>
        <w:ind w:firstLine="0"/>
        <w:pPrChange w:id="16" w:author="Chen Heller" w:date="2022-09-12T16:32:00Z">
          <w:pPr/>
        </w:pPrChange>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del w:id="17" w:author="Chen Heller" w:date="2022-09-05T14:39:00Z">
        <w:r w:rsidR="00E4565F" w:rsidDel="00B11DFE">
          <w:delText xml:space="preserve">ascribe </w:delText>
        </w:r>
      </w:del>
      <w:ins w:id="18" w:author="Chen Heller" w:date="2022-09-05T14:39:00Z">
        <w:r w:rsidR="00B11DFE">
          <w:t xml:space="preserve">attribute </w:t>
        </w:r>
      </w:ins>
      <w:ins w:id="19" w:author="Chen Heller" w:date="2022-09-07T09:14:00Z">
        <w:r w:rsidR="003D2C1C">
          <w:t>un</w:t>
        </w:r>
      </w:ins>
      <w:r w:rsidR="00E4565F">
        <w:t xml:space="preserve">conscious processes to </w:t>
      </w:r>
      <w:del w:id="20" w:author="Chen Heller" w:date="2022-09-07T09:14:00Z">
        <w:r w:rsidR="00E4565F" w:rsidDel="003D2C1C">
          <w:delText>un</w:delText>
        </w:r>
      </w:del>
      <w:r w:rsidR="00E4565F">
        <w:t xml:space="preserve">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del w:id="21" w:author="Chen Heller" w:date="2022-09-07T14:12:00Z">
        <w:r w:rsidR="00E4565F" w:rsidDel="00C23184">
          <w:delText xml:space="preserve">stem from several factors: </w:delText>
        </w:r>
      </w:del>
      <w:ins w:id="22" w:author="Chen Heller" w:date="2022-09-07T14:12:00Z">
        <w:r w:rsidR="00C23184">
          <w:t>occur if</w:t>
        </w:r>
      </w:ins>
      <w:ins w:id="23" w:author="Chen Heller" w:date="2022-09-07T14:11:00Z">
        <w:r w:rsidR="002919AB">
          <w:t xml:space="preserve"> </w:t>
        </w:r>
      </w:ins>
      <w:r w:rsidR="00E4565F">
        <w:t xml:space="preserve">the objective task </w:t>
      </w:r>
      <w:del w:id="24" w:author="Chen Heller" w:date="2022-09-07T14:12:00Z">
        <w:r w:rsidR="00E4565F" w:rsidDel="00C23184">
          <w:delText xml:space="preserve">might </w:delText>
        </w:r>
      </w:del>
      <w:r w:rsidR="00E4565F">
        <w:t>probe</w:t>
      </w:r>
      <w:ins w:id="25" w:author="Chen Heller" w:date="2022-09-07T14:12:00Z">
        <w:r w:rsidR="00C23184">
          <w:t>s</w:t>
        </w:r>
      </w:ins>
      <w:r w:rsidR="00E4565F">
        <w:t xml:space="preserve"> features of the stimulus that are irrelevant </w:t>
      </w:r>
      <w:del w:id="26" w:author="Chen Heller" w:date="2022-09-07T14:13:00Z">
        <w:r w:rsidR="00E4565F" w:rsidDel="00B3331D">
          <w:delText xml:space="preserve">to </w:delText>
        </w:r>
      </w:del>
      <w:ins w:id="27" w:author="Chen Heller" w:date="2022-09-07T14:13:00Z">
        <w:r w:rsidR="00B3331D">
          <w:t>for the performance in the main task</w:t>
        </w:r>
      </w:ins>
      <w:del w:id="28" w:author="Chen Heller" w:date="2022-09-07T14:13:00Z">
        <w:r w:rsidR="00E4565F" w:rsidDel="00B3331D">
          <w:delText>the tested feature</w:delText>
        </w:r>
      </w:del>
      <w:r w:rsidR="007449E8">
        <w:t xml:space="preserve"> (</w:t>
      </w:r>
      <w:r w:rsidR="00FF6578">
        <w:fldChar w:fldCharType="begin"/>
      </w:r>
      <w:r w:rsidR="00BD6F39">
        <w:instrText xml:space="preserve"> ADDIN ZOTERO_ITEM CSL_CITATION {"citationID":"ciRzkvIP","properties":{"formattedCitation":"(Merikle, 1992; Newell &amp; Shanks, 2014)","plainCitation":"(Merikle, 1992; Newell &amp; Shanks, 2014)","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ins w:id="29" w:author="Chen Heller" w:date="2022-09-05T16:20:00Z">
        <w:r w:rsidR="008B3DFE">
          <w:t xml:space="preserve"> however, </w:t>
        </w:r>
      </w:ins>
      <w:r w:rsidR="007449E8">
        <w:t xml:space="preserve">note that this could also lead to overestimation of awareness; </w:t>
      </w:r>
      <w:r w:rsidR="00425B72">
        <w:fldChar w:fldCharType="begin"/>
      </w:r>
      <w:r w:rsidR="00425B72">
        <w:instrText xml:space="preserve"> ADDIN ZOTERO_ITEM CSL_CITATION {"citationID":"Ivz9FvbM","properties":{"formattedCitation":"(Michel, 2022)","plainCitation":"(Michel, 2022)","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del w:id="30" w:author="Chen Heller" w:date="2022-09-07T14:20:00Z">
        <w:r w:rsidR="00081961" w:rsidDel="003D53EE">
          <w:delText xml:space="preserve">between </w:delText>
        </w:r>
      </w:del>
      <w:ins w:id="31" w:author="Chen Heller" w:date="2022-09-07T14:20:00Z">
        <w:r w:rsidR="003D53EE">
          <w:t xml:space="preserve">after </w:t>
        </w:r>
      </w:ins>
      <w:r w:rsidR="00081961">
        <w:t xml:space="preserve">the </w:t>
      </w:r>
      <w:r w:rsidR="00E82C6C">
        <w:t xml:space="preserve">presentation </w:t>
      </w:r>
      <w:r w:rsidR="002D4AE1">
        <w:t xml:space="preserve">of </w:t>
      </w:r>
      <w:r w:rsidR="00081961">
        <w:t xml:space="preserve">the </w:t>
      </w:r>
      <w:ins w:id="32" w:author="Chen Heller" w:date="2022-09-07T14:14:00Z">
        <w:r w:rsidR="00445238">
          <w:t xml:space="preserve">subliminal </w:t>
        </w:r>
      </w:ins>
      <w:r w:rsidR="00081961">
        <w:t xml:space="preserve">stimulus </w:t>
      </w:r>
      <w:ins w:id="33" w:author="Chen Heller" w:date="2022-09-07T14:20:00Z">
        <w:r w:rsidR="003D53EE">
          <w:t xml:space="preserve">might </w:t>
        </w:r>
      </w:ins>
      <w:ins w:id="34" w:author="Chen Heller" w:date="2022-09-07T14:23:00Z">
        <w:r w:rsidR="009D12A3">
          <w:t xml:space="preserve">cause </w:t>
        </w:r>
      </w:ins>
      <w:ins w:id="35" w:author="Chen Heller" w:date="2022-09-07T14:20:00Z">
        <w:r w:rsidR="003D53EE">
          <w:t xml:space="preserve">the experience of it </w:t>
        </w:r>
      </w:ins>
      <w:ins w:id="36" w:author="Chen Heller" w:date="2022-09-07T14:23:00Z">
        <w:r w:rsidR="009D12A3">
          <w:t xml:space="preserve">to fade </w:t>
        </w:r>
      </w:ins>
      <w:ins w:id="37" w:author="Chen Heller" w:date="2022-09-07T14:20:00Z">
        <w:r w:rsidR="003D53EE">
          <w:t xml:space="preserve">before it is </w:t>
        </w:r>
      </w:ins>
      <w:ins w:id="38" w:author="Chen Heller" w:date="2022-09-07T14:21:00Z">
        <w:r w:rsidR="003D53EE">
          <w:t xml:space="preserve">queried by </w:t>
        </w:r>
      </w:ins>
      <w:del w:id="39" w:author="Chen Heller" w:date="2022-09-07T14:21:00Z">
        <w:r w:rsidR="00081961" w:rsidDel="003D53EE">
          <w:delText xml:space="preserve">and </w:delText>
        </w:r>
      </w:del>
      <w:r w:rsidR="00E4565F">
        <w:t xml:space="preserve">the </w:t>
      </w:r>
      <w:r w:rsidR="007449E8">
        <w:t>awareness measure</w:t>
      </w:r>
      <w:del w:id="40" w:author="Chen Heller" w:date="2022-09-07T14:21:00Z">
        <w:r w:rsidR="00E4565F" w:rsidDel="003D53EE">
          <w:delText xml:space="preserve"> </w:delText>
        </w:r>
        <w:r w:rsidR="00081961" w:rsidDel="003D53EE">
          <w:delText xml:space="preserve">might </w:delText>
        </w:r>
        <w:r w:rsidR="00F33E25" w:rsidDel="003D53EE">
          <w:delText>cause subjects to forget that they had some experience of it</w:delText>
        </w:r>
      </w:del>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del w:id="41" w:author="Chen Heller" w:date="2022-09-08T14:32:00Z">
        <w:r w:rsidR="002D6956" w:rsidDel="00283CE4">
          <w:delText>subject</w:delText>
        </w:r>
      </w:del>
      <w:ins w:id="42" w:author="Chen Heller" w:date="2022-09-08T14:32:00Z">
        <w:r w:rsidR="00283CE4">
          <w:t>participant</w:t>
        </w:r>
      </w:ins>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del w:id="43" w:author="Chen Heller" w:date="2022-09-08T14:31:00Z">
        <w:r w:rsidR="007449E8" w:rsidDel="004177D1">
          <w:delText xml:space="preserve">subjects </w:delText>
        </w:r>
      </w:del>
      <w:ins w:id="44" w:author="Chen Heller" w:date="2022-09-08T14:31:00Z">
        <w:r w:rsidR="004177D1">
          <w:t xml:space="preserve">participants </w:t>
        </w:r>
      </w:ins>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6677C464" w:rsidR="00531AAE" w:rsidRDefault="00D03D49" w:rsidP="00F42EF6">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C40509">
        <w:instrText xml:space="preserve"> ADDIN ZOTERO_ITEM CSL_CITATION {"citationID":"jL2qFlgF","properties":{"formattedCitation":"(Naccache et al., 2002; Naccache &amp; Dehaene, 2001)","plainCitation":"(Naccache et al., 2002; Naccache &amp; Dehaene, 2001)","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45" w:name="_Toc113803064"/>
      <w:r>
        <w:t xml:space="preserve">Comparing </w:t>
      </w:r>
      <w:r w:rsidR="006E4F8B">
        <w:t xml:space="preserve">Motion </w:t>
      </w:r>
      <w:r>
        <w:t>T</w:t>
      </w:r>
      <w:r w:rsidR="006E4F8B">
        <w:t xml:space="preserve">racking </w:t>
      </w:r>
      <w:r>
        <w:t>with K</w:t>
      </w:r>
      <w:r w:rsidR="006E4F8B">
        <w:t>eyboard</w:t>
      </w:r>
      <w:r>
        <w:t xml:space="preserve"> Response</w:t>
      </w:r>
      <w:bookmarkEnd w:id="45"/>
    </w:p>
    <w:p w14:paraId="36583870" w14:textId="61BE3E0D" w:rsidR="002C1CE0" w:rsidRDefault="00B66392" w:rsidP="00D94EDE">
      <w:pPr>
        <w:ind w:firstLine="0"/>
        <w:rPr>
          <w:rtl/>
        </w:rPr>
        <w:pPrChange w:id="46" w:author="Chen Heller" w:date="2022-09-12T16:32:00Z">
          <w:pPr/>
        </w:pPrChange>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 xml:space="preserve">was previously used in other fields of </w:t>
      </w:r>
      <w:r w:rsidR="00AC348A">
        <w:lastRenderedPageBreak/>
        <w:t>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B85D87">
        <w:t xml:space="preserve"> </w:t>
      </w:r>
      <w:r w:rsidR="00B85D87">
        <w:fldChar w:fldCharType="begin"/>
      </w:r>
      <w:r w:rsidR="00B85D87">
        <w:instrText xml:space="preserve"> ADDIN ZOTERO_ITEM CSL_CITATION {"citationID":"VHp5upjp","properties":{"formattedCitation":"(Spivey et al., 2005)","plainCitation":"(Spivey et al., 2005)","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w:t>
      </w:r>
      <w:del w:id="47"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del w:id="48" w:author="Chen Heller" w:date="2022-09-08T14:31:00Z">
        <w:r w:rsidR="00D5319F" w:rsidDel="00224A4F">
          <w:delText>s</w:delText>
        </w:r>
        <w:r w:rsidR="00435BFC" w:rsidDel="00224A4F">
          <w:delText>ubjects</w:delText>
        </w:r>
        <w:r w:rsidR="00D5319F" w:rsidDel="00224A4F">
          <w:delText>'</w:delText>
        </w:r>
        <w:r w:rsidR="00435BFC" w:rsidDel="00224A4F">
          <w:delText xml:space="preserve"> </w:delText>
        </w:r>
      </w:del>
      <w:ins w:id="49" w:author="Chen Heller" w:date="2022-09-08T14:31:00Z">
        <w:r w:rsidR="00224A4F">
          <w:t xml:space="preserve">participants' </w:t>
        </w:r>
      </w:ins>
      <w:r w:rsidR="00435BFC">
        <w:t xml:space="preserve">confidence in </w:t>
      </w:r>
      <w:r w:rsidR="00D5319F">
        <w:t xml:space="preserve">their </w:t>
      </w:r>
      <w:r w:rsidR="00435BFC">
        <w:t>answer</w:t>
      </w:r>
      <w:r w:rsidR="00D5319F">
        <w:t>s</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0F5FBDE1" w:rsidR="00976673" w:rsidRDefault="00976673" w:rsidP="006238E0">
      <w:pPr>
        <w:pStyle w:val="Heading3"/>
      </w:pPr>
      <w:bookmarkStart w:id="50" w:name="_Toc113803065"/>
      <w:commentRangeStart w:id="51"/>
      <w:commentRangeStart w:id="52"/>
      <w:r>
        <w:t>Prev</w:t>
      </w:r>
      <w:r w:rsidR="00C71547">
        <w:t>ious</w:t>
      </w:r>
      <w:r>
        <w:t xml:space="preserve"> </w:t>
      </w:r>
      <w:ins w:id="53" w:author="Chen Heller" w:date="2022-09-11T14:53:00Z">
        <w:r w:rsidR="000438C2">
          <w:t xml:space="preserve">Priming </w:t>
        </w:r>
      </w:ins>
      <w:ins w:id="54" w:author="Chen Heller" w:date="2022-09-11T14:54:00Z">
        <w:r w:rsidR="000438C2">
          <w:t>F</w:t>
        </w:r>
      </w:ins>
      <w:ins w:id="55" w:author="Chen Heller" w:date="2022-09-11T14:53:00Z">
        <w:r w:rsidR="000438C2">
          <w:t>indings M</w:t>
        </w:r>
      </w:ins>
      <w:ins w:id="56" w:author="Chen Heller" w:date="2022-09-11T14:54:00Z">
        <w:r w:rsidR="000438C2">
          <w:t xml:space="preserve">ade with </w:t>
        </w:r>
      </w:ins>
      <w:del w:id="57" w:author="Chen Heller" w:date="2022-09-11T14:54:00Z">
        <w:r w:rsidDel="000438C2">
          <w:delText xml:space="preserve">papers with motion </w:delText>
        </w:r>
      </w:del>
      <w:ins w:id="58" w:author="Chen Heller" w:date="2022-09-11T14:54:00Z">
        <w:r w:rsidR="000438C2">
          <w:t xml:space="preserve">Motion </w:t>
        </w:r>
      </w:ins>
      <w:del w:id="59" w:author="Chen Heller" w:date="2022-09-11T14:54:00Z">
        <w:r w:rsidDel="000438C2">
          <w:delText>tracking</w:delText>
        </w:r>
      </w:del>
      <w:commentRangeEnd w:id="51"/>
      <w:ins w:id="60" w:author="Chen Heller" w:date="2022-09-11T14:54:00Z">
        <w:r w:rsidR="000438C2">
          <w:t>Tracking</w:t>
        </w:r>
      </w:ins>
      <w:r w:rsidR="00C422EB">
        <w:rPr>
          <w:rStyle w:val="CommentReference"/>
          <w:rFonts w:eastAsia="David" w:cs="David"/>
        </w:rPr>
        <w:commentReference w:id="51"/>
      </w:r>
      <w:commentRangeEnd w:id="52"/>
      <w:r w:rsidR="00C71547">
        <w:rPr>
          <w:rStyle w:val="CommentReference"/>
          <w:rFonts w:eastAsia="David" w:cs="David"/>
        </w:rPr>
        <w:commentReference w:id="52"/>
      </w:r>
      <w:bookmarkEnd w:id="50"/>
    </w:p>
    <w:p w14:paraId="74FFDFA6" w14:textId="6FFE1392" w:rsidR="00252575" w:rsidRDefault="00FD1495" w:rsidP="00D94EDE">
      <w:pPr>
        <w:ind w:firstLine="0"/>
        <w:pPrChange w:id="61" w:author="Chen Heller" w:date="2022-09-12T16:32:00Z">
          <w:pPr/>
        </w:pPrChange>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del w:id="62" w:author="Chen Heller" w:date="2022-09-08T14:32:00Z">
        <w:r w:rsidR="004E0C6C" w:rsidDel="00224A4F">
          <w:delText xml:space="preserve">subjects </w:delText>
        </w:r>
      </w:del>
      <w:ins w:id="63" w:author="Chen Heller" w:date="2022-09-08T14:32:00Z">
        <w:r w:rsidR="00224A4F">
          <w:t xml:space="preserve">participants </w:t>
        </w:r>
      </w:ins>
      <w:r w:rsidR="004E0C6C">
        <w:t xml:space="preserve">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C25B06">
        <w:instrText xml:space="preserve"> ADDIN ZOTERO_ITEM CSL_CITATION {"citationID":"K89lGHp7","properties":{"formattedCitation":"(Finkbeiner &amp; Friedman, 2011)","plainCitation":"(Finkbeiner &amp; Friedman, 2011)","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ins w:id="64" w:author="Chen Heller" w:date="2022-09-11T18:45:00Z">
        <w:r w:rsidR="00E75527">
          <w:rPr>
            <w:rFonts w:ascii="Times New Roman" w:hAnsi="Times New Roman" w:cs="Times New Roman"/>
          </w:rPr>
          <w:t>Exp</w:t>
        </w:r>
      </w:ins>
      <w:ins w:id="65" w:author="Chen Heller" w:date="2022-09-11T18:46:00Z">
        <w:r w:rsidR="00E75527">
          <w:rPr>
            <w:rFonts w:ascii="Times New Roman" w:hAnsi="Times New Roman" w:cs="Times New Roman"/>
          </w:rPr>
          <w:t>eriment</w:t>
        </w:r>
      </w:ins>
      <w:ins w:id="66" w:author="Chen Heller" w:date="2022-09-11T18:45:00Z">
        <w:r w:rsidR="00E75527">
          <w:rPr>
            <w:rFonts w:ascii="Times New Roman" w:hAnsi="Times New Roman" w:cs="Times New Roman"/>
          </w:rPr>
          <w:t xml:space="preserve"> 1 in </w:t>
        </w:r>
      </w:ins>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660F7A">
        <w:instrText xml:space="preserve"> ADDIN ZOTERO_ITEM CSL_CITATION {"citationID":"2P6dUXCN","properties":{"formattedCitation":"(Finkbeiner &amp; Friedman, 2011)","plainCitation":"(Finkbeiner &amp; Friedman, 2011)","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ins w:id="67" w:author="Chen Heller" w:date="2022-09-11T18:45:00Z">
        <w:r w:rsidR="00E75527">
          <w:rPr>
            <w:rFonts w:ascii="Times New Roman" w:hAnsi="Times New Roman" w:cs="Times New Roman"/>
          </w:rPr>
          <w:t>Exp</w:t>
        </w:r>
      </w:ins>
      <w:ins w:id="68" w:author="Chen Heller" w:date="2022-09-11T18:46:00Z">
        <w:r w:rsidR="00E75527">
          <w:rPr>
            <w:rFonts w:ascii="Times New Roman" w:hAnsi="Times New Roman" w:cs="Times New Roman"/>
          </w:rPr>
          <w:t>eriment</w:t>
        </w:r>
      </w:ins>
      <w:ins w:id="69" w:author="Chen Heller" w:date="2022-09-11T18:45:00Z">
        <w:r w:rsidR="00E75527">
          <w:rPr>
            <w:rFonts w:ascii="Times New Roman" w:hAnsi="Times New Roman" w:cs="Times New Roman"/>
          </w:rPr>
          <w:t xml:space="preserve"> 2 in </w:t>
        </w:r>
      </w:ins>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del w:id="70" w:author="Chen Heller" w:date="2022-09-08T14:32:00Z">
        <w:r w:rsidR="003C7461" w:rsidDel="00224A4F">
          <w:delText>subjects</w:delText>
        </w:r>
        <w:r w:rsidR="00247A2B" w:rsidDel="00224A4F">
          <w:delText xml:space="preserve"> </w:delText>
        </w:r>
      </w:del>
      <w:ins w:id="71" w:author="Chen Heller" w:date="2022-09-08T14:32:00Z">
        <w:r w:rsidR="00224A4F">
          <w:t xml:space="preserve">participants </w:t>
        </w:r>
      </w:ins>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36A80991" w:rsidR="0007249B" w:rsidRDefault="00794090" w:rsidP="000F3303">
      <w:pPr>
        <w:rPr>
          <w:rtl/>
        </w:rPr>
      </w:pPr>
      <w:r>
        <w:lastRenderedPageBreak/>
        <w:t xml:space="preserve">Thus, motion tracking can be used to unravel unconscious processing as it unfolds. B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del w:id="72" w:author="Chen Heller" w:date="2022-08-26T10:25:00Z">
        <w:r w:rsidR="006C164D" w:rsidDel="00B6032F">
          <w:delText>flight</w:delText>
        </w:r>
      </w:del>
      <w:ins w:id="73"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74" w:name="_Hlk110934244"/>
      <w:r w:rsidR="006C164D">
        <w:t xml:space="preserve">When responses were given via a keyboard, </w:t>
      </w:r>
      <w:bookmarkEnd w:id="7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CB8D437"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ins w:id="75" w:author="Chen Heller" w:date="2022-09-11T18:54:00Z">
        <w:r w:rsidR="00D15D83">
          <w:t>according to unpublished work in my lab</w:t>
        </w:r>
      </w:ins>
      <w:r w:rsidR="00F42D58">
        <w:t>.</w:t>
      </w:r>
    </w:p>
    <w:p w14:paraId="017CF663" w14:textId="4F6CB832"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del w:id="76" w:author="Chen Heller" w:date="2022-09-08T14:32:00Z">
        <w:r w:rsidR="00007C6C" w:rsidDel="00224A4F">
          <w:delText xml:space="preserve">subjects </w:delText>
        </w:r>
      </w:del>
      <w:ins w:id="77" w:author="Chen Heller" w:date="2022-09-08T14:32:00Z">
        <w:r w:rsidR="00224A4F">
          <w:t xml:space="preserve">participants </w:t>
        </w:r>
      </w:ins>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78" w:name="_Toc113803066"/>
      <w:r>
        <w:t>Current Research</w:t>
      </w:r>
      <w:bookmarkEnd w:id="78"/>
    </w:p>
    <w:p w14:paraId="1B63E398" w14:textId="1E3710BC" w:rsidR="00586A32" w:rsidRDefault="00B0131F" w:rsidP="00D94EDE">
      <w:pPr>
        <w:ind w:firstLine="0"/>
        <w:rPr>
          <w:b/>
          <w:bCs/>
        </w:rPr>
        <w:pPrChange w:id="79" w:author="Chen Heller" w:date="2022-09-12T16:32:00Z">
          <w:pPr/>
        </w:pPrChange>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w:t>
      </w:r>
      <w:del w:id="80" w:author="Chen Heller" w:date="2022-08-30T13:13:00Z">
        <w:r w:rsidR="00AA2BC2" w:rsidDel="001F29A9">
          <w:delText>e</w:delText>
        </w:r>
      </w:del>
      <w:r w:rsidR="00AA2BC2">
        <w:t>a</w:t>
      </w:r>
      <w:ins w:id="81" w:author="Chen Heller" w:date="2022-08-30T13:13:00Z">
        <w:r w:rsidR="001F29A9">
          <w:t>e</w:t>
        </w:r>
      </w:ins>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 and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w:t>
      </w:r>
      <w:r w:rsidR="00E3108A">
        <w:lastRenderedPageBreak/>
        <w:t>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82" w:name="_Toc113803067"/>
      <w:r>
        <w:t>Pilot Experiment</w:t>
      </w:r>
      <w:r w:rsidR="00ED60E1">
        <w:t xml:space="preserve"> 1</w:t>
      </w:r>
      <w:bookmarkEnd w:id="82"/>
    </w:p>
    <w:p w14:paraId="4F322CBE" w14:textId="7103592D" w:rsidR="00C3013B" w:rsidRPr="00C32066" w:rsidRDefault="003F5172" w:rsidP="00D94EDE">
      <w:pPr>
        <w:ind w:firstLine="0"/>
        <w:pPrChange w:id="83" w:author="Chen Heller" w:date="2022-09-12T16:32:00Z">
          <w:pPr/>
        </w:pPrChange>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84" w:name="_Toc113803068"/>
      <w:r>
        <w:t>Methods</w:t>
      </w:r>
      <w:bookmarkEnd w:id="84"/>
    </w:p>
    <w:p w14:paraId="0D1ADB73" w14:textId="0498850D" w:rsidR="002057FC" w:rsidRPr="00C0305E" w:rsidRDefault="002057FC" w:rsidP="006238E0">
      <w:pPr>
        <w:pStyle w:val="Heading4"/>
      </w:pPr>
      <w:bookmarkStart w:id="85" w:name="_Toc113803069"/>
      <w:r w:rsidRPr="00C0305E">
        <w:t>Participants</w:t>
      </w:r>
      <w:bookmarkEnd w:id="85"/>
    </w:p>
    <w:p w14:paraId="6A35019C" w14:textId="7E10AC26" w:rsidR="00422E34" w:rsidRPr="00422E34" w:rsidRDefault="00853F45" w:rsidP="00D94EDE">
      <w:pPr>
        <w:ind w:firstLine="0"/>
        <w:pPrChange w:id="86" w:author="Chen Heller" w:date="2022-09-12T16:32:00Z">
          <w:pPr/>
        </w:pPrChange>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87"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can stop the experiment at every 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88" w:name="_Toc113803070"/>
      <w:r>
        <w:t>Stimuli</w:t>
      </w:r>
      <w:bookmarkEnd w:id="88"/>
    </w:p>
    <w:p w14:paraId="3CEDC9CA" w14:textId="26957CCE" w:rsidR="00647384" w:rsidRDefault="00C3440C" w:rsidP="00D94EDE">
      <w:pPr>
        <w:ind w:firstLine="0"/>
        <w:pPrChange w:id="89" w:author="Chen Heller" w:date="2022-09-12T16:32:00Z">
          <w:pPr/>
        </w:pPrChange>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90"/>
      <w:r>
        <w:t>ref</w:t>
      </w:r>
      <w:commentRangeEnd w:id="90"/>
      <w:r w:rsidR="0071391D">
        <w:rPr>
          <w:rStyle w:val="CommentReference"/>
        </w:rPr>
        <w:commentReference w:id="90"/>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616793" w:rsidRPr="0061679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91" w:name="_Toc113803071"/>
      <w:r>
        <w:t>Apparatus</w:t>
      </w:r>
      <w:bookmarkEnd w:id="91"/>
    </w:p>
    <w:p w14:paraId="7405EC60" w14:textId="0FF576C3" w:rsidR="007846C7" w:rsidRPr="007846C7" w:rsidRDefault="007846C7" w:rsidP="00D94EDE">
      <w:pPr>
        <w:ind w:firstLine="0"/>
        <w:pPrChange w:id="92" w:author="Chen Heller" w:date="2022-09-12T16:32:00Z">
          <w:pPr/>
        </w:pPrChange>
      </w:pPr>
      <w:r w:rsidRPr="007846C7">
        <w:t xml:space="preserve">The stimulus </w:t>
      </w:r>
      <w:r w:rsidR="00984883">
        <w:t>was</w:t>
      </w:r>
      <w:r w:rsidRPr="007846C7">
        <w:t xml:space="preserve"> displayed on a VPIXX monitor (VIEWPixx /3D Lite LCD display and data acquisition system, version 3.7.6287) using Matlab R2020b </w:t>
      </w:r>
      <w:r w:rsidR="001B1EA8">
        <w:t xml:space="preserve">[ref] </w:t>
      </w:r>
      <w:r w:rsidRPr="007846C7">
        <w:t xml:space="preserve">and Psychtoolbox 3.0.18 </w:t>
      </w:r>
      <w:r w:rsidR="000F7554">
        <w:t>[ref]</w:t>
      </w:r>
      <w:r w:rsidRPr="007846C7">
        <w:t xml:space="preserve">. The monitor </w:t>
      </w:r>
      <w:r w:rsidR="00984883">
        <w:t xml:space="preserve">was </w:t>
      </w:r>
      <w:r w:rsidRPr="007846C7">
        <w:t xml:space="preserve">set to full brightness at a resolution of 1920 x 1080 and refresh rate of 100Hz </w:t>
      </w:r>
      <w:r w:rsidRPr="007846C7">
        <w:lastRenderedPageBreak/>
        <w:t xml:space="preserve">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006238E0">
        <w:instrText xml:space="preserve"> \* MERGEFORMAT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NatNet client </w:t>
      </w:r>
      <w:r w:rsidR="00E04868">
        <w:t>[ref]</w:t>
      </w:r>
      <w:r w:rsidRPr="007846C7">
        <w:t xml:space="preserve"> and recorded with Matlab.</w:t>
      </w:r>
    </w:p>
    <w:p w14:paraId="6A1EF066" w14:textId="77777777" w:rsidR="0052293C" w:rsidRDefault="00127BFA" w:rsidP="0052293C">
      <w:pPr>
        <w:pStyle w:val="NoSpacing"/>
        <w:keepNext/>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2508230" cy="2118493"/>
                    </a:xfrm>
                    <a:prstGeom prst="rect">
                      <a:avLst/>
                    </a:prstGeom>
                  </pic:spPr>
                </pic:pic>
              </a:graphicData>
            </a:graphic>
          </wp:inline>
        </w:drawing>
      </w:r>
    </w:p>
    <w:p w14:paraId="4E401CC1" w14:textId="36578171" w:rsidR="007846C7" w:rsidRPr="00F630C9" w:rsidRDefault="0052293C" w:rsidP="0052293C">
      <w:pPr>
        <w:pStyle w:val="Caption"/>
        <w:jc w:val="left"/>
      </w:pPr>
      <w:r>
        <w:t xml:space="preserve">Figure </w:t>
      </w:r>
      <w:fldSimple w:instr=" SEQ Figure \* ARABIC ">
        <w:r w:rsidR="007E2512">
          <w:rPr>
            <w:noProof/>
          </w:rPr>
          <w:t>1</w:t>
        </w:r>
      </w:fldSimple>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93" w:name="_Toc113803072"/>
      <w:r>
        <w:t>Procedure</w:t>
      </w:r>
      <w:bookmarkEnd w:id="93"/>
    </w:p>
    <w:p w14:paraId="006ADC8A" w14:textId="27A4C65C" w:rsidR="00400416" w:rsidRPr="00400416" w:rsidRDefault="00400416" w:rsidP="00D94EDE">
      <w:pPr>
        <w:ind w:firstLine="0"/>
        <w:pPrChange w:id="94" w:author="Chen Heller" w:date="2022-09-12T16:32:00Z">
          <w:pPr/>
        </w:pPrChange>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w:t>
      </w:r>
      <w:r w:rsidRPr="00400416">
        <w:lastRenderedPageBreak/>
        <w:t xml:space="preserve">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30A410B6" w:rsidR="00400416" w:rsidRDefault="00400416" w:rsidP="00941B2F">
      <w:r w:rsidRPr="00400416">
        <w:t>The procedure closely follow</w:t>
      </w:r>
      <w:r w:rsidR="00D1564D">
        <w:t>ed</w:t>
      </w:r>
      <w:r w:rsidRPr="00400416">
        <w:t xml:space="preserve"> the one used in Dehaen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006238E0">
        <w:instrText xml:space="preserve"> \* MERGEFORMAT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a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Finally,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941B2F">
        <w:instrText xml:space="preserve"> ADDIN ZOTERO_ITEM CSL_CITATION {"citationID":"99KDmncN","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041880B0" w:rsidR="00400416" w:rsidRPr="00400416" w:rsidRDefault="00652983" w:rsidP="00652983">
      <w:pPr>
        <w:pStyle w:val="Caption"/>
        <w:jc w:val="left"/>
      </w:pPr>
      <w:r>
        <w:t xml:space="preserve">Figure </w:t>
      </w:r>
      <w:fldSimple w:instr=" SEQ Figure \* ARABIC ">
        <w:r w:rsidR="007E2512">
          <w:rPr>
            <w:noProof/>
          </w:rPr>
          <w:t>2</w:t>
        </w:r>
      </w:fldSimple>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del w:id="95" w:author="Chen Heller" w:date="2022-09-08T14:32:00Z">
        <w:r w:rsidR="00400416" w:rsidRPr="00400416" w:rsidDel="00224A4F">
          <w:delText xml:space="preserve">subjects </w:delText>
        </w:r>
      </w:del>
      <w:ins w:id="96" w:author="Chen Heller" w:date="2022-09-08T14:32:00Z">
        <w:r w:rsidR="00224A4F">
          <w:t>participants</w:t>
        </w:r>
        <w:r w:rsidR="00224A4F" w:rsidRPr="00400416">
          <w:t xml:space="preserve"> </w:t>
        </w:r>
      </w:ins>
      <w:r w:rsidR="00400416" w:rsidRPr="00400416">
        <w:t>to know where they should touch in order to make their response.</w:t>
      </w:r>
    </w:p>
    <w:p w14:paraId="22934D29" w14:textId="662CC5DB" w:rsidR="00B33642" w:rsidRDefault="00A17855" w:rsidP="006238E0">
      <w:pPr>
        <w:pStyle w:val="Heading3"/>
      </w:pPr>
      <w:bookmarkStart w:id="97" w:name="_Toc113803073"/>
      <w:r>
        <w:t>Trajectory p</w:t>
      </w:r>
      <w:r w:rsidR="00B33642">
        <w:t>reprocessing</w:t>
      </w:r>
      <w:bookmarkEnd w:id="97"/>
    </w:p>
    <w:p w14:paraId="597DB305" w14:textId="148D8DF5" w:rsidR="00B33642" w:rsidRPr="00B33642" w:rsidRDefault="001E0823" w:rsidP="00D94EDE">
      <w:pPr>
        <w:ind w:firstLine="0"/>
        <w:pPrChange w:id="98" w:author="Chen Heller" w:date="2022-09-12T16:31:00Z">
          <w:pPr/>
        </w:pPrChange>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w:t>
      </w:r>
      <w:r>
        <w:lastRenderedPageBreak/>
        <w:t xml:space="preserve">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99" w:name="_Toc113803074"/>
      <w:commentRangeStart w:id="100"/>
      <w:commentRangeStart w:id="101"/>
      <w:r>
        <w:t>Variables extraction</w:t>
      </w:r>
      <w:bookmarkEnd w:id="99"/>
    </w:p>
    <w:p w14:paraId="3FD2B015" w14:textId="63CB70A9" w:rsidR="001E0823" w:rsidRDefault="00AA1B21" w:rsidP="00D94EDE">
      <w:pPr>
        <w:ind w:firstLine="0"/>
        <w:pPrChange w:id="102" w:author="Chen Heller" w:date="2022-09-12T16:31:00Z">
          <w:pPr/>
        </w:pPrChange>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d) deviation from center</w:t>
      </w:r>
      <w:r w:rsidR="00B55D74">
        <w:t xml:space="preserve">, </w:t>
      </w:r>
      <w:r w:rsidR="008704D6">
        <w:t xml:space="preserve">defined as the distance of every point along the average trajectory from the center line, which </w:t>
      </w:r>
      <w:r w:rsidR="00E321D9">
        <w:t>was</w:t>
      </w:r>
      <w:r w:rsidR="008704D6">
        <w:t xml:space="preserve">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h)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100"/>
      <w:r w:rsidR="00640799">
        <w:rPr>
          <w:rStyle w:val="CommentReference"/>
        </w:rPr>
        <w:commentReference w:id="100"/>
      </w:r>
      <w:commentRangeEnd w:id="101"/>
      <w:r w:rsidR="00F50E45">
        <w:rPr>
          <w:rStyle w:val="CommentReference"/>
        </w:rPr>
        <w:commentReference w:id="101"/>
      </w:r>
    </w:p>
    <w:p w14:paraId="2833F9BE" w14:textId="46180B2A" w:rsidR="003F77CF" w:rsidRDefault="003F77CF" w:rsidP="006238E0">
      <w:pPr>
        <w:pStyle w:val="Heading3"/>
      </w:pPr>
      <w:bookmarkStart w:id="103" w:name="_Toc113803075"/>
      <w:r>
        <w:t>Exclusion criteria</w:t>
      </w:r>
      <w:bookmarkEnd w:id="103"/>
    </w:p>
    <w:p w14:paraId="278BD072" w14:textId="294F0660" w:rsidR="00823CFE" w:rsidRDefault="00F70C75" w:rsidP="00D94EDE">
      <w:pPr>
        <w:ind w:firstLine="0"/>
        <w:pPrChange w:id="104" w:author="Chen Heller" w:date="2022-09-12T16:31:00Z">
          <w:pPr/>
        </w:pPrChange>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 xml:space="preserve">distance </w:t>
      </w:r>
      <w:r w:rsidR="00697FF7">
        <w:lastRenderedPageBreak/>
        <w:t>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105" w:name="_Toc113803076"/>
      <w:r>
        <w:t>Results</w:t>
      </w:r>
      <w:bookmarkEnd w:id="105"/>
    </w:p>
    <w:p w14:paraId="7ECA8D04" w14:textId="080E2C22" w:rsidR="00587CF1" w:rsidRDefault="00F50E45" w:rsidP="00D94EDE">
      <w:pPr>
        <w:ind w:firstLine="0"/>
        <w:rPr>
          <w:rtl/>
        </w:rPr>
        <w:pPrChange w:id="106" w:author="Chen Heller" w:date="2022-09-12T16:31:00Z">
          <w:pPr/>
        </w:pPrChange>
      </w:pPr>
      <w:r>
        <w:t xml:space="preserve">Prime visibility: </w:t>
      </w:r>
      <w:r w:rsidR="00587CF1">
        <w:t xml:space="preserve">overall, </w:t>
      </w:r>
      <w:del w:id="107" w:author="Chen Heller" w:date="2022-08-30T16:38:00Z">
        <w:r w:rsidR="00587CF1" w:rsidDel="00CB5E6E">
          <w:delText>XX</w:delText>
        </w:r>
      </w:del>
      <w:ins w:id="108" w:author="Chen Heller" w:date="2022-08-31T12:30:00Z">
        <w:r w:rsidR="00AE68FF">
          <w:t>71.</w:t>
        </w:r>
      </w:ins>
      <w:ins w:id="109" w:author="Chen Heller" w:date="2022-09-07T15:09:00Z">
        <w:r w:rsidR="000418CC">
          <w:t>94</w:t>
        </w:r>
      </w:ins>
      <w:r w:rsidR="00587CF1">
        <w:t xml:space="preserve">% of the trials were rated as visibility 1, </w:t>
      </w:r>
      <w:del w:id="110" w:author="Chen Heller" w:date="2022-08-30T16:38:00Z">
        <w:r w:rsidR="00587CF1" w:rsidDel="00CB5E6E">
          <w:delText>XX</w:delText>
        </w:r>
      </w:del>
      <w:ins w:id="111" w:author="Chen Heller" w:date="2022-08-30T16:38:00Z">
        <w:r w:rsidR="00CB5E6E">
          <w:t>2</w:t>
        </w:r>
      </w:ins>
      <w:ins w:id="112" w:author="Chen Heller" w:date="2022-08-31T12:30:00Z">
        <w:r w:rsidR="00AE68FF">
          <w:t>3</w:t>
        </w:r>
      </w:ins>
      <w:ins w:id="113" w:author="Chen Heller" w:date="2022-08-30T16:38:00Z">
        <w:r w:rsidR="00CB5E6E">
          <w:t>.</w:t>
        </w:r>
      </w:ins>
      <w:ins w:id="114" w:author="Chen Heller" w:date="2022-09-07T15:09:00Z">
        <w:r w:rsidR="000418CC">
          <w:t>41</w:t>
        </w:r>
      </w:ins>
      <w:r w:rsidR="00587CF1">
        <w:t xml:space="preserve">% as visibility 2, </w:t>
      </w:r>
      <w:del w:id="115" w:author="Chen Heller" w:date="2022-08-30T16:38:00Z">
        <w:r w:rsidR="00587CF1" w:rsidDel="00CB5E6E">
          <w:delText>XX</w:delText>
        </w:r>
      </w:del>
      <w:ins w:id="116" w:author="Chen Heller" w:date="2022-08-30T16:38:00Z">
        <w:r w:rsidR="00CB5E6E">
          <w:t>3.</w:t>
        </w:r>
      </w:ins>
      <w:ins w:id="117" w:author="Chen Heller" w:date="2022-08-31T12:30:00Z">
        <w:r w:rsidR="00AE68FF">
          <w:t>6</w:t>
        </w:r>
      </w:ins>
      <w:ins w:id="118" w:author="Chen Heller" w:date="2022-09-07T15:09:00Z">
        <w:r w:rsidR="000418CC">
          <w:t>9</w:t>
        </w:r>
      </w:ins>
      <w:r w:rsidR="00587CF1">
        <w:t xml:space="preserve">% as visibility 3 and </w:t>
      </w:r>
      <w:del w:id="119" w:author="Chen Heller" w:date="2022-08-30T16:38:00Z">
        <w:r w:rsidR="00587CF1" w:rsidDel="00CB5E6E">
          <w:delText>XX</w:delText>
        </w:r>
      </w:del>
      <w:ins w:id="120" w:author="Chen Heller" w:date="2022-08-30T16:38:00Z">
        <w:r w:rsidR="00CB5E6E">
          <w:t>0.</w:t>
        </w:r>
      </w:ins>
      <w:ins w:id="121" w:author="Chen Heller" w:date="2022-09-07T15:09:00Z">
        <w:r w:rsidR="000418CC">
          <w:t>95</w:t>
        </w:r>
      </w:ins>
      <w:r w:rsidR="00587CF1">
        <w:t xml:space="preserve">% as visibility 4. </w:t>
      </w:r>
      <w:del w:id="122" w:author="Chen Heller" w:date="2022-09-08T12:20:00Z">
        <w:r w:rsidR="00587CF1" w:rsidDel="00981BF0">
          <w:delText>S</w:delText>
        </w:r>
        <w:r w:rsidDel="00981BF0">
          <w:delText xml:space="preserve">ince </w:delText>
        </w:r>
      </w:del>
      <w:ins w:id="123" w:author="Chen Heller" w:date="2022-09-08T12:20:00Z">
        <w:r w:rsidR="00981BF0">
          <w:t xml:space="preserve">Using identical primes and target words </w:t>
        </w:r>
      </w:ins>
      <w:r>
        <w:t xml:space="preserve">in the congruent condition </w:t>
      </w:r>
      <w:del w:id="124" w:author="Chen Heller" w:date="2022-09-08T12:21:00Z">
        <w:r w:rsidDel="00981BF0">
          <w:delText xml:space="preserve">the prime and target words are identical, </w:delText>
        </w:r>
      </w:del>
      <w:ins w:id="125" w:author="Chen Heller" w:date="2022-09-08T12:21:00Z">
        <w:r w:rsidR="00981BF0">
          <w:t xml:space="preserve">biases the </w:t>
        </w:r>
      </w:ins>
      <w:r>
        <w:t xml:space="preserve">responses in this condition </w:t>
      </w:r>
      <w:del w:id="126" w:author="Chen Heller" w:date="2022-09-08T12:21:00Z">
        <w:r w:rsidDel="00981BF0">
          <w:delText xml:space="preserve">are highly biased </w:delText>
        </w:r>
      </w:del>
      <w:r>
        <w:t>towards the target</w:t>
      </w:r>
      <w:ins w:id="127" w:author="Chen Heller" w:date="2022-09-08T12:21:00Z">
        <w:r w:rsidR="00981BF0">
          <w:t>,</w:t>
        </w:r>
      </w:ins>
      <w:r w:rsidR="00F77DA2">
        <w:t xml:space="preserve"> </w:t>
      </w:r>
      <w:r w:rsidR="00382918">
        <w:t>t</w:t>
      </w:r>
      <w:r w:rsidR="00F77DA2">
        <w:t>herefore</w:t>
      </w:r>
      <w:del w:id="128" w:author="Chen Heller" w:date="2022-09-08T12:21:00Z">
        <w:r w:rsidR="009C243C" w:rsidDel="00981BF0">
          <w:delText>,</w:delText>
        </w:r>
      </w:del>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ins w:id="129" w:author="Chen Heller" w:date="2022-09-07T15:13:00Z">
        <w:r w:rsidR="00BB59C8">
          <w:t>4</w:t>
        </w:r>
      </w:ins>
      <w:r w:rsidR="00F77DA2">
        <w:t>%,</w:t>
      </w:r>
      <w:r w:rsidR="006C3D2D">
        <w:t xml:space="preserve"> </w:t>
      </w:r>
      <w:r w:rsidR="00AC73D8">
        <w:t>SD</w:t>
      </w:r>
      <w:r w:rsidR="006C3D2D">
        <w:t xml:space="preserve"> = </w:t>
      </w:r>
      <w:r w:rsidR="00F21387">
        <w:t>3.</w:t>
      </w:r>
      <w:del w:id="130" w:author="Chen Heller" w:date="2022-09-07T15:14:00Z">
        <w:r w:rsidR="00F21387" w:rsidDel="00BB59C8">
          <w:delText>4</w:delText>
        </w:r>
        <w:r w:rsidR="00587CF1" w:rsidDel="00BB59C8">
          <w:delText>0</w:delText>
        </w:r>
      </w:del>
      <w:ins w:id="131" w:author="Chen Heller" w:date="2022-09-07T15:14:00Z">
        <w:r w:rsidR="00BB59C8">
          <w:t>41</w:t>
        </w:r>
      </w:ins>
      <w:r w:rsidR="006C3D2D">
        <w:t>,</w:t>
      </w:r>
      <w:r w:rsidR="00F77DA2">
        <w:t xml:space="preserve"> t</w:t>
      </w:r>
      <w:r w:rsidR="00FE0063" w:rsidRPr="00E516F7">
        <w:t>(9)</w:t>
      </w:r>
      <w:r w:rsidR="00F77DA2">
        <w:t xml:space="preserve"> = 0.59, </w:t>
      </w:r>
      <w:r w:rsidR="00FE0063">
        <w:t>p = 0.56</w:t>
      </w:r>
      <w:ins w:id="132" w:author="Chen Heller" w:date="2022-09-07T15:14:00Z">
        <w:r w:rsidR="00BB59C8">
          <w:t>0</w:t>
        </w:r>
      </w:ins>
      <w:r w:rsidR="00FE0063">
        <w:t>,</w:t>
      </w:r>
      <w:r w:rsidR="006C3D2D">
        <w:t xml:space="preserve"> 95%</w:t>
      </w:r>
      <w:r w:rsidR="00FE0063">
        <w:t xml:space="preserve"> </w:t>
      </w:r>
      <w:r w:rsidR="00F77DA2">
        <w:t>CI = [</w:t>
      </w:r>
      <w:r w:rsidR="00F21387">
        <w:t>48.2</w:t>
      </w:r>
      <w:ins w:id="133" w:author="Chen Heller" w:date="2022-09-07T15:15:00Z">
        <w:r w:rsidR="00485394">
          <w:t>0</w:t>
        </w:r>
      </w:ins>
      <w:r w:rsidR="00F77DA2">
        <w:t xml:space="preserve">, </w:t>
      </w:r>
      <w:r w:rsidR="00F21387">
        <w:t>53</w:t>
      </w:r>
      <w:ins w:id="134" w:author="Chen Heller" w:date="2022-09-07T15:15:00Z">
        <w:r w:rsidR="00485394">
          <w:t>.09</w:t>
        </w:r>
      </w:ins>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15D431E0" w:rsidR="001E64D4" w:rsidRDefault="00EE27A0" w:rsidP="00283780">
      <w:pPr>
        <w:rPr>
          <w:ins w:id="135" w:author="Chen Heller" w:date="2022-09-11T21:34:00Z"/>
        </w:rPr>
      </w:pPr>
      <w:r>
        <w:t>Congruency effect</w:t>
      </w:r>
      <w:r w:rsidR="00AF0D06">
        <w:t>:</w:t>
      </w:r>
      <w:r>
        <w:t xml:space="preserve"> </w:t>
      </w:r>
      <w:ins w:id="136" w:author="Chen Heller" w:date="2022-09-08T12:26:00Z">
        <w:r w:rsidR="008043D7">
          <w:t>The significance test of the traveled distance variable as well as the movement duration and frequency of COM variables was tested with a permutation test [</w:t>
        </w:r>
        <w:commentRangeStart w:id="137"/>
        <w:r w:rsidR="008043D7">
          <w:t>ref to Mattan's package</w:t>
        </w:r>
      </w:ins>
      <w:commentRangeEnd w:id="137"/>
      <w:r w:rsidR="00CB58A8">
        <w:rPr>
          <w:rStyle w:val="CommentReference"/>
        </w:rPr>
        <w:commentReference w:id="137"/>
      </w:r>
      <w:ins w:id="138" w:author="Chen Heller" w:date="2022-09-08T12:26:00Z">
        <w:r w:rsidR="008043D7">
          <w:t xml:space="preserve">] since they violated the normality assumption. </w:t>
        </w:r>
      </w:ins>
      <w:ins w:id="139" w:author="Chen Heller" w:date="2022-09-08T14:15:00Z">
        <w:r w:rsidR="006F08A1">
          <w:t>After correcting a</w:t>
        </w:r>
      </w:ins>
      <w:ins w:id="140" w:author="Chen Heller" w:date="2022-09-08T12:26:00Z">
        <w:r w:rsidR="008043D7">
          <w:t xml:space="preserve">ll the </w:t>
        </w:r>
      </w:ins>
      <w:ins w:id="141" w:author="Chen Heller" w:date="2022-09-07T16:19:00Z">
        <w:r w:rsidR="00B507EA">
          <w:t>p-values</w:t>
        </w:r>
      </w:ins>
      <w:ins w:id="142" w:author="Chen Heller" w:date="2022-09-08T14:15:00Z">
        <w:r w:rsidR="0044794B">
          <w:t xml:space="preserve"> </w:t>
        </w:r>
      </w:ins>
      <w:ins w:id="143" w:author="Chen Heller" w:date="2022-09-07T16:19:00Z">
        <w:r w:rsidR="00B507EA">
          <w:t xml:space="preserve">for multiple comparisons using the </w:t>
        </w:r>
      </w:ins>
      <w:ins w:id="144" w:author="Chen Heller" w:date="2022-08-31T17:56:00Z">
        <w:r w:rsidR="00256119">
          <w:t xml:space="preserve">Tree-BH method </w:t>
        </w:r>
      </w:ins>
      <w:ins w:id="145" w:author="Chen Heller" w:date="2022-08-31T17:57:00Z">
        <w:r w:rsidR="008A048D">
          <w:t xml:space="preserve">suggested in </w:t>
        </w:r>
      </w:ins>
      <w:r w:rsidR="00283780">
        <w:fldChar w:fldCharType="begin"/>
      </w:r>
      <w:r w:rsidR="00283780">
        <w:instrText xml:space="preserve"> ADDIN ZOTERO_ITEM CSL_CITATION {"citationID":"mxqAPUdk","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283780">
        <w:fldChar w:fldCharType="separate"/>
      </w:r>
      <w:r w:rsidR="00283780" w:rsidRPr="00283780">
        <w:rPr>
          <w:rFonts w:ascii="Times New Roman" w:hAnsi="Times New Roman" w:cs="Times New Roman"/>
        </w:rPr>
        <w:t xml:space="preserve">Bogomolov et al. </w:t>
      </w:r>
      <w:r w:rsidR="00283780">
        <w:rPr>
          <w:rFonts w:ascii="Times New Roman" w:hAnsi="Times New Roman" w:cs="Times New Roman"/>
        </w:rPr>
        <w:t>(</w:t>
      </w:r>
      <w:r w:rsidR="00283780" w:rsidRPr="00283780">
        <w:rPr>
          <w:rFonts w:ascii="Times New Roman" w:hAnsi="Times New Roman" w:cs="Times New Roman"/>
        </w:rPr>
        <w:t>2021</w:t>
      </w:r>
      <w:r w:rsidR="00283780">
        <w:fldChar w:fldCharType="end"/>
      </w:r>
      <w:r w:rsidR="00283780">
        <w:t>)</w:t>
      </w:r>
      <w:ins w:id="146" w:author="Chen Heller" w:date="2022-09-08T14:16:00Z">
        <w:r w:rsidR="006F08A1">
          <w:t xml:space="preserve"> </w:t>
        </w:r>
        <w:r w:rsidR="00355822">
          <w:t xml:space="preserve">no </w:t>
        </w:r>
      </w:ins>
      <w:ins w:id="147" w:author="Chen Heller" w:date="2022-09-08T14:17:00Z">
        <w:r w:rsidR="00355822">
          <w:t xml:space="preserve">significant </w:t>
        </w:r>
      </w:ins>
      <w:ins w:id="148" w:author="Chen Heller" w:date="2022-09-08T14:16:00Z">
        <w:r w:rsidR="00355822">
          <w:t>difference was found between the congruen</w:t>
        </w:r>
      </w:ins>
      <w:ins w:id="149" w:author="Chen Heller" w:date="2022-09-08T14:17:00Z">
        <w:r w:rsidR="00355822">
          <w:t xml:space="preserve">t and incongruent conditions </w:t>
        </w:r>
      </w:ins>
      <w:ins w:id="150" w:author="Chen Heller" w:date="2022-09-10T09:15:00Z">
        <w:r w:rsidR="007C11A2">
          <w:t>i</w:t>
        </w:r>
      </w:ins>
      <w:ins w:id="151" w:author="Chen Heller" w:date="2022-09-08T14:17:00Z">
        <w:r w:rsidR="00355822">
          <w:t>n any of the dependent variables</w:t>
        </w:r>
      </w:ins>
      <w:ins w:id="152" w:author="Chen Heller" w:date="2022-09-12T11:53:00Z">
        <w:r w:rsidR="00814D48">
          <w:t xml:space="preserve"> (</w:t>
        </w:r>
      </w:ins>
      <w:ins w:id="153" w:author="Chen Heller" w:date="2022-09-12T11:54:00Z">
        <w:r w:rsidR="00814D48">
          <w:fldChar w:fldCharType="begin"/>
        </w:r>
        <w:r w:rsidR="00814D48">
          <w:instrText xml:space="preserve"> REF _Ref113876063 \h </w:instrText>
        </w:r>
      </w:ins>
      <w:r w:rsidR="00814D48">
        <w:fldChar w:fldCharType="separate"/>
      </w:r>
      <w:ins w:id="154" w:author="Chen Heller" w:date="2022-09-12T11:54:00Z">
        <w:r w:rsidR="00814D48">
          <w:t xml:space="preserve">Figure </w:t>
        </w:r>
        <w:r w:rsidR="00814D48">
          <w:rPr>
            <w:noProof/>
          </w:rPr>
          <w:t>3</w:t>
        </w:r>
        <w:r w:rsidR="00814D48">
          <w:fldChar w:fldCharType="end"/>
        </w:r>
      </w:ins>
      <w:ins w:id="155" w:author="Chen Heller" w:date="2022-09-12T11:53:00Z">
        <w:r w:rsidR="00814D48">
          <w:t>)</w:t>
        </w:r>
      </w:ins>
      <w:ins w:id="156" w:author="Chen Heller" w:date="2022-09-08T14:17:00Z">
        <w:r w:rsidR="00355822">
          <w:t>. H</w:t>
        </w:r>
      </w:ins>
      <w:ins w:id="157" w:author="Chen Heller" w:date="2022-09-08T12:28:00Z">
        <w:r w:rsidR="001B79B5">
          <w:t>owever</w:t>
        </w:r>
      </w:ins>
      <w:ins w:id="158" w:author="Chen Heller" w:date="2022-09-08T14:17:00Z">
        <w:r w:rsidR="00355822">
          <w:t>,</w:t>
        </w:r>
      </w:ins>
      <w:ins w:id="159" w:author="Chen Heller" w:date="2022-09-08T12:28:00Z">
        <w:r w:rsidR="001B79B5">
          <w:t xml:space="preserve"> </w:t>
        </w:r>
      </w:ins>
      <w:ins w:id="160" w:author="Chen Heller" w:date="2022-09-08T12:29:00Z">
        <w:r w:rsidR="00245008">
          <w:t>small trend</w:t>
        </w:r>
      </w:ins>
      <w:ins w:id="161" w:author="Chen Heller" w:date="2022-09-08T12:30:00Z">
        <w:r w:rsidR="00245008">
          <w:t>s</w:t>
        </w:r>
      </w:ins>
      <w:ins w:id="162" w:author="Chen Heller" w:date="2022-09-08T12:29:00Z">
        <w:r w:rsidR="00245008">
          <w:t xml:space="preserve"> were </w:t>
        </w:r>
      </w:ins>
      <w:ins w:id="163" w:author="Chen Heller" w:date="2022-09-08T12:30:00Z">
        <w:r w:rsidR="000F51E1">
          <w:t>observed</w:t>
        </w:r>
      </w:ins>
      <w:ins w:id="164" w:author="Chen Heller" w:date="2022-09-08T14:17:00Z">
        <w:r w:rsidR="0049323C">
          <w:t xml:space="preserve">, specifically </w:t>
        </w:r>
      </w:ins>
      <w:ins w:id="165" w:author="Chen Heller" w:date="2022-09-08T12:29:00Z">
        <w:r w:rsidR="00245008">
          <w:t xml:space="preserve">in the reach area </w:t>
        </w:r>
      </w:ins>
      <w:ins w:id="166" w:author="Chen Heller" w:date="2022-09-08T12:30:00Z">
        <w:r w:rsidR="00245008">
          <w:t xml:space="preserve">which was </w:t>
        </w:r>
      </w:ins>
      <w:ins w:id="167" w:author="Chen Heller" w:date="2022-09-08T12:32:00Z">
        <w:r w:rsidR="00C60609">
          <w:t xml:space="preserve">numerically </w:t>
        </w:r>
      </w:ins>
      <w:ins w:id="168" w:author="Chen Heller" w:date="2022-09-08T12:30:00Z">
        <w:r w:rsidR="000F51E1">
          <w:t xml:space="preserve">smaller in the incongruent condition </w:t>
        </w:r>
        <w:r w:rsidR="00245008">
          <w:t>(M</w:t>
        </w:r>
        <w:r w:rsidR="00245008">
          <w:rPr>
            <w:vertAlign w:val="subscript"/>
          </w:rPr>
          <w:t>con</w:t>
        </w:r>
        <w:r w:rsidR="00245008">
          <w:t xml:space="preserve"> = 2.80, SD</w:t>
        </w:r>
        <w:r w:rsidR="00245008">
          <w:rPr>
            <w:vertAlign w:val="subscript"/>
          </w:rPr>
          <w:t>con</w:t>
        </w:r>
        <w:r w:rsidR="00245008">
          <w:t xml:space="preserve"> = 0.</w:t>
        </w:r>
        <w:r w:rsidR="00245008" w:rsidDel="0062560D">
          <w:t xml:space="preserve"> </w:t>
        </w:r>
        <w:r w:rsidR="00245008">
          <w:t>47, M</w:t>
        </w:r>
        <w:r w:rsidR="00245008">
          <w:rPr>
            <w:vertAlign w:val="subscript"/>
          </w:rPr>
          <w:t>incon</w:t>
        </w:r>
        <w:r w:rsidR="00245008">
          <w:t xml:space="preserve"> = 2.70, SD</w:t>
        </w:r>
        <w:r w:rsidR="00245008">
          <w:rPr>
            <w:vertAlign w:val="subscript"/>
          </w:rPr>
          <w:t>incon</w:t>
        </w:r>
        <w:r w:rsidR="00245008">
          <w:t xml:space="preserve"> = 0.</w:t>
        </w:r>
        <w:r w:rsidR="00245008" w:rsidDel="00D14B89">
          <w:t xml:space="preserve"> </w:t>
        </w:r>
        <w:r w:rsidR="00245008">
          <w:t>50, t</w:t>
        </w:r>
        <w:r w:rsidR="00245008" w:rsidRPr="00E516F7">
          <w:t>(9)</w:t>
        </w:r>
        <w:r w:rsidR="00245008">
          <w:t xml:space="preserve"> = 2.16, p = 0.169, 95% CI [0, 0.20]) </w:t>
        </w:r>
        <w:r w:rsidR="000F51E1">
          <w:t>a</w:t>
        </w:r>
      </w:ins>
      <w:ins w:id="169" w:author="Chen Heller" w:date="2022-09-08T12:31:00Z">
        <w:r w:rsidR="000F51E1">
          <w:t xml:space="preserve">nd reaction time which was </w:t>
        </w:r>
      </w:ins>
      <w:ins w:id="170" w:author="Chen Heller" w:date="2022-09-08T12:32:00Z">
        <w:r w:rsidR="00C60609">
          <w:t xml:space="preserve">numerically </w:t>
        </w:r>
      </w:ins>
      <w:ins w:id="171" w:author="Chen Heller" w:date="2022-09-08T12:31:00Z">
        <w:r w:rsidR="000F51E1">
          <w:t>longer</w:t>
        </w:r>
        <w:r w:rsidR="00C60609">
          <w:t xml:space="preserve"> in the incongruent condition </w:t>
        </w:r>
      </w:ins>
      <w:ins w:id="172" w:author="Chen Heller" w:date="2022-09-08T12:32:00Z">
        <w:r w:rsidR="00C60609">
          <w:t>(M</w:t>
        </w:r>
        <w:r w:rsidR="00C60609">
          <w:rPr>
            <w:vertAlign w:val="subscript"/>
          </w:rPr>
          <w:t>con</w:t>
        </w:r>
        <w:r w:rsidR="00C60609">
          <w:t xml:space="preserve"> = 433.96ms, SD</w:t>
        </w:r>
        <w:r w:rsidR="00C60609">
          <w:rPr>
            <w:vertAlign w:val="subscript"/>
          </w:rPr>
          <w:t>con</w:t>
        </w:r>
        <w:r w:rsidR="00C60609">
          <w:t xml:space="preserve"> = 125.26, M</w:t>
        </w:r>
        <w:r w:rsidR="00C60609">
          <w:rPr>
            <w:vertAlign w:val="subscript"/>
          </w:rPr>
          <w:t>incon</w:t>
        </w:r>
        <w:r w:rsidR="00C60609">
          <w:t xml:space="preserve"> = 441.88ms, SD</w:t>
        </w:r>
        <w:r w:rsidR="00C60609">
          <w:rPr>
            <w:vertAlign w:val="subscript"/>
          </w:rPr>
          <w:t>incon</w:t>
        </w:r>
        <w:r w:rsidR="00C60609">
          <w:t xml:space="preserve"> = 125.81, t</w:t>
        </w:r>
        <w:r w:rsidR="00C60609" w:rsidRPr="00E516F7">
          <w:t>(9)</w:t>
        </w:r>
        <w:r w:rsidR="00C60609">
          <w:t xml:space="preserve"> = -2.07, p = 0.169, 95% CI [-16.55, 0.71)</w:t>
        </w:r>
      </w:ins>
      <w:ins w:id="173" w:author="Chen Heller" w:date="2022-09-08T12:31:00Z">
        <w:r w:rsidR="00C60609">
          <w:t xml:space="preserve">. </w:t>
        </w:r>
      </w:ins>
      <w:r w:rsidR="00800ED7">
        <w:t>T</w:t>
      </w:r>
      <w:r w:rsidR="00037672">
        <w:t xml:space="preserve">he </w:t>
      </w:r>
      <w:r w:rsidR="00666006">
        <w:t xml:space="preserve">distance traveled </w:t>
      </w:r>
      <w:r w:rsidR="00640A55">
        <w:t>o</w:t>
      </w:r>
      <w:r w:rsidR="00666006">
        <w:t xml:space="preserve">n the congruent </w:t>
      </w:r>
      <w:del w:id="174" w:author="Chen Heller" w:date="2022-09-07T16:14:00Z">
        <w:r w:rsidR="001601EF" w:rsidDel="000C25E6">
          <w:delText xml:space="preserve">(M = </w:delText>
        </w:r>
      </w:del>
      <w:del w:id="175" w:author="Chen Heller" w:date="2022-09-07T15:15:00Z">
        <w:r w:rsidR="001601EF" w:rsidDel="002E24A3">
          <w:delText>1.01</w:delText>
        </w:r>
      </w:del>
      <w:del w:id="176" w:author="Chen Heller" w:date="2022-09-07T16:14:00Z">
        <w:r w:rsidR="001601EF" w:rsidDel="000C25E6">
          <w:delText xml:space="preserve">, </w:delText>
        </w:r>
        <w:r w:rsidR="00AC73D8" w:rsidDel="000C25E6">
          <w:delText>SD</w:delText>
        </w:r>
        <w:r w:rsidR="001601EF" w:rsidDel="000C25E6">
          <w:delText xml:space="preserve"> = </w:delText>
        </w:r>
      </w:del>
      <w:del w:id="177" w:author="Chen Heller" w:date="2022-09-07T15:15:00Z">
        <w:r w:rsidR="001601EF" w:rsidDel="002E24A3">
          <w:delText>0.006</w:delText>
        </w:r>
      </w:del>
      <w:del w:id="178" w:author="Chen Heller" w:date="2022-09-07T16:14:00Z">
        <w:r w:rsidR="001601EF" w:rsidDel="000C25E6">
          <w:delText>)</w:delText>
        </w:r>
      </w:del>
      <w:r w:rsidR="001601EF">
        <w:t xml:space="preserve"> </w:t>
      </w:r>
      <w:r w:rsidR="00666006">
        <w:t xml:space="preserve">and incongruent </w:t>
      </w:r>
      <w:del w:id="179" w:author="Chen Heller" w:date="2022-09-07T16:14:00Z">
        <w:r w:rsidR="001601EF" w:rsidDel="000C25E6">
          <w:delText xml:space="preserve">(M = </w:delText>
        </w:r>
      </w:del>
      <w:del w:id="180" w:author="Chen Heller" w:date="2022-09-07T15:15:00Z">
        <w:r w:rsidR="001601EF" w:rsidDel="002E24A3">
          <w:delText>1.01</w:delText>
        </w:r>
      </w:del>
      <w:del w:id="181" w:author="Chen Heller" w:date="2022-09-07T16:14:00Z">
        <w:r w:rsidR="001601EF" w:rsidDel="000C25E6">
          <w:delText xml:space="preserve">, </w:delText>
        </w:r>
        <w:r w:rsidR="00AC73D8" w:rsidDel="000C25E6">
          <w:delText>SD</w:delText>
        </w:r>
        <w:r w:rsidR="001601EF" w:rsidDel="000C25E6">
          <w:delText xml:space="preserve"> = </w:delText>
        </w:r>
      </w:del>
      <w:del w:id="182" w:author="Chen Heller" w:date="2022-09-07T15:15:00Z">
        <w:r w:rsidR="00B0099D" w:rsidDel="002E24A3">
          <w:delText>0.007</w:delText>
        </w:r>
      </w:del>
      <w:del w:id="183" w:author="Chen Heller" w:date="2022-09-07T16:14:00Z">
        <w:r w:rsidR="00B0099D" w:rsidDel="000C25E6">
          <w:delText>)</w:delText>
        </w:r>
      </w:del>
      <w:r w:rsidR="00B0099D">
        <w:t xml:space="preserve"> </w:t>
      </w:r>
      <w:r w:rsidR="00640A55">
        <w:t xml:space="preserve">conditions </w:t>
      </w:r>
      <w:r w:rsidR="00666006">
        <w:t>did not differ</w:t>
      </w:r>
      <w:r w:rsidR="00562AD9">
        <w:t xml:space="preserve"> (</w:t>
      </w:r>
      <w:ins w:id="184" w:author="Chen Heller" w:date="2022-09-07T16:14:00Z">
        <w:r w:rsidR="000C25E6">
          <w:t>M</w:t>
        </w:r>
        <w:r w:rsidR="000C25E6">
          <w:rPr>
            <w:vertAlign w:val="subscript"/>
          </w:rPr>
          <w:t>con</w:t>
        </w:r>
        <w:r w:rsidR="000C25E6">
          <w:t xml:space="preserve"> = 40.88, SD</w:t>
        </w:r>
        <w:r w:rsidR="000C25E6">
          <w:rPr>
            <w:vertAlign w:val="subscript"/>
          </w:rPr>
          <w:t>con</w:t>
        </w:r>
        <w:r w:rsidR="000C25E6">
          <w:t xml:space="preserve"> = 1.49, M</w:t>
        </w:r>
        <w:r w:rsidR="000C25E6">
          <w:rPr>
            <w:vertAlign w:val="subscript"/>
          </w:rPr>
          <w:t>incon</w:t>
        </w:r>
        <w:r w:rsidR="000C25E6">
          <w:t xml:space="preserve"> = 41.06, SD</w:t>
        </w:r>
        <w:r w:rsidR="000C25E6">
          <w:rPr>
            <w:vertAlign w:val="subscript"/>
          </w:rPr>
          <w:t>incon</w:t>
        </w:r>
        <w:r w:rsidR="000C25E6">
          <w:t xml:space="preserve"> = 1.59</w:t>
        </w:r>
      </w:ins>
      <w:del w:id="185" w:author="Chen Heller" w:date="2022-09-07T15:28:00Z">
        <w:r w:rsidR="00B0099D" w:rsidDel="00F52F72">
          <w:delText>t</w:delText>
        </w:r>
      </w:del>
      <w:del w:id="186" w:author="Chen Heller" w:date="2022-08-30T13:46:00Z">
        <w:r w:rsidR="00B0099D" w:rsidRPr="008C0FF6" w:rsidDel="00D90FD7">
          <w:rPr>
            <w:vertAlign w:val="subscript"/>
          </w:rPr>
          <w:delText>(9)</w:delText>
        </w:r>
      </w:del>
      <w:del w:id="187" w:author="Chen Heller" w:date="2022-09-07T15:28:00Z">
        <w:r w:rsidR="00B0099D" w:rsidDel="00F52F72">
          <w:delText xml:space="preserve"> = </w:delText>
        </w:r>
        <w:r w:rsidR="00234B6D" w:rsidDel="00F52F72">
          <w:delText>-0.</w:delText>
        </w:r>
      </w:del>
      <w:del w:id="188" w:author="Chen Heller" w:date="2022-09-07T15:16:00Z">
        <w:r w:rsidR="00234B6D" w:rsidDel="002E24A3">
          <w:delText>94</w:delText>
        </w:r>
      </w:del>
      <w:r w:rsidR="00B0099D">
        <w:t>, p = 0.</w:t>
      </w:r>
      <w:del w:id="189" w:author="Chen Heller" w:date="2022-09-05T11:27:00Z">
        <w:r w:rsidR="00B0099D" w:rsidDel="0017292F">
          <w:delText>3</w:delText>
        </w:r>
        <w:r w:rsidR="00234B6D" w:rsidDel="0017292F">
          <w:delText>6</w:delText>
        </w:r>
      </w:del>
      <w:ins w:id="190" w:author="Chen Heller" w:date="2022-09-08T10:42:00Z">
        <w:r w:rsidR="00BF6918">
          <w:t>694</w:t>
        </w:r>
      </w:ins>
      <w:r w:rsidR="00B0099D">
        <w:t>, 95% CI [-</w:t>
      </w:r>
      <w:del w:id="191" w:author="Chen Heller" w:date="2022-09-07T15:29:00Z">
        <w:r w:rsidR="00B0099D" w:rsidDel="00F52F72">
          <w:delText>0.00</w:delText>
        </w:r>
        <w:r w:rsidR="00234B6D" w:rsidDel="00F52F72">
          <w:delText>3</w:delText>
        </w:r>
      </w:del>
      <w:ins w:id="192" w:author="Chen Heller" w:date="2022-09-07T15:29:00Z">
        <w:r w:rsidR="00F52F72">
          <w:t>0.51</w:t>
        </w:r>
      </w:ins>
      <w:r w:rsidR="00234B6D">
        <w:t>,</w:t>
      </w:r>
      <w:r w:rsidR="00B0099D">
        <w:t xml:space="preserve"> 0.</w:t>
      </w:r>
      <w:ins w:id="193" w:author="Chen Heller" w:date="2022-09-07T15:29:00Z">
        <w:r w:rsidR="00C37DDB" w:rsidDel="00C37DDB">
          <w:t xml:space="preserve"> </w:t>
        </w:r>
      </w:ins>
      <w:del w:id="194" w:author="Chen Heller" w:date="2022-09-07T15:29:00Z">
        <w:r w:rsidR="00B0099D" w:rsidDel="00C37DDB">
          <w:delText>00</w:delText>
        </w:r>
      </w:del>
      <w:r w:rsidR="00B0099D">
        <w:t>1</w:t>
      </w:r>
      <w:ins w:id="195" w:author="Chen Heller" w:date="2022-09-07T15:29:00Z">
        <w:r w:rsidR="00C37DDB">
          <w:t>7</w:t>
        </w:r>
      </w:ins>
      <w:r w:rsidR="00B0099D">
        <w:t>]</w:t>
      </w:r>
      <w:del w:id="196" w:author="Chen Heller" w:date="2022-09-05T11:27:00Z">
        <w:r w:rsidR="00B0099D" w:rsidDel="00275555">
          <w:delText>, Cohen's d</w:delText>
        </w:r>
        <w:r w:rsidR="00B0099D" w:rsidDel="00275555">
          <w:rPr>
            <w:vertAlign w:val="subscript"/>
          </w:rPr>
          <w:delText>z</w:delText>
        </w:r>
        <w:r w:rsidR="00B0099D" w:rsidDel="00275555">
          <w:delText xml:space="preserve"> = </w:delText>
        </w:r>
        <w:r w:rsidR="00234B6D" w:rsidDel="00275555">
          <w:delText>-0.29</w:delText>
        </w:r>
      </w:del>
      <w:r w:rsidR="00562AD9">
        <w:t>)</w:t>
      </w:r>
      <w:r w:rsidR="005D66C8">
        <w:t xml:space="preserve"> </w:t>
      </w:r>
      <w:r w:rsidR="000575A4">
        <w:t>and neither did the</w:t>
      </w:r>
      <w:r w:rsidR="009B63EB">
        <w:t xml:space="preserve"> COM</w:t>
      </w:r>
      <w:r w:rsidR="000575A4">
        <w:t xml:space="preserve"> frequency </w:t>
      </w:r>
      <w:r w:rsidR="00EC601F">
        <w:t>(M</w:t>
      </w:r>
      <w:r w:rsidR="000575A4">
        <w:rPr>
          <w:vertAlign w:val="subscript"/>
        </w:rPr>
        <w:t>con</w:t>
      </w:r>
      <w:r w:rsidR="00EC601F">
        <w:t xml:space="preserve"> = </w:t>
      </w:r>
      <w:r w:rsidR="004E0807">
        <w:t>0.21</w:t>
      </w:r>
      <w:r w:rsidR="00EC601F">
        <w:t xml:space="preserve">, </w:t>
      </w:r>
      <w:r w:rsidR="00AC73D8">
        <w:t>SD</w:t>
      </w:r>
      <w:r w:rsidR="000575A4">
        <w:rPr>
          <w:vertAlign w:val="subscript"/>
        </w:rPr>
        <w:t>con</w:t>
      </w:r>
      <w:r w:rsidR="00EC601F">
        <w:t xml:space="preserve"> = </w:t>
      </w:r>
      <w:r w:rsidR="004E0807">
        <w:t>0.06</w:t>
      </w:r>
      <w:r w:rsidR="009B63EB">
        <w:t xml:space="preserve">, </w:t>
      </w:r>
      <w:r w:rsidR="00EC601F">
        <w:t>M</w:t>
      </w:r>
      <w:r w:rsidR="009B63EB">
        <w:rPr>
          <w:vertAlign w:val="subscript"/>
        </w:rPr>
        <w:t>incon</w:t>
      </w:r>
      <w:r w:rsidR="00EC601F">
        <w:t xml:space="preserve"> = </w:t>
      </w:r>
      <w:r w:rsidR="004E0807">
        <w:t>0.2</w:t>
      </w:r>
      <w:ins w:id="197" w:author="Chen Heller" w:date="2022-09-07T15:17:00Z">
        <w:r w:rsidR="00306903">
          <w:t>0</w:t>
        </w:r>
      </w:ins>
      <w:r w:rsidR="00EC601F">
        <w:t xml:space="preserve">, </w:t>
      </w:r>
      <w:r w:rsidR="00AC73D8">
        <w:t>SD</w:t>
      </w:r>
      <w:r w:rsidR="009B63EB">
        <w:rPr>
          <w:vertAlign w:val="subscript"/>
        </w:rPr>
        <w:t>icon</w:t>
      </w:r>
      <w:r w:rsidR="00EC601F">
        <w:t xml:space="preserve"> = </w:t>
      </w:r>
      <w:r w:rsidR="004E0807">
        <w:t>0.08</w:t>
      </w:r>
      <w:r w:rsidR="00EC601F">
        <w:t xml:space="preserve">, </w:t>
      </w:r>
      <w:del w:id="198" w:author="Chen Heller" w:date="2022-09-07T15:30:00Z">
        <w:r w:rsidR="00EC601F" w:rsidDel="00C37DDB">
          <w:delText>t</w:delText>
        </w:r>
      </w:del>
      <w:del w:id="199" w:author="Chen Heller" w:date="2022-08-30T13:46:00Z">
        <w:r w:rsidR="00EC601F" w:rsidRPr="008C0FF6" w:rsidDel="00D90FD7">
          <w:rPr>
            <w:vertAlign w:val="subscript"/>
          </w:rPr>
          <w:delText>(9)</w:delText>
        </w:r>
      </w:del>
      <w:del w:id="200" w:author="Chen Heller" w:date="2022-09-07T15:30:00Z">
        <w:r w:rsidR="00EC601F" w:rsidDel="00C37DDB">
          <w:delText xml:space="preserve"> = </w:delText>
        </w:r>
        <w:r w:rsidR="004E0807" w:rsidDel="00C37DDB">
          <w:delText>0.3</w:delText>
        </w:r>
        <w:r w:rsidR="00AF0D06" w:rsidDel="00C37DDB">
          <w:delText>0</w:delText>
        </w:r>
        <w:r w:rsidR="00EC601F" w:rsidDel="00C37DDB">
          <w:delText xml:space="preserve">, </w:delText>
        </w:r>
      </w:del>
      <w:r w:rsidR="00EC601F">
        <w:t>p = 0.</w:t>
      </w:r>
      <w:del w:id="201" w:author="Chen Heller" w:date="2022-09-07T15:30:00Z">
        <w:r w:rsidR="00D4672F" w:rsidDel="00C37DDB">
          <w:delText>76</w:delText>
        </w:r>
      </w:del>
      <w:ins w:id="202" w:author="Chen Heller" w:date="2022-09-08T10:42:00Z">
        <w:r w:rsidR="00BF6918">
          <w:t>89</w:t>
        </w:r>
      </w:ins>
      <w:ins w:id="203" w:author="Chen Heller" w:date="2022-09-07T15:30:00Z">
        <w:r w:rsidR="00C37DDB">
          <w:t>6</w:t>
        </w:r>
      </w:ins>
      <w:r w:rsidR="00EC601F">
        <w:t>, 95% CI [-0.</w:t>
      </w:r>
      <w:del w:id="204" w:author="Chen Heller" w:date="2022-09-07T15:30:00Z">
        <w:r w:rsidR="00EC601F" w:rsidDel="008776A8">
          <w:delText>0</w:delText>
        </w:r>
        <w:r w:rsidR="00D4672F" w:rsidDel="008776A8">
          <w:delText>3</w:delText>
        </w:r>
      </w:del>
      <w:ins w:id="205" w:author="Chen Heller" w:date="2022-09-07T15:30:00Z">
        <w:r w:rsidR="008776A8">
          <w:t>02</w:t>
        </w:r>
      </w:ins>
      <w:r w:rsidR="00EC601F">
        <w:t>, 0.</w:t>
      </w:r>
      <w:del w:id="206" w:author="Chen Heller" w:date="2022-09-07T15:30:00Z">
        <w:r w:rsidR="00EC601F" w:rsidDel="008776A8">
          <w:delText>0</w:delText>
        </w:r>
        <w:r w:rsidR="00D4672F" w:rsidDel="008776A8">
          <w:delText>4</w:delText>
        </w:r>
      </w:del>
      <w:ins w:id="207" w:author="Chen Heller" w:date="2022-09-07T15:30:00Z">
        <w:r w:rsidR="008776A8">
          <w:t>03</w:t>
        </w:r>
      </w:ins>
      <w:r w:rsidR="00EC601F">
        <w:t>]</w:t>
      </w:r>
      <w:del w:id="208" w:author="Chen Heller" w:date="2022-09-05T11:29:00Z">
        <w:r w:rsidR="00EC601F" w:rsidDel="00773DB8">
          <w:delText>, Cohen's d</w:delText>
        </w:r>
        <w:r w:rsidR="00EC601F" w:rsidDel="00773DB8">
          <w:rPr>
            <w:vertAlign w:val="subscript"/>
          </w:rPr>
          <w:delText>z</w:delText>
        </w:r>
        <w:r w:rsidR="00EC601F" w:rsidDel="00773DB8">
          <w:delText xml:space="preserve"> =  0.</w:delText>
        </w:r>
        <w:r w:rsidR="00D4672F" w:rsidDel="00773DB8">
          <w:delText>09</w:delText>
        </w:r>
      </w:del>
      <w:r w:rsidR="009B63EB">
        <w:t>)</w:t>
      </w:r>
      <w:ins w:id="209" w:author="Chen Heller" w:date="2022-09-08T12:32:00Z">
        <w:r w:rsidR="00727E11">
          <w:t xml:space="preserve"> or the movement duration </w:t>
        </w:r>
      </w:ins>
      <w:ins w:id="210" w:author="Chen Heller" w:date="2022-09-08T12:33:00Z">
        <w:r w:rsidR="00727E11">
          <w:t>(M</w:t>
        </w:r>
        <w:r w:rsidR="00727E11">
          <w:rPr>
            <w:vertAlign w:val="subscript"/>
          </w:rPr>
          <w:t>con</w:t>
        </w:r>
        <w:r w:rsidR="00727E11">
          <w:t xml:space="preserve"> = 558.15ms, SD</w:t>
        </w:r>
        <w:r w:rsidR="00727E11">
          <w:rPr>
            <w:vertAlign w:val="subscript"/>
          </w:rPr>
          <w:t>con</w:t>
        </w:r>
        <w:r w:rsidR="00727E11">
          <w:t xml:space="preserve"> = 80.72, M</w:t>
        </w:r>
        <w:r w:rsidR="00727E11">
          <w:rPr>
            <w:vertAlign w:val="subscript"/>
          </w:rPr>
          <w:t>incon</w:t>
        </w:r>
        <w:r w:rsidR="00727E11">
          <w:t xml:space="preserve"> = 557.91ms, SD</w:t>
        </w:r>
        <w:r w:rsidR="00727E11">
          <w:rPr>
            <w:vertAlign w:val="subscript"/>
          </w:rPr>
          <w:t>incon</w:t>
        </w:r>
        <w:r w:rsidR="00727E11">
          <w:t xml:space="preserve"> = 81.61, p = 0.896, 95% CI [-5.96, 5.60])</w:t>
        </w:r>
      </w:ins>
      <w:r w:rsidR="008B6F3C">
        <w:t>.</w:t>
      </w:r>
      <w:del w:id="211" w:author="Chen Heller" w:date="2022-09-08T12:30:00Z">
        <w:r w:rsidR="00BB6F51" w:rsidDel="00245008">
          <w:delText xml:space="preserve"> </w:delText>
        </w:r>
        <w:r w:rsidR="00562AD9" w:rsidDel="00245008">
          <w:delText xml:space="preserve">Reach area was </w:delText>
        </w:r>
      </w:del>
      <w:del w:id="212" w:author="Chen Heller" w:date="2022-09-08T12:25:00Z">
        <w:r w:rsidR="00562AD9" w:rsidDel="0062765E">
          <w:delText xml:space="preserve">marginally </w:delText>
        </w:r>
      </w:del>
      <w:del w:id="213" w:author="Chen Heller" w:date="2022-09-08T12:30:00Z">
        <w:r w:rsidR="00562AD9" w:rsidDel="00245008">
          <w:delText xml:space="preserve">smaller </w:delText>
        </w:r>
        <w:r w:rsidR="00923FA7" w:rsidDel="00245008">
          <w:delText xml:space="preserve">in the incongruent condition </w:delText>
        </w:r>
      </w:del>
      <w:del w:id="214" w:author="Chen Heller" w:date="2022-09-08T12:29:00Z">
        <w:r w:rsidR="00923FA7" w:rsidDel="00245008">
          <w:delText>(</w:delText>
        </w:r>
        <w:r w:rsidR="00F77DA2" w:rsidDel="00245008">
          <w:delText>M</w:delText>
        </w:r>
        <w:r w:rsidR="00923FA7" w:rsidDel="00245008">
          <w:rPr>
            <w:vertAlign w:val="subscript"/>
          </w:rPr>
          <w:delText>con</w:delText>
        </w:r>
        <w:r w:rsidR="00F77DA2" w:rsidDel="00245008">
          <w:delText xml:space="preserve"> = </w:delText>
        </w:r>
      </w:del>
      <w:del w:id="215" w:author="Chen Heller" w:date="2022-09-07T15:18:00Z">
        <w:r w:rsidR="00F77DA2" w:rsidDel="0062560D">
          <w:delText>0.028</w:delText>
        </w:r>
      </w:del>
      <w:del w:id="216" w:author="Chen Heller" w:date="2022-09-08T12:29:00Z">
        <w:r w:rsidR="00F77DA2" w:rsidDel="00245008">
          <w:delText xml:space="preserve">, </w:delText>
        </w:r>
        <w:r w:rsidR="00AC73D8" w:rsidDel="00245008">
          <w:delText>SD</w:delText>
        </w:r>
        <w:r w:rsidR="00923FA7" w:rsidDel="00245008">
          <w:rPr>
            <w:vertAlign w:val="subscript"/>
          </w:rPr>
          <w:delText>con</w:delText>
        </w:r>
        <w:r w:rsidR="00F77DA2" w:rsidDel="00245008">
          <w:delText xml:space="preserve"> = 0.</w:delText>
        </w:r>
      </w:del>
      <w:del w:id="217" w:author="Chen Heller" w:date="2022-09-07T15:18:00Z">
        <w:r w:rsidR="00F77DA2" w:rsidDel="0062560D">
          <w:delText>00</w:delText>
        </w:r>
      </w:del>
      <w:del w:id="218" w:author="Chen Heller" w:date="2022-09-08T12:29:00Z">
        <w:r w:rsidR="00F77DA2" w:rsidDel="00245008">
          <w:delText>47</w:delText>
        </w:r>
        <w:r w:rsidR="00923FA7" w:rsidDel="00245008">
          <w:delText>, M</w:delText>
        </w:r>
        <w:r w:rsidR="00923FA7" w:rsidDel="00245008">
          <w:rPr>
            <w:vertAlign w:val="subscript"/>
          </w:rPr>
          <w:delText>incon</w:delText>
        </w:r>
        <w:r w:rsidR="00923FA7" w:rsidDel="00245008">
          <w:delText xml:space="preserve"> = </w:delText>
        </w:r>
      </w:del>
      <w:del w:id="219" w:author="Chen Heller" w:date="2022-09-07T15:18:00Z">
        <w:r w:rsidR="00923FA7" w:rsidDel="00D14B89">
          <w:delText>0.027</w:delText>
        </w:r>
      </w:del>
      <w:del w:id="220" w:author="Chen Heller" w:date="2022-09-08T12:29:00Z">
        <w:r w:rsidR="00923FA7" w:rsidDel="00245008">
          <w:delText>, SD</w:delText>
        </w:r>
        <w:r w:rsidR="00923FA7" w:rsidDel="00245008">
          <w:rPr>
            <w:vertAlign w:val="subscript"/>
          </w:rPr>
          <w:delText>incon</w:delText>
        </w:r>
        <w:r w:rsidR="00923FA7" w:rsidDel="00245008">
          <w:delText xml:space="preserve"> = 0.</w:delText>
        </w:r>
      </w:del>
      <w:del w:id="221" w:author="Chen Heller" w:date="2022-09-07T15:19:00Z">
        <w:r w:rsidR="00923FA7" w:rsidDel="00D14B89">
          <w:delText>00</w:delText>
        </w:r>
      </w:del>
      <w:del w:id="222" w:author="Chen Heller" w:date="2022-09-08T12:29:00Z">
        <w:r w:rsidR="00923FA7" w:rsidDel="00245008">
          <w:delText>50</w:delText>
        </w:r>
        <w:r w:rsidR="00F77DA2" w:rsidDel="00245008">
          <w:delText>, t</w:delText>
        </w:r>
      </w:del>
      <w:del w:id="223" w:author="Chen Heller" w:date="2022-08-30T13:46:00Z">
        <w:r w:rsidR="00F77DA2" w:rsidRPr="008C0FF6" w:rsidDel="00D90FD7">
          <w:rPr>
            <w:vertAlign w:val="subscript"/>
          </w:rPr>
          <w:delText>(9)</w:delText>
        </w:r>
      </w:del>
      <w:del w:id="224" w:author="Chen Heller" w:date="2022-09-08T12:29:00Z">
        <w:r w:rsidR="00F77DA2" w:rsidDel="00245008">
          <w:delText xml:space="preserve"> = 2.</w:delText>
        </w:r>
      </w:del>
      <w:del w:id="225" w:author="Chen Heller" w:date="2022-09-07T15:19:00Z">
        <w:r w:rsidR="00F77DA2" w:rsidDel="00D14B89">
          <w:delText>22</w:delText>
        </w:r>
      </w:del>
      <w:del w:id="226" w:author="Chen Heller" w:date="2022-09-08T12:29:00Z">
        <w:r w:rsidR="00F77DA2" w:rsidDel="00245008">
          <w:delText>, p = 0.</w:delText>
        </w:r>
      </w:del>
      <w:del w:id="227" w:author="Chen Heller" w:date="2022-09-05T11:28:00Z">
        <w:r w:rsidR="00F77DA2" w:rsidDel="00275555">
          <w:delText>053</w:delText>
        </w:r>
      </w:del>
      <w:del w:id="228" w:author="Chen Heller" w:date="2022-09-08T12:29:00Z">
        <w:r w:rsidR="00F77DA2" w:rsidDel="00245008">
          <w:delText>, 95% CI [</w:delText>
        </w:r>
      </w:del>
      <w:del w:id="229" w:author="Chen Heller" w:date="2022-09-07T15:19:00Z">
        <w:r w:rsidR="00F77DA2" w:rsidDel="00D14B89">
          <w:delText>-0.00001</w:delText>
        </w:r>
      </w:del>
      <w:del w:id="230" w:author="Chen Heller" w:date="2022-09-08T12:29:00Z">
        <w:r w:rsidR="00F77DA2" w:rsidDel="00245008">
          <w:delText xml:space="preserve">, </w:delText>
        </w:r>
      </w:del>
      <w:del w:id="231" w:author="Chen Heller" w:date="2022-09-07T15:19:00Z">
        <w:r w:rsidR="00F77DA2" w:rsidDel="00D14B89">
          <w:delText>0.0021</w:delText>
        </w:r>
      </w:del>
      <w:del w:id="232" w:author="Chen Heller" w:date="2022-09-08T12:29:00Z">
        <w:r w:rsidR="00F77DA2" w:rsidDel="00245008">
          <w:delText>]</w:delText>
        </w:r>
      </w:del>
      <w:del w:id="233" w:author="Chen Heller" w:date="2022-09-08T12:25:00Z">
        <w:r w:rsidR="00F77DA2" w:rsidDel="0062765E">
          <w:delText>, Cohen's d</w:delText>
        </w:r>
        <w:r w:rsidR="00F77DA2" w:rsidDel="0062765E">
          <w:rPr>
            <w:vertAlign w:val="subscript"/>
          </w:rPr>
          <w:delText>z</w:delText>
        </w:r>
        <w:r w:rsidR="00F77DA2" w:rsidDel="0062765E">
          <w:delText xml:space="preserve"> =  0.</w:delText>
        </w:r>
      </w:del>
      <w:del w:id="234" w:author="Chen Heller" w:date="2022-09-07T15:19:00Z">
        <w:r w:rsidR="00F77DA2" w:rsidDel="00C41B60">
          <w:delText>703</w:delText>
        </w:r>
      </w:del>
      <w:del w:id="235" w:author="Chen Heller" w:date="2022-09-08T12:29:00Z">
        <w:r w:rsidR="00923FA7" w:rsidDel="00245008">
          <w:delText>)</w:delText>
        </w:r>
      </w:del>
      <w:del w:id="236" w:author="Chen Heller" w:date="2022-09-08T12:32:00Z">
        <w:r w:rsidR="00514D48" w:rsidDel="00C60609">
          <w:delText xml:space="preserve"> while </w:delText>
        </w:r>
        <w:r w:rsidR="00F77DA2" w:rsidDel="00C60609">
          <w:delText xml:space="preserve">reaction time was marginally </w:delText>
        </w:r>
        <w:r w:rsidR="00514D48" w:rsidDel="00C60609">
          <w:lastRenderedPageBreak/>
          <w:delText xml:space="preserve">longer </w:delText>
        </w:r>
        <w:r w:rsidR="00F77DA2" w:rsidDel="00C60609">
          <w:delText xml:space="preserve">in the </w:delText>
        </w:r>
        <w:r w:rsidR="00514D48" w:rsidDel="00C60609">
          <w:delText>in</w:delText>
        </w:r>
        <w:r w:rsidR="00F77DA2" w:rsidDel="00C60609">
          <w:delText>congruent condition (M</w:delText>
        </w:r>
        <w:r w:rsidR="00514D48" w:rsidDel="00C60609">
          <w:rPr>
            <w:vertAlign w:val="subscript"/>
          </w:rPr>
          <w:delText>con</w:delText>
        </w:r>
        <w:r w:rsidR="00F77DA2" w:rsidDel="00C60609">
          <w:delText xml:space="preserve"> = 433</w:delText>
        </w:r>
        <w:r w:rsidR="001A1E55" w:rsidDel="00C60609">
          <w:delText>.9</w:delText>
        </w:r>
        <w:r w:rsidR="00937021" w:rsidDel="00C60609">
          <w:delText>ms</w:delText>
        </w:r>
        <w:r w:rsidR="00F77DA2" w:rsidDel="00C60609">
          <w:delText xml:space="preserve">, </w:delText>
        </w:r>
        <w:r w:rsidR="00AC73D8" w:rsidDel="00C60609">
          <w:delText>SD</w:delText>
        </w:r>
        <w:r w:rsidR="00514D48" w:rsidDel="00C60609">
          <w:rPr>
            <w:vertAlign w:val="subscript"/>
          </w:rPr>
          <w:delText>con</w:delText>
        </w:r>
        <w:r w:rsidR="00F77DA2" w:rsidDel="00C60609">
          <w:delText xml:space="preserve"> = 125</w:delText>
        </w:r>
        <w:r w:rsidR="001A1E55" w:rsidDel="00C60609">
          <w:delText>.2</w:delText>
        </w:r>
        <w:r w:rsidR="00514D48" w:rsidDel="00C60609">
          <w:delText xml:space="preserve">, </w:delText>
        </w:r>
        <w:r w:rsidR="00F77DA2" w:rsidDel="00C60609">
          <w:delText>M</w:delText>
        </w:r>
        <w:r w:rsidR="00514D48" w:rsidDel="00C60609">
          <w:rPr>
            <w:vertAlign w:val="subscript"/>
          </w:rPr>
          <w:delText>incon</w:delText>
        </w:r>
        <w:r w:rsidR="00F77DA2" w:rsidDel="00C60609">
          <w:delText xml:space="preserve"> = 441</w:delText>
        </w:r>
        <w:r w:rsidR="001A1E55" w:rsidDel="00C60609">
          <w:delText>.8m</w:delText>
        </w:r>
        <w:r w:rsidR="00F77DA2" w:rsidDel="00C60609">
          <w:delText xml:space="preserve">s, </w:delText>
        </w:r>
        <w:r w:rsidR="00AC73D8" w:rsidDel="00C60609">
          <w:delText>SD</w:delText>
        </w:r>
        <w:r w:rsidR="00514D48" w:rsidDel="00C60609">
          <w:rPr>
            <w:vertAlign w:val="subscript"/>
          </w:rPr>
          <w:delText>incon</w:delText>
        </w:r>
        <w:r w:rsidR="00F77DA2" w:rsidDel="00C60609">
          <w:delText xml:space="preserve"> = 125</w:delText>
        </w:r>
        <w:r w:rsidR="001A1E55" w:rsidDel="00C60609">
          <w:delText>.8</w:delText>
        </w:r>
        <w:r w:rsidR="00F77DA2" w:rsidDel="00C60609">
          <w:delText>, t</w:delText>
        </w:r>
      </w:del>
      <w:del w:id="237" w:author="Chen Heller" w:date="2022-08-30T13:46:00Z">
        <w:r w:rsidR="00F77DA2" w:rsidRPr="008C0FF6" w:rsidDel="00D90FD7">
          <w:rPr>
            <w:vertAlign w:val="subscript"/>
          </w:rPr>
          <w:delText>(9)</w:delText>
        </w:r>
      </w:del>
      <w:del w:id="238" w:author="Chen Heller" w:date="2022-09-08T12:32:00Z">
        <w:r w:rsidR="00F77DA2" w:rsidDel="00C60609">
          <w:delText xml:space="preserve"> = -2.07, p = 0.</w:delText>
        </w:r>
      </w:del>
      <w:del w:id="239" w:author="Chen Heller" w:date="2022-09-08T10:43:00Z">
        <w:r w:rsidR="00F77DA2" w:rsidDel="00CF5C7E">
          <w:delText>067</w:delText>
        </w:r>
      </w:del>
      <w:del w:id="240" w:author="Chen Heller" w:date="2022-09-08T12:32:00Z">
        <w:r w:rsidR="00F77DA2" w:rsidDel="00C60609">
          <w:delText>, 95% CI [-16</w:delText>
        </w:r>
        <w:r w:rsidR="001A1E55" w:rsidDel="00C60609">
          <w:delText>.5</w:delText>
        </w:r>
        <w:r w:rsidR="00F77DA2" w:rsidDel="00C60609">
          <w:delText>, 0.7], Cohen's d</w:delText>
        </w:r>
        <w:r w:rsidR="00F77DA2" w:rsidDel="00C60609">
          <w:rPr>
            <w:vertAlign w:val="subscript"/>
          </w:rPr>
          <w:delText xml:space="preserve">z </w:delText>
        </w:r>
        <w:r w:rsidR="00F77DA2" w:rsidDel="00C60609">
          <w:delText>= -0.65</w:delText>
        </w:r>
      </w:del>
      <w:del w:id="241" w:author="Chen Heller" w:date="2022-09-07T15:21:00Z">
        <w:r w:rsidR="00F77DA2" w:rsidDel="000B2D7C">
          <w:delText>6</w:delText>
        </w:r>
      </w:del>
      <w:del w:id="242" w:author="Chen Heller" w:date="2022-09-08T12:32:00Z">
        <w:r w:rsidR="00514D48" w:rsidDel="00C60609">
          <w:delText>)</w:delText>
        </w:r>
        <w:r w:rsidR="00F77DA2" w:rsidDel="00727E11">
          <w:delText xml:space="preserve">. Movement </w:delText>
        </w:r>
      </w:del>
      <w:del w:id="243" w:author="Chen Heller" w:date="2022-09-05T11:30:00Z">
        <w:r w:rsidR="00F77DA2" w:rsidDel="005F2372">
          <w:delText xml:space="preserve">time </w:delText>
        </w:r>
      </w:del>
      <w:del w:id="244" w:author="Chen Heller" w:date="2022-09-08T12:32:00Z">
        <w:r w:rsidR="00F77DA2" w:rsidDel="00727E11">
          <w:delText xml:space="preserve">didn't differ between the </w:delText>
        </w:r>
        <w:r w:rsidR="00514D48" w:rsidDel="00727E11">
          <w:delText xml:space="preserve">conditions </w:delText>
        </w:r>
        <w:r w:rsidR="00F77DA2" w:rsidDel="00727E11">
          <w:delText>(M</w:delText>
        </w:r>
        <w:r w:rsidR="00514D48" w:rsidDel="00727E11">
          <w:rPr>
            <w:vertAlign w:val="subscript"/>
          </w:rPr>
          <w:delText>con</w:delText>
        </w:r>
        <w:r w:rsidR="00F77DA2" w:rsidDel="00727E11">
          <w:delText xml:space="preserve"> = 558</w:delText>
        </w:r>
        <w:r w:rsidR="00937C70" w:rsidDel="00727E11">
          <w:delText>.1</w:delText>
        </w:r>
        <w:r w:rsidR="001A1E55" w:rsidDel="00727E11">
          <w:delText>m</w:delText>
        </w:r>
        <w:r w:rsidR="00F77DA2" w:rsidDel="00727E11">
          <w:delText xml:space="preserve">s, </w:delText>
        </w:r>
        <w:r w:rsidR="00AC73D8" w:rsidDel="00727E11">
          <w:delText>SD</w:delText>
        </w:r>
        <w:r w:rsidR="00514D48" w:rsidDel="00727E11">
          <w:rPr>
            <w:vertAlign w:val="subscript"/>
          </w:rPr>
          <w:delText>con</w:delText>
        </w:r>
        <w:r w:rsidR="00F77DA2" w:rsidDel="00727E11">
          <w:delText xml:space="preserve"> = 8</w:delText>
        </w:r>
        <w:r w:rsidR="00937C70" w:rsidDel="00727E11">
          <w:delText>0.7</w:delText>
        </w:r>
        <w:r w:rsidR="00514D48" w:rsidDel="00727E11">
          <w:delText xml:space="preserve">, </w:delText>
        </w:r>
        <w:r w:rsidR="00F77DA2" w:rsidDel="00727E11">
          <w:delText>M</w:delText>
        </w:r>
        <w:r w:rsidR="00514D48" w:rsidDel="00727E11">
          <w:rPr>
            <w:vertAlign w:val="subscript"/>
          </w:rPr>
          <w:delText>incon</w:delText>
        </w:r>
        <w:r w:rsidR="00F77DA2" w:rsidDel="00727E11">
          <w:delText xml:space="preserve"> = 557</w:delText>
        </w:r>
        <w:r w:rsidR="00937C70" w:rsidDel="00727E11">
          <w:delText>.9m</w:delText>
        </w:r>
        <w:r w:rsidR="00874762" w:rsidDel="00727E11">
          <w:delText>s</w:delText>
        </w:r>
        <w:r w:rsidR="00F77DA2" w:rsidDel="00727E11">
          <w:delText xml:space="preserve">, </w:delText>
        </w:r>
        <w:r w:rsidR="00AC73D8" w:rsidDel="00727E11">
          <w:delText>SD</w:delText>
        </w:r>
        <w:r w:rsidR="00514D48" w:rsidDel="00727E11">
          <w:rPr>
            <w:vertAlign w:val="subscript"/>
          </w:rPr>
          <w:delText>incon</w:delText>
        </w:r>
        <w:r w:rsidR="00F77DA2" w:rsidDel="00727E11">
          <w:delText xml:space="preserve"> = 81</w:delText>
        </w:r>
        <w:r w:rsidR="00937C70" w:rsidDel="00727E11">
          <w:delText>.6</w:delText>
        </w:r>
        <w:r w:rsidR="00514D48" w:rsidDel="00727E11">
          <w:delText xml:space="preserve">, </w:delText>
        </w:r>
      </w:del>
      <w:del w:id="245" w:author="Chen Heller" w:date="2022-09-07T15:31:00Z">
        <w:r w:rsidR="00F77DA2" w:rsidDel="008776A8">
          <w:delText>t</w:delText>
        </w:r>
      </w:del>
      <w:del w:id="246" w:author="Chen Heller" w:date="2022-08-30T13:46:00Z">
        <w:r w:rsidR="00F77DA2" w:rsidRPr="008C0FF6" w:rsidDel="00D90FD7">
          <w:rPr>
            <w:vertAlign w:val="subscript"/>
          </w:rPr>
          <w:delText>(9)</w:delText>
        </w:r>
      </w:del>
      <w:del w:id="247" w:author="Chen Heller" w:date="2022-09-07T15:31:00Z">
        <w:r w:rsidR="00F77DA2" w:rsidDel="008776A8">
          <w:delText xml:space="preserve"> = 0.07, </w:delText>
        </w:r>
      </w:del>
      <w:del w:id="248" w:author="Chen Heller" w:date="2022-09-08T12:32:00Z">
        <w:r w:rsidR="00F77DA2" w:rsidDel="00727E11">
          <w:delText>p = 0.</w:delText>
        </w:r>
      </w:del>
      <w:del w:id="249" w:author="Chen Heller" w:date="2022-09-05T11:28:00Z">
        <w:r w:rsidR="00F77DA2" w:rsidDel="004D43D2">
          <w:delText>93</w:delText>
        </w:r>
      </w:del>
      <w:del w:id="250" w:author="Chen Heller" w:date="2022-09-08T12:32:00Z">
        <w:r w:rsidR="00F77DA2" w:rsidDel="00727E11">
          <w:delText>, 95% CI [-</w:delText>
        </w:r>
      </w:del>
      <w:del w:id="251" w:author="Chen Heller" w:date="2022-09-05T11:28:00Z">
        <w:r w:rsidR="00F77DA2" w:rsidDel="004D43D2">
          <w:delText>6</w:delText>
        </w:r>
        <w:r w:rsidR="00BA5874" w:rsidDel="004D43D2">
          <w:delText>.</w:delText>
        </w:r>
        <w:r w:rsidR="00F77DA2" w:rsidDel="004D43D2">
          <w:delText>9</w:delText>
        </w:r>
      </w:del>
      <w:del w:id="252" w:author="Chen Heller" w:date="2022-09-08T12:32:00Z">
        <w:r w:rsidR="00F77DA2" w:rsidDel="00727E11">
          <w:delText xml:space="preserve">, </w:delText>
        </w:r>
      </w:del>
      <w:del w:id="253" w:author="Chen Heller" w:date="2022-09-05T11:29:00Z">
        <w:r w:rsidR="00F77DA2" w:rsidDel="004D43D2">
          <w:delText>7</w:delText>
        </w:r>
        <w:r w:rsidR="00BA5874" w:rsidDel="004D43D2">
          <w:delText>.4</w:delText>
        </w:r>
      </w:del>
      <w:del w:id="254" w:author="Chen Heller" w:date="2022-09-08T12:32:00Z">
        <w:r w:rsidR="00F77DA2" w:rsidDel="00727E11">
          <w:delText>]</w:delText>
        </w:r>
      </w:del>
      <w:del w:id="255" w:author="Chen Heller" w:date="2022-09-05T11:29:00Z">
        <w:r w:rsidR="00F77DA2" w:rsidDel="004D43D2">
          <w:delText>, Cohen's d</w:delText>
        </w:r>
        <w:r w:rsidR="00F77DA2" w:rsidDel="004D43D2">
          <w:rPr>
            <w:vertAlign w:val="subscript"/>
          </w:rPr>
          <w:delText>z</w:delText>
        </w:r>
        <w:r w:rsidR="00F77DA2" w:rsidDel="004D43D2">
          <w:delText xml:space="preserve"> = 0.024</w:delText>
        </w:r>
      </w:del>
      <w:del w:id="256" w:author="Chen Heller" w:date="2022-09-08T12:32:00Z">
        <w:r w:rsidR="00514D48" w:rsidDel="00727E11">
          <w:delText>)</w:delText>
        </w:r>
      </w:del>
      <w:del w:id="257" w:author="Chen Heller" w:date="2022-09-08T12:33:00Z">
        <w:r w:rsidR="00F77DA2" w:rsidDel="00727E11">
          <w:delText>.</w:delText>
        </w:r>
        <w:r w:rsidR="00F93A2C" w:rsidRPr="00016678" w:rsidDel="00727E11">
          <w:delText xml:space="preserve"> </w:delText>
        </w:r>
      </w:del>
    </w:p>
    <w:p w14:paraId="44BAA179" w14:textId="77777777" w:rsidR="00A63387" w:rsidRDefault="00A63387" w:rsidP="00A63387">
      <w:pPr>
        <w:pStyle w:val="Caption"/>
        <w:keepNext/>
        <w:rPr>
          <w:ins w:id="258" w:author="Chen Heller" w:date="2022-09-12T11:11:00Z"/>
        </w:rPr>
        <w:pPrChange w:id="259" w:author="Chen Heller" w:date="2022-09-12T11:11:00Z">
          <w:pPr>
            <w:pStyle w:val="Caption"/>
          </w:pPr>
        </w:pPrChange>
      </w:pPr>
      <w:ins w:id="260" w:author="Chen Heller" w:date="2022-09-12T11:10:00Z">
        <w:r w:rsidRPr="00A63387">
          <w:rPr>
            <w:noProof/>
          </w:rPr>
          <w:drawing>
            <wp:inline distT="0" distB="0" distL="0" distR="0" wp14:anchorId="7E0B7032" wp14:editId="6B47513C">
              <wp:extent cx="5925312" cy="400927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047" t="2437" r="25096" b="9345"/>
                      <a:stretch/>
                    </pic:blipFill>
                    <pic:spPr bwMode="auto">
                      <a:xfrm>
                        <a:off x="0" y="0"/>
                        <a:ext cx="5931906" cy="4013738"/>
                      </a:xfrm>
                      <a:prstGeom prst="rect">
                        <a:avLst/>
                      </a:prstGeom>
                      <a:noFill/>
                      <a:ln>
                        <a:noFill/>
                      </a:ln>
                      <a:extLst>
                        <a:ext uri="{53640926-AAD7-44D8-BBD7-CCE9431645EC}">
                          <a14:shadowObscured xmlns:a14="http://schemas.microsoft.com/office/drawing/2010/main"/>
                        </a:ext>
                      </a:extLst>
                    </pic:spPr>
                  </pic:pic>
                </a:graphicData>
              </a:graphic>
            </wp:inline>
          </w:drawing>
        </w:r>
      </w:ins>
    </w:p>
    <w:p w14:paraId="5E4481CF" w14:textId="3D302EA7" w:rsidR="00106015" w:rsidRDefault="00A63387" w:rsidP="00A63387">
      <w:pPr>
        <w:pStyle w:val="Caption"/>
        <w:rPr>
          <w:ins w:id="261" w:author="Chen Heller" w:date="2022-09-12T10:01:00Z"/>
        </w:rPr>
        <w:pPrChange w:id="262" w:author="Chen Heller" w:date="2022-09-12T11:11:00Z">
          <w:pPr>
            <w:ind w:firstLine="0"/>
          </w:pPr>
        </w:pPrChange>
      </w:pPr>
      <w:bookmarkStart w:id="263" w:name="_Ref113876063"/>
      <w:ins w:id="264" w:author="Chen Heller" w:date="2022-09-12T11:11:00Z">
        <w:r>
          <w:t xml:space="preserve">Figure </w:t>
        </w:r>
        <w:r>
          <w:fldChar w:fldCharType="begin"/>
        </w:r>
        <w:r>
          <w:instrText xml:space="preserve"> SEQ Figure \* ARABIC </w:instrText>
        </w:r>
      </w:ins>
      <w:r>
        <w:fldChar w:fldCharType="separate"/>
      </w:r>
      <w:ins w:id="265" w:author="Chen Heller" w:date="2022-09-12T15:56:00Z">
        <w:r w:rsidR="007E2512">
          <w:rPr>
            <w:noProof/>
          </w:rPr>
          <w:t>3</w:t>
        </w:r>
      </w:ins>
      <w:ins w:id="266" w:author="Chen Heller" w:date="2022-09-12T11:11:00Z">
        <w:r>
          <w:fldChar w:fldCharType="end"/>
        </w:r>
        <w:bookmarkEnd w:id="263"/>
        <w:r>
          <w:t>.</w:t>
        </w:r>
        <w:r>
          <w:t xml:space="preserve"> </w:t>
        </w:r>
        <w:bookmarkStart w:id="267" w:name="_Hlk113876516"/>
        <w:r>
          <w:t xml:space="preserve">Results of Experiment 1. </w:t>
        </w:r>
      </w:ins>
      <w:ins w:id="268" w:author="Chen Heller" w:date="2022-09-12T11:44:00Z">
        <w:r w:rsidR="008958F6">
          <w:t>(a)</w:t>
        </w:r>
      </w:ins>
      <w:ins w:id="269" w:author="Chen Heller" w:date="2022-09-12T11:45:00Z">
        <w:r w:rsidR="002A611B">
          <w:t xml:space="preserve"> Reaching </w:t>
        </w:r>
      </w:ins>
      <w:ins w:id="270" w:author="Chen Heller" w:date="2022-09-12T11:46:00Z">
        <w:r w:rsidR="002A611B">
          <w:t xml:space="preserve">trajectories to left and right targets, averaged across all participants. </w:t>
        </w:r>
        <w:r w:rsidR="00A664C3">
          <w:t>(b</w:t>
        </w:r>
      </w:ins>
      <w:ins w:id="271" w:author="Chen Heller" w:date="2022-09-12T11:47:00Z">
        <w:r w:rsidR="00A664C3">
          <w:t xml:space="preserve">-f) </w:t>
        </w:r>
        <w:r w:rsidR="00045F12">
          <w:t xml:space="preserve">Dots </w:t>
        </w:r>
      </w:ins>
      <w:ins w:id="272" w:author="Chen Heller" w:date="2022-09-12T11:51:00Z">
        <w:r w:rsidR="00353BE6">
          <w:t xml:space="preserve">are </w:t>
        </w:r>
      </w:ins>
      <w:ins w:id="273" w:author="Chen Heller" w:date="2022-09-12T11:48:00Z">
        <w:r w:rsidR="00045F12">
          <w:t xml:space="preserve">single participant </w:t>
        </w:r>
      </w:ins>
      <w:ins w:id="274" w:author="Chen Heller" w:date="2022-09-12T11:51:00Z">
        <w:r w:rsidR="00353BE6">
          <w:t xml:space="preserve">averages </w:t>
        </w:r>
      </w:ins>
      <w:ins w:id="275" w:author="Chen Heller" w:date="2022-09-12T11:48:00Z">
        <w:r w:rsidR="00045F12">
          <w:t xml:space="preserve">while the red/blue horizontal lines </w:t>
        </w:r>
      </w:ins>
      <w:ins w:id="276" w:author="Chen Heller" w:date="2022-09-12T11:51:00Z">
        <w:r w:rsidR="00353BE6">
          <w:t xml:space="preserve">are </w:t>
        </w:r>
      </w:ins>
      <w:ins w:id="277" w:author="Chen Heller" w:date="2022-09-12T11:48:00Z">
        <w:r w:rsidR="00045F12">
          <w:t xml:space="preserve">the </w:t>
        </w:r>
      </w:ins>
      <w:ins w:id="278" w:author="Chen Heller" w:date="2022-09-12T11:51:00Z">
        <w:r w:rsidR="00353BE6">
          <w:t xml:space="preserve">average of all </w:t>
        </w:r>
      </w:ins>
      <w:ins w:id="279" w:author="Chen Heller" w:date="2022-09-12T11:48:00Z">
        <w:r w:rsidR="00045F12">
          <w:t>participants.</w:t>
        </w:r>
        <w:r w:rsidR="009A4D8B">
          <w:t xml:space="preserve"> </w:t>
        </w:r>
      </w:ins>
      <w:ins w:id="280" w:author="Chen Heller" w:date="2022-09-12T11:49:00Z">
        <w:r w:rsidR="009A4D8B">
          <w:t>Black error bars symbol the standard error (SE).</w:t>
        </w:r>
      </w:ins>
      <w:ins w:id="281" w:author="Chen Heller" w:date="2022-09-12T11:54:00Z">
        <w:r w:rsidR="00296FEE">
          <w:t xml:space="preserve"> Full/dashed grey line</w:t>
        </w:r>
      </w:ins>
      <w:ins w:id="282" w:author="Chen Heller" w:date="2022-09-12T12:02:00Z">
        <w:r w:rsidR="005F2BBE">
          <w:t>s</w:t>
        </w:r>
      </w:ins>
      <w:ins w:id="283" w:author="Chen Heller" w:date="2022-09-12T11:54:00Z">
        <w:r w:rsidR="00296FEE">
          <w:t xml:space="preserve"> represent a numerical incline/decline</w:t>
        </w:r>
        <w:r w:rsidR="00281898">
          <w:t xml:space="preserve"> between </w:t>
        </w:r>
      </w:ins>
      <w:ins w:id="284" w:author="Chen Heller" w:date="2022-09-12T11:55:00Z">
        <w:r w:rsidR="00281898">
          <w:t>the congruent and incongruent conditions.</w:t>
        </w:r>
      </w:ins>
      <w:bookmarkEnd w:id="267"/>
    </w:p>
    <w:p w14:paraId="203F08D3" w14:textId="77777777" w:rsidR="00EF2201" w:rsidRPr="00EF2201" w:rsidRDefault="00EF2201" w:rsidP="00EF2201">
      <w:pPr>
        <w:ind w:firstLine="0"/>
        <w:pPrChange w:id="285" w:author="Chen Heller" w:date="2022-09-12T10:01:00Z">
          <w:pPr/>
        </w:pPrChange>
      </w:pPr>
    </w:p>
    <w:p w14:paraId="5C9A9952" w14:textId="2AEC4F86" w:rsidR="002057FC" w:rsidRDefault="002057FC" w:rsidP="006238E0">
      <w:pPr>
        <w:pStyle w:val="Heading3"/>
      </w:pPr>
      <w:bookmarkStart w:id="286" w:name="_Toc113803077"/>
      <w:r>
        <w:t>Discussion</w:t>
      </w:r>
      <w:bookmarkEnd w:id="286"/>
    </w:p>
    <w:p w14:paraId="4AEE0D15" w14:textId="3A40E9F3" w:rsidR="002E6192" w:rsidRDefault="00D908A0" w:rsidP="00D94EDE">
      <w:pPr>
        <w:ind w:firstLine="0"/>
        <w:rPr>
          <w:ins w:id="287" w:author="Chen Heller" w:date="2022-08-28T16:45:00Z"/>
        </w:rPr>
        <w:pPrChange w:id="288" w:author="Chen Heller" w:date="2022-09-12T16:31:00Z">
          <w:pPr/>
        </w:pPrChange>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del w:id="289" w:author="Chen Heller" w:date="2022-09-10T09:08:00Z">
        <w:r w:rsidR="008F6CE0" w:rsidDel="00333DEB">
          <w:delText>our</w:delText>
        </w:r>
      </w:del>
      <w:ins w:id="290" w:author="Chen Heller" w:date="2022-09-10T09:08:00Z">
        <w:r w:rsidR="00333DEB">
          <w:t>my</w:t>
        </w:r>
      </w:ins>
      <w:r w:rsidR="008F6CE0">
        <w:t xml:space="preserve">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291" w:author="Chen Heller" w:date="2022-08-28T09:12:00Z">
        <w:r w:rsidR="000D2A7B" w:rsidDel="00E828D4">
          <w:delText>t</w:delText>
        </w:r>
        <w:r w:rsidR="00CA4735" w:rsidDel="00E828D4">
          <w:delText xml:space="preserve">his </w:delText>
        </w:r>
      </w:del>
      <w:ins w:id="292" w:author="Chen Heller" w:date="2022-08-28T09:12:00Z">
        <w:r w:rsidR="00E828D4">
          <w:t xml:space="preserve">the </w:t>
        </w:r>
      </w:ins>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xml:space="preserve">, and accordingly decided to </w:t>
      </w:r>
      <w:r w:rsidR="008F6040">
        <w:lastRenderedPageBreak/>
        <w:t>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77777777" w:rsidR="007C40F4" w:rsidRDefault="00B21DF2" w:rsidP="006238E0">
      <w:pPr>
        <w:pStyle w:val="NoSpacing"/>
        <w:bidi w:val="0"/>
      </w:pPr>
      <w:del w:id="293"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609DBC3" w:rsidR="00A95B10" w:rsidRDefault="008E682E" w:rsidP="006238E0">
      <w:pPr>
        <w:pStyle w:val="Heading2"/>
      </w:pPr>
      <w:bookmarkStart w:id="294" w:name="_Toc113803078"/>
      <w:r>
        <w:t xml:space="preserve">Pilot </w:t>
      </w:r>
      <w:r w:rsidR="00ED60E1">
        <w:t>Exp</w:t>
      </w:r>
      <w:r>
        <w:t>eriment</w:t>
      </w:r>
      <w:r w:rsidR="00ED60E1">
        <w:t xml:space="preserve"> 2</w:t>
      </w:r>
      <w:bookmarkEnd w:id="294"/>
    </w:p>
    <w:p w14:paraId="43984158" w14:textId="23CDA89A" w:rsidR="00B01E98" w:rsidRDefault="00B01E98" w:rsidP="00D94EDE">
      <w:pPr>
        <w:ind w:firstLine="0"/>
        <w:pPrChange w:id="295" w:author="Chen Heller" w:date="2022-09-12T16:31:00Z">
          <w:pPr/>
        </w:pPrChange>
      </w:pPr>
      <w:r>
        <w:t xml:space="preserve">Given the results of Experiment 1, </w:t>
      </w:r>
      <w:del w:id="296" w:author="Chen Heller" w:date="2022-08-28T17:25:00Z">
        <w:r w:rsidDel="00422CDA">
          <w:delText>I tried to understand why the effect did not emerge and how to improve the paradigm so to increase the chances for finding an effect</w:delText>
        </w:r>
      </w:del>
      <w:ins w:id="297" w:author="Chen Heller" w:date="2022-08-28T17:25:00Z">
        <w:r w:rsidR="00422CDA">
          <w:t>an explanation is called for</w:t>
        </w:r>
      </w:ins>
      <w:ins w:id="298" w:author="Chen Heller" w:date="2022-08-28T17:26:00Z">
        <w:r w:rsidR="00422CDA">
          <w:t xml:space="preserve">, which </w:t>
        </w:r>
      </w:ins>
      <w:ins w:id="299" w:author="Chen Heller" w:date="2022-09-10T09:19:00Z">
        <w:r w:rsidR="007F0E1E">
          <w:t>calrifies</w:t>
        </w:r>
      </w:ins>
      <w:ins w:id="300" w:author="Chen Heller" w:date="2022-08-28T17:26:00Z">
        <w:r w:rsidR="00422CDA">
          <w:t xml:space="preserve"> </w:t>
        </w:r>
      </w:ins>
      <w:ins w:id="301" w:author="Chen Heller" w:date="2022-08-28T17:25:00Z">
        <w:r w:rsidR="00422CDA">
          <w:t xml:space="preserve">why </w:t>
        </w:r>
      </w:ins>
      <w:ins w:id="302" w:author="Chen Heller" w:date="2022-08-28T17:26:00Z">
        <w:r w:rsidR="00422CDA">
          <w:t xml:space="preserve">a congruency effect did not emerge and how can the paradigm be improved </w:t>
        </w:r>
        <w:r w:rsidR="001D6512">
          <w:t>to promote it</w:t>
        </w:r>
      </w:ins>
      <w:r>
        <w:t xml:space="preserve">. A possible </w:t>
      </w:r>
      <w:del w:id="303" w:author="Chen Heller" w:date="2022-08-28T17:27:00Z">
        <w:r w:rsidDel="001D6512">
          <w:delText xml:space="preserve">reason </w:delText>
        </w:r>
      </w:del>
      <w:ins w:id="304" w:author="Chen Heller" w:date="2022-08-28T17:27:00Z">
        <w:r w:rsidR="001D6512">
          <w:t>expl</w:t>
        </w:r>
      </w:ins>
      <w:ins w:id="305" w:author="Chen Heller" w:date="2022-08-28T17:28:00Z">
        <w:r w:rsidR="001D6512">
          <w:t>a</w:t>
        </w:r>
      </w:ins>
      <w:ins w:id="306" w:author="Chen Heller" w:date="2022-08-28T17:27:00Z">
        <w:r w:rsidR="001D6512">
          <w:t xml:space="preserve">nation </w:t>
        </w:r>
      </w:ins>
      <w:r>
        <w:t xml:space="preserve">for the null result </w:t>
      </w:r>
      <w:ins w:id="307" w:author="Chen Heller" w:date="2022-08-28T17:27:00Z">
        <w:r w:rsidR="001D6512">
          <w:t xml:space="preserve">can be </w:t>
        </w:r>
      </w:ins>
      <w:ins w:id="308" w:author="Chen Heller" w:date="2022-08-29T15:39:00Z">
        <w:r w:rsidR="00036854">
          <w:t>given</w:t>
        </w:r>
      </w:ins>
      <w:ins w:id="309" w:author="Chen Heller" w:date="2022-08-28T17:27:00Z">
        <w:r w:rsidR="001D6512">
          <w:t xml:space="preserve"> using an evidence accumulation model as was done in </w:t>
        </w:r>
      </w:ins>
      <w:r w:rsidR="00CA1081">
        <w:fldChar w:fldCharType="begin"/>
      </w:r>
      <w:r w:rsidR="00DF420B">
        <w:instrText xml:space="preserve"> ADDIN ZOTERO_ITEM CSL_CITATION {"citationID":"3et3USG6","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CA1081">
        <w:fldChar w:fldCharType="separate"/>
      </w:r>
      <w:r w:rsidR="00DF420B" w:rsidRPr="00DF420B">
        <w:rPr>
          <w:rFonts w:ascii="Times New Roman" w:hAnsi="Times New Roman" w:cs="Times New Roman"/>
        </w:rPr>
        <w:t xml:space="preserve">Mattler &amp; Palmer, </w:t>
      </w:r>
      <w:r w:rsidR="00DF420B">
        <w:rPr>
          <w:rFonts w:ascii="Times New Roman" w:hAnsi="Times New Roman" w:cs="Times New Roman"/>
        </w:rPr>
        <w:t>(</w:t>
      </w:r>
      <w:r w:rsidR="00DF420B" w:rsidRPr="00DF420B">
        <w:rPr>
          <w:rFonts w:ascii="Times New Roman" w:hAnsi="Times New Roman" w:cs="Times New Roman"/>
        </w:rPr>
        <w:t>2012)</w:t>
      </w:r>
      <w:r w:rsidR="00CA1081">
        <w:fldChar w:fldCharType="end"/>
      </w:r>
      <w:ins w:id="310" w:author="Chen Heller" w:date="2022-08-28T17:27:00Z">
        <w:r w:rsidR="001D6512">
          <w:t xml:space="preserve">. </w:t>
        </w:r>
      </w:ins>
      <w:ins w:id="311" w:author="Chen Heller" w:date="2022-08-28T17:32:00Z">
        <w:r w:rsidR="0012516F">
          <w:t>In t</w:t>
        </w:r>
      </w:ins>
      <w:ins w:id="312" w:author="Chen Heller" w:date="2022-08-28T17:28:00Z">
        <w:r w:rsidR="00350EBF">
          <w:t>his model</w:t>
        </w:r>
      </w:ins>
      <w:ins w:id="313" w:author="Chen Heller" w:date="2022-08-28T17:35:00Z">
        <w:r w:rsidR="00BB5672">
          <w:t>,</w:t>
        </w:r>
      </w:ins>
      <w:ins w:id="314" w:author="Chen Heller" w:date="2022-08-28T17:28:00Z">
        <w:r w:rsidR="00350EBF">
          <w:t xml:space="preserve"> </w:t>
        </w:r>
      </w:ins>
      <w:ins w:id="315" w:author="Chen Heller" w:date="2022-08-28T17:32:00Z">
        <w:r w:rsidR="0047776D">
          <w:t xml:space="preserve">which is used to model decision making processes, </w:t>
        </w:r>
      </w:ins>
      <w:ins w:id="316" w:author="Chen Heller" w:date="2022-08-28T17:33:00Z">
        <w:r w:rsidR="0047776D">
          <w:t>the presentation of a stimul</w:t>
        </w:r>
      </w:ins>
      <w:ins w:id="317" w:author="Chen Heller" w:date="2022-08-28T17:34:00Z">
        <w:r w:rsidR="002D19AE">
          <w:t>us</w:t>
        </w:r>
      </w:ins>
      <w:ins w:id="318" w:author="Chen Heller" w:date="2022-08-28T17:33:00Z">
        <w:r w:rsidR="0047776D">
          <w:t xml:space="preserve"> </w:t>
        </w:r>
      </w:ins>
      <w:ins w:id="319" w:author="Chen Heller" w:date="2022-08-28T17:34:00Z">
        <w:r w:rsidR="00C90608">
          <w:t xml:space="preserve">commences an </w:t>
        </w:r>
      </w:ins>
      <w:ins w:id="320" w:author="Chen Heller" w:date="2022-08-28T17:27:00Z">
        <w:r w:rsidR="001D6512">
          <w:t>evidence accumulat</w:t>
        </w:r>
      </w:ins>
      <w:ins w:id="321" w:author="Chen Heller" w:date="2022-08-28T17:35:00Z">
        <w:r w:rsidR="00F34BA1">
          <w:t>ion process</w:t>
        </w:r>
      </w:ins>
      <w:ins w:id="322" w:author="Chen Heller" w:date="2022-08-28T17:27:00Z">
        <w:r w:rsidR="001D6512">
          <w:t xml:space="preserve"> in favor of </w:t>
        </w:r>
      </w:ins>
      <w:ins w:id="323" w:author="Chen Heller" w:date="2022-09-08T14:21:00Z">
        <w:r w:rsidR="00520B5B">
          <w:t xml:space="preserve">the </w:t>
        </w:r>
      </w:ins>
      <w:ins w:id="324" w:author="Chen Heller" w:date="2022-08-28T17:27:00Z">
        <w:r w:rsidR="001D6512">
          <w:t xml:space="preserve">response </w:t>
        </w:r>
      </w:ins>
      <w:ins w:id="325" w:author="Chen Heller" w:date="2022-08-28T17:35:00Z">
        <w:r w:rsidR="00F34BA1">
          <w:t xml:space="preserve">that </w:t>
        </w:r>
      </w:ins>
      <w:ins w:id="326" w:author="Chen Heller" w:date="2022-08-28T17:34:00Z">
        <w:r w:rsidR="002D19AE">
          <w:t>correspond</w:t>
        </w:r>
      </w:ins>
      <w:ins w:id="327" w:author="Chen Heller" w:date="2022-08-28T17:35:00Z">
        <w:r w:rsidR="00F34BA1">
          <w:t>s</w:t>
        </w:r>
      </w:ins>
      <w:ins w:id="328" w:author="Chen Heller" w:date="2022-08-28T17:34:00Z">
        <w:r w:rsidR="002D19AE">
          <w:t xml:space="preserve"> to the </w:t>
        </w:r>
      </w:ins>
      <w:ins w:id="329" w:author="Chen Heller" w:date="2022-08-28T17:27:00Z">
        <w:r w:rsidR="001D6512">
          <w:t xml:space="preserve">stimulus. </w:t>
        </w:r>
      </w:ins>
      <w:ins w:id="330" w:author="Chen Heller" w:date="2022-09-08T14:22:00Z">
        <w:r w:rsidR="00956CA8">
          <w:t>E</w:t>
        </w:r>
      </w:ins>
      <w:ins w:id="331" w:author="Chen Heller" w:date="2022-08-28T17:27:00Z">
        <w:r w:rsidR="001D6512">
          <w:t xml:space="preserve">vidence </w:t>
        </w:r>
      </w:ins>
      <w:ins w:id="332" w:author="Chen Heller" w:date="2022-09-08T14:23:00Z">
        <w:r w:rsidR="00956CA8">
          <w:t>builds</w:t>
        </w:r>
      </w:ins>
      <w:ins w:id="333" w:author="Chen Heller" w:date="2022-09-08T14:22:00Z">
        <w:r w:rsidR="00956CA8">
          <w:t xml:space="preserve"> up </w:t>
        </w:r>
      </w:ins>
      <w:ins w:id="334" w:author="Chen Heller" w:date="2022-09-10T09:20:00Z">
        <w:r w:rsidR="007F0E1E">
          <w:t>to</w:t>
        </w:r>
      </w:ins>
      <w:ins w:id="335" w:author="Chen Heller" w:date="2022-09-08T14:22:00Z">
        <w:r w:rsidR="00956CA8">
          <w:t xml:space="preserve"> a</w:t>
        </w:r>
      </w:ins>
      <w:ins w:id="336" w:author="Chen Heller" w:date="2022-08-28T17:27:00Z">
        <w:r w:rsidR="001D6512">
          <w:t xml:space="preserve"> threshold</w:t>
        </w:r>
      </w:ins>
      <w:ins w:id="337" w:author="Chen Heller" w:date="2022-09-08T14:23:00Z">
        <w:r w:rsidR="00956CA8">
          <w:t xml:space="preserve">, </w:t>
        </w:r>
      </w:ins>
      <w:ins w:id="338" w:author="Chen Heller" w:date="2022-09-10T09:20:00Z">
        <w:r w:rsidR="00EF0DD5">
          <w:t xml:space="preserve">and once it is reached </w:t>
        </w:r>
      </w:ins>
      <w:ins w:id="339" w:author="Chen Heller" w:date="2022-08-28T17:36:00Z">
        <w:r w:rsidR="00C43686">
          <w:t xml:space="preserve">a </w:t>
        </w:r>
      </w:ins>
      <w:ins w:id="340" w:author="Chen Heller" w:date="2022-08-28T17:27:00Z">
        <w:r w:rsidR="001D6512">
          <w:t xml:space="preserve">decision is made. </w:t>
        </w:r>
      </w:ins>
      <w:ins w:id="341" w:author="Chen Heller" w:date="2022-08-28T17:38:00Z">
        <w:r w:rsidR="00941782">
          <w:t xml:space="preserve">If an opposing stimulus is presented </w:t>
        </w:r>
        <w:r w:rsidR="00A51F1D">
          <w:t>b</w:t>
        </w:r>
      </w:ins>
      <w:ins w:id="342" w:author="Chen Heller" w:date="2022-08-28T17:39:00Z">
        <w:r w:rsidR="00A51F1D">
          <w:t xml:space="preserve">efore the threshold is reached, </w:t>
        </w:r>
      </w:ins>
      <w:ins w:id="343" w:author="Chen Heller" w:date="2022-08-28T17:27:00Z">
        <w:r w:rsidR="001D6512">
          <w:t xml:space="preserve">evidence </w:t>
        </w:r>
      </w:ins>
      <w:ins w:id="344" w:author="Chen Heller" w:date="2022-08-28T17:38:00Z">
        <w:r w:rsidR="00A51F1D">
          <w:t xml:space="preserve">starts to accumulate </w:t>
        </w:r>
      </w:ins>
      <w:ins w:id="345" w:author="Chen Heller" w:date="2022-08-28T17:39:00Z">
        <w:r w:rsidR="00A51F1D">
          <w:t>in the opposite direction</w:t>
        </w:r>
        <w:r w:rsidR="00927717">
          <w:t xml:space="preserve">, and the </w:t>
        </w:r>
      </w:ins>
      <w:ins w:id="346" w:author="Chen Heller" w:date="2022-08-28T17:40:00Z">
        <w:r w:rsidR="00927717">
          <w:t xml:space="preserve">decision making </w:t>
        </w:r>
      </w:ins>
      <w:ins w:id="347" w:author="Chen Heller" w:date="2022-08-28T17:39:00Z">
        <w:r w:rsidR="00927717">
          <w:t>is delayed</w:t>
        </w:r>
      </w:ins>
      <w:ins w:id="348" w:author="Chen Heller" w:date="2022-08-28T17:27:00Z">
        <w:r w:rsidR="001D6512">
          <w:t xml:space="preserve">. </w:t>
        </w:r>
      </w:ins>
      <w:ins w:id="349" w:author="Chen Heller" w:date="2022-08-28T17:37:00Z">
        <w:r w:rsidR="00941782">
          <w:t>This is the case for incongruent trials in priming paradigm</w:t>
        </w:r>
      </w:ins>
      <w:ins w:id="350" w:author="Chen Heller" w:date="2022-09-08T14:24:00Z">
        <w:r w:rsidR="00572C24">
          <w:t>s</w:t>
        </w:r>
      </w:ins>
      <w:ins w:id="351" w:author="Chen Heller" w:date="2022-08-28T17:37:00Z">
        <w:r w:rsidR="00941782">
          <w:t xml:space="preserve">, where the prime </w:t>
        </w:r>
      </w:ins>
      <w:ins w:id="352" w:author="Chen Heller" w:date="2022-08-28T17:40:00Z">
        <w:r w:rsidR="00927717">
          <w:t xml:space="preserve">and </w:t>
        </w:r>
      </w:ins>
      <w:ins w:id="353" w:author="Chen Heller" w:date="2022-09-08T14:24:00Z">
        <w:r w:rsidR="004B004B">
          <w:t xml:space="preserve">the </w:t>
        </w:r>
      </w:ins>
      <w:ins w:id="354" w:author="Chen Heller" w:date="2022-08-28T17:40:00Z">
        <w:r w:rsidR="00927717">
          <w:t xml:space="preserve">target </w:t>
        </w:r>
      </w:ins>
      <w:ins w:id="355" w:author="Chen Heller" w:date="2022-09-08T14:24:00Z">
        <w:r w:rsidR="00572C24">
          <w:t xml:space="preserve">provide </w:t>
        </w:r>
      </w:ins>
      <w:ins w:id="356" w:author="Chen Heller" w:date="2022-08-28T17:38:00Z">
        <w:r w:rsidR="00941782">
          <w:t xml:space="preserve">contradictory </w:t>
        </w:r>
      </w:ins>
      <w:ins w:id="357" w:author="Chen Heller" w:date="2022-08-28T17:40:00Z">
        <w:r w:rsidR="00927717">
          <w:t>evidence</w:t>
        </w:r>
      </w:ins>
      <w:ins w:id="358" w:author="Chen Heller" w:date="2022-08-28T17:38:00Z">
        <w:r w:rsidR="00941782">
          <w:t xml:space="preserve">. </w:t>
        </w:r>
      </w:ins>
      <w:ins w:id="359" w:author="Chen Heller" w:date="2022-09-08T14:25:00Z">
        <w:r w:rsidR="004B004B">
          <w:t xml:space="preserve">The delayed </w:t>
        </w:r>
      </w:ins>
      <w:ins w:id="360" w:author="Chen Heller" w:date="2022-09-08T14:26:00Z">
        <w:r w:rsidR="004B004B">
          <w:t>crossing</w:t>
        </w:r>
      </w:ins>
      <w:ins w:id="361" w:author="Chen Heller" w:date="2022-09-08T14:25:00Z">
        <w:r w:rsidR="004B004B">
          <w:t xml:space="preserve"> of the threshold </w:t>
        </w:r>
      </w:ins>
      <w:ins w:id="362" w:author="Chen Heller" w:date="2022-08-28T17:40:00Z">
        <w:r w:rsidR="002D23B9">
          <w:t xml:space="preserve">explains </w:t>
        </w:r>
      </w:ins>
      <w:ins w:id="363" w:author="Chen Heller" w:date="2022-08-28T17:27:00Z">
        <w:r w:rsidR="001D6512">
          <w:t xml:space="preserve">why incongruent trials often yield longer response times </w:t>
        </w:r>
      </w:ins>
      <w:ins w:id="364" w:author="Chen Heller" w:date="2022-08-28T17:41:00Z">
        <w:r w:rsidR="002D23B9">
          <w:t xml:space="preserve">compared to congruent trials </w:t>
        </w:r>
      </w:ins>
      <w:ins w:id="365" w:author="Chen Heller" w:date="2022-08-28T17:27:00Z">
        <w:r w:rsidR="001D6512">
          <w:t xml:space="preserve">in priming paradigms </w:t>
        </w:r>
      </w:ins>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ins w:id="366" w:author="Chen Heller" w:date="2022-08-28T17:27:00Z">
        <w:r w:rsidR="001D6512">
          <w:t xml:space="preserve">. </w:t>
        </w:r>
      </w:ins>
      <w:ins w:id="367" w:author="Chen Heller" w:date="2022-08-28T17:41:00Z">
        <w:r w:rsidR="002D23B9">
          <w:t>However</w:t>
        </w:r>
      </w:ins>
      <w:ins w:id="368" w:author="Chen Heller" w:date="2022-09-08T14:28:00Z">
        <w:r w:rsidR="00DD4ECB">
          <w:t>,</w:t>
        </w:r>
      </w:ins>
      <w:ins w:id="369" w:author="Chen Heller" w:date="2022-08-28T17:41:00Z">
        <w:r w:rsidR="002D23B9">
          <w:t xml:space="preserve"> </w:t>
        </w:r>
      </w:ins>
      <w:ins w:id="370" w:author="Chen Heller" w:date="2022-09-08T14:27:00Z">
        <w:r w:rsidR="002B3D75">
          <w:t xml:space="preserve">in my experiment </w:t>
        </w:r>
      </w:ins>
      <w:ins w:id="371" w:author="Chen Heller" w:date="2022-08-28T17:42:00Z">
        <w:r w:rsidR="00C07B4A">
          <w:t xml:space="preserve">the </w:t>
        </w:r>
      </w:ins>
      <w:ins w:id="372" w:author="Chen Heller" w:date="2022-08-28T17:27:00Z">
        <w:r w:rsidR="001D6512">
          <w:t xml:space="preserve">movement duration </w:t>
        </w:r>
      </w:ins>
      <w:ins w:id="373" w:author="Chen Heller" w:date="2022-09-08T14:27:00Z">
        <w:r w:rsidR="002B3D75">
          <w:t>was identical for both conditions. Consequently</w:t>
        </w:r>
      </w:ins>
      <w:ins w:id="374" w:author="Chen Heller" w:date="2022-09-08T14:28:00Z">
        <w:r w:rsidR="006F51CB">
          <w:t>,</w:t>
        </w:r>
      </w:ins>
      <w:ins w:id="375" w:author="Chen Heller" w:date="2022-09-08T14:27:00Z">
        <w:r w:rsidR="002B3D75">
          <w:t xml:space="preserve"> </w:t>
        </w:r>
      </w:ins>
      <w:ins w:id="376" w:author="Chen Heller" w:date="2022-08-28T17:27:00Z">
        <w:r w:rsidR="001D6512">
          <w:t xml:space="preserve">I </w:t>
        </w:r>
      </w:ins>
      <w:ins w:id="377" w:author="Chen Heller" w:date="2022-09-08T14:28:00Z">
        <w:r w:rsidR="002B3D75">
          <w:t xml:space="preserve">reasoned </w:t>
        </w:r>
      </w:ins>
      <w:ins w:id="378" w:author="Chen Heller" w:date="2022-08-28T17:42:00Z">
        <w:r w:rsidR="00C07B4A">
          <w:t xml:space="preserve">that </w:t>
        </w:r>
      </w:ins>
      <w:ins w:id="379" w:author="Chen Heller" w:date="2022-08-28T17:27:00Z">
        <w:r w:rsidR="001D6512">
          <w:t xml:space="preserve">the </w:t>
        </w:r>
      </w:ins>
      <w:ins w:id="380" w:author="Chen Heller" w:date="2022-09-08T14:28:00Z">
        <w:r w:rsidR="006F51CB">
          <w:t xml:space="preserve">decision is made </w:t>
        </w:r>
      </w:ins>
      <w:ins w:id="381" w:author="Chen Heller" w:date="2022-08-28T17:27:00Z">
        <w:r w:rsidR="001D6512">
          <w:t xml:space="preserve">before the movement </w:t>
        </w:r>
      </w:ins>
      <w:ins w:id="382" w:author="Chen Heller" w:date="2022-09-08T14:28:00Z">
        <w:r w:rsidR="006F51CB">
          <w:t xml:space="preserve">has </w:t>
        </w:r>
      </w:ins>
      <w:ins w:id="383" w:author="Chen Heller" w:date="2022-08-28T17:27:00Z">
        <w:r w:rsidR="001D6512">
          <w:t xml:space="preserve">started. This </w:t>
        </w:r>
      </w:ins>
      <w:ins w:id="384" w:author="Chen Heller" w:date="2022-09-08T14:28:00Z">
        <w:r w:rsidR="006F51CB">
          <w:t xml:space="preserve">notion </w:t>
        </w:r>
      </w:ins>
      <w:ins w:id="385" w:author="Chen Heller" w:date="2022-08-28T17:43:00Z">
        <w:r w:rsidR="001C2384">
          <w:t xml:space="preserve">was </w:t>
        </w:r>
      </w:ins>
      <w:ins w:id="386" w:author="Chen Heller" w:date="2022-08-28T17:27:00Z">
        <w:r w:rsidR="001D6512">
          <w:t>supported by the slightly longer reaction time in the incongruent condition</w:t>
        </w:r>
      </w:ins>
      <w:ins w:id="387" w:author="Chen Heller" w:date="2022-09-08T14:28:00Z">
        <w:r w:rsidR="006F51CB">
          <w:t>, sug</w:t>
        </w:r>
      </w:ins>
      <w:ins w:id="388" w:author="Chen Heller" w:date="2022-09-08T14:29:00Z">
        <w:r w:rsidR="006F51CB">
          <w:t xml:space="preserve">gesting that </w:t>
        </w:r>
      </w:ins>
      <w:ins w:id="389" w:author="Chen Heller" w:date="2022-08-28T17:27:00Z">
        <w:r w:rsidR="001D6512">
          <w:t>participants first reached their decision threshold and only then initiated their movement</w:t>
        </w:r>
      </w:ins>
      <w:ins w:id="390" w:author="Chen Heller" w:date="2022-09-08T14:29:00Z">
        <w:r w:rsidR="000402D6">
          <w:t>. As a result</w:t>
        </w:r>
      </w:ins>
      <w:ins w:id="391" w:author="Chen Heller" w:date="2022-09-10T09:21:00Z">
        <w:r w:rsidR="00EF0DD5">
          <w:t>,</w:t>
        </w:r>
      </w:ins>
      <w:ins w:id="392" w:author="Chen Heller" w:date="2022-09-08T14:29:00Z">
        <w:r w:rsidR="000402D6">
          <w:t xml:space="preserve"> </w:t>
        </w:r>
      </w:ins>
      <w:ins w:id="393" w:author="Chen Heller" w:date="2022-08-28T17:27:00Z">
        <w:r w:rsidR="001D6512">
          <w:t xml:space="preserve">the congruency effect </w:t>
        </w:r>
      </w:ins>
      <w:ins w:id="394" w:author="Chen Heller" w:date="2022-09-08T14:29:00Z">
        <w:r w:rsidR="000402D6">
          <w:t xml:space="preserve">was not </w:t>
        </w:r>
      </w:ins>
      <w:ins w:id="395" w:author="Chen Heller" w:date="2022-08-28T17:27:00Z">
        <w:r w:rsidR="001D6512">
          <w:t>expressed in the movement itself.</w:t>
        </w:r>
      </w:ins>
      <w:del w:id="396" w:author="Chen Heller" w:date="2022-08-28T17:27:00Z">
        <w:r w:rsidDel="001D6512">
          <w:delText xml:space="preserve">might be that the conflict between the prime and the target… </w:delText>
        </w:r>
      </w:del>
    </w:p>
    <w:p w14:paraId="06EA5D8B" w14:textId="33B02427" w:rsidR="002945D9" w:rsidRDefault="00372631" w:rsidP="006238E0">
      <w:del w:id="397" w:author="Chen Heller" w:date="2022-08-28T17:43:00Z">
        <w:r w:rsidDel="001C2384">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incongruent trials </w:delText>
        </w:r>
        <w:r w:rsidR="008872B1" w:rsidDel="001C2384">
          <w:delText xml:space="preserve">in experiment one implied this was not the case. </w:delText>
        </w:r>
      </w:del>
      <w:r w:rsidR="002945D9">
        <w:t>Therefor</w:t>
      </w:r>
      <w:r w:rsidR="0066358C">
        <w:t xml:space="preserve"> in experiment </w:t>
      </w:r>
      <w:del w:id="398" w:author="Chen Heller" w:date="2022-09-10T09:21:00Z">
        <w:r w:rsidR="00B01E98" w:rsidDel="001406C6">
          <w:rPr>
            <w:rFonts w:hint="cs"/>
            <w:rtl/>
          </w:rPr>
          <w:delText>2</w:delText>
        </w:r>
      </w:del>
      <w:ins w:id="399" w:author="Chen Heller" w:date="2022-09-10T09:21:00Z">
        <w:r w:rsidR="001406C6">
          <w:t>2</w:t>
        </w:r>
      </w:ins>
      <w:r w:rsidR="004D25AA">
        <w:t>,</w:t>
      </w:r>
      <w:r w:rsidR="0066358C">
        <w:t xml:space="preserve"> </w:t>
      </w:r>
      <w:del w:id="400" w:author="Chen Heller" w:date="2022-09-08T14:29:00Z">
        <w:r w:rsidR="00FA3257" w:rsidDel="00C02897">
          <w:delText>movement onset</w:delText>
        </w:r>
      </w:del>
      <w:ins w:id="401" w:author="Chen Heller" w:date="2022-09-08T14:29:00Z">
        <w:r w:rsidR="00C02897">
          <w:t>reaction time</w:t>
        </w:r>
      </w:ins>
      <w:r w:rsidR="00FA3257">
        <w:t xml:space="preserve">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63A7431F" w:rsidR="002B4328" w:rsidRDefault="002B4328" w:rsidP="006238E0">
      <w:r>
        <w:lastRenderedPageBreak/>
        <w:t xml:space="preserve">Since </w:t>
      </w:r>
      <w:r w:rsidR="000150E7">
        <w:t>quicker responses were required</w:t>
      </w:r>
      <w:r w:rsidR="00D0268C">
        <w:t>,</w:t>
      </w:r>
      <w:r w:rsidR="000150E7">
        <w:t xml:space="preserve"> </w:t>
      </w:r>
      <w:r>
        <w:t>a second training block</w:t>
      </w:r>
      <w:r w:rsidR="000150E7">
        <w:t xml:space="preserve"> was added</w:t>
      </w:r>
      <w:r w:rsidR="00B01E98">
        <w:t xml:space="preserve"> to make sure </w:t>
      </w:r>
      <w:del w:id="402" w:author="Chen Heller" w:date="2022-09-08T14:30:00Z">
        <w:r w:rsidR="00B01E98" w:rsidDel="001C003C">
          <w:delText xml:space="preserve">subjects </w:delText>
        </w:r>
      </w:del>
      <w:ins w:id="403" w:author="Chen Heller" w:date="2022-09-08T14:30:00Z">
        <w:r w:rsidR="001C003C">
          <w:t xml:space="preserve">participants </w:t>
        </w:r>
      </w:ins>
      <w:r w:rsidR="00B01E98">
        <w:t>learn to respond within the required time window</w:t>
      </w:r>
      <w:r w:rsidR="000150E7">
        <w:t xml:space="preserve">. </w:t>
      </w:r>
      <w:del w:id="404" w:author="Chen Heller" w:date="2022-09-08T14:30:00Z">
        <w:r w:rsidR="004B6630" w:rsidDel="00B1489D">
          <w:delText xml:space="preserve">The </w:delText>
        </w:r>
      </w:del>
      <w:ins w:id="405" w:author="Chen Heller" w:date="2022-09-08T14:30:00Z">
        <w:r w:rsidR="00B1489D">
          <w:t xml:space="preserve">I expected the </w:t>
        </w:r>
      </w:ins>
      <w:del w:id="406" w:author="Chen Heller" w:date="2022-08-28T17:47:00Z">
        <w:r w:rsidR="004B6630" w:rsidDel="0036328E">
          <w:delText xml:space="preserve">results </w:delText>
        </w:r>
      </w:del>
      <w:ins w:id="407" w:author="Chen Heller" w:date="2022-08-28T17:47:00Z">
        <w:r w:rsidR="0036328E">
          <w:t xml:space="preserve">movements </w:t>
        </w:r>
      </w:ins>
      <w:del w:id="408" w:author="Chen Heller" w:date="2022-09-08T14:30:00Z">
        <w:r w:rsidR="004B6630" w:rsidDel="00B1489D">
          <w:delText xml:space="preserve">were expected </w:delText>
        </w:r>
      </w:del>
      <w:r w:rsidR="004B6630">
        <w:t xml:space="preserve">to reflect a greater unconscious effect </w:t>
      </w:r>
      <w:r w:rsidR="0018258F">
        <w:t xml:space="preserve">than experiment </w:t>
      </w:r>
      <w:r w:rsidR="005A45EF">
        <w:t xml:space="preserve">1 </w:t>
      </w:r>
      <w:commentRangeStart w:id="409"/>
      <w:del w:id="410"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409"/>
        <w:r w:rsidR="005A45EF" w:rsidDel="0036328E">
          <w:rPr>
            <w:rStyle w:val="CommentReference"/>
          </w:rPr>
          <w:commentReference w:id="409"/>
        </w:r>
        <w:r w:rsidR="007D4D98" w:rsidDel="0036328E">
          <w:delText>.</w:delText>
        </w:r>
      </w:del>
      <w:ins w:id="411" w:author="Chen Heller" w:date="2022-08-28T17:46:00Z">
        <w:r w:rsidR="0036328E">
          <w:t>cons</w:t>
        </w:r>
      </w:ins>
      <w:ins w:id="412" w:author="Chen Heller" w:date="2022-08-28T17:47:00Z">
        <w:r w:rsidR="0036328E">
          <w:t xml:space="preserve">idering that participants will not </w:t>
        </w:r>
      </w:ins>
      <w:ins w:id="413" w:author="Chen Heller" w:date="2022-08-28T17:48:00Z">
        <w:r w:rsidR="002745C1">
          <w:t xml:space="preserve">have enough time </w:t>
        </w:r>
      </w:ins>
      <w:ins w:id="414" w:author="Chen Heller" w:date="2022-08-28T17:47:00Z">
        <w:r w:rsidR="0036328E">
          <w:t xml:space="preserve">to make </w:t>
        </w:r>
      </w:ins>
      <w:ins w:id="415" w:author="Chen Heller" w:date="2022-08-28T17:48:00Z">
        <w:r w:rsidR="002745C1">
          <w:t xml:space="preserve">a </w:t>
        </w:r>
      </w:ins>
      <w:ins w:id="416" w:author="Chen Heller" w:date="2022-08-28T17:47:00Z">
        <w:r w:rsidR="0036328E">
          <w:t>decision before starting their movement.</w:t>
        </w:r>
      </w:ins>
    </w:p>
    <w:p w14:paraId="19BBC9B1" w14:textId="38FFCBE9" w:rsidR="007429C1" w:rsidRPr="00BA41CF" w:rsidRDefault="007429C1" w:rsidP="006238E0">
      <w:pPr>
        <w:pStyle w:val="Heading3"/>
      </w:pPr>
      <w:bookmarkStart w:id="417" w:name="_Toc113803079"/>
      <w:r>
        <w:t>Methods</w:t>
      </w:r>
      <w:bookmarkEnd w:id="417"/>
    </w:p>
    <w:p w14:paraId="54353DE0" w14:textId="77777777" w:rsidR="007429C1" w:rsidRDefault="007429C1" w:rsidP="006238E0">
      <w:pPr>
        <w:pStyle w:val="Heading4"/>
      </w:pPr>
      <w:bookmarkStart w:id="418" w:name="_Toc113803080"/>
      <w:r>
        <w:t>Participants</w:t>
      </w:r>
      <w:bookmarkEnd w:id="418"/>
    </w:p>
    <w:p w14:paraId="1993AB85" w14:textId="78F16F92" w:rsidR="007429C1" w:rsidRPr="00422E34" w:rsidRDefault="0004324F" w:rsidP="00D94EDE">
      <w:pPr>
        <w:ind w:firstLine="0"/>
        <w:pPrChange w:id="419" w:author="Chen Heller" w:date="2022-09-12T16:31:00Z">
          <w:pPr/>
        </w:pPrChange>
      </w:pPr>
      <w:del w:id="420" w:author="Chen Heller" w:date="2022-08-28T17:56:00Z">
        <w:r w:rsidDel="00566B31">
          <w:delText>15</w:delText>
        </w:r>
        <w:r w:rsidR="007429C1" w:rsidDel="00566B31">
          <w:delText xml:space="preserve"> </w:delText>
        </w:r>
      </w:del>
      <w:ins w:id="421" w:author="Chen Heller" w:date="2022-08-28T17:56:00Z">
        <w:r w:rsidR="00566B31">
          <w:t xml:space="preserve">9 </w:t>
        </w:r>
      </w:ins>
      <w:r w:rsidR="007429C1">
        <w:t>participants (</w:t>
      </w:r>
      <w:del w:id="422" w:author="Chen Heller" w:date="2022-08-28T17:58:00Z">
        <w:r w:rsidR="00BF2D47" w:rsidDel="00425C33">
          <w:delText>1</w:delText>
        </w:r>
        <w:r w:rsidR="00E674BB" w:rsidDel="00425C33">
          <w:delText>1</w:delText>
        </w:r>
        <w:r w:rsidR="006C2FEA" w:rsidDel="00425C33">
          <w:delText xml:space="preserve"> </w:delText>
        </w:r>
      </w:del>
      <w:ins w:id="423" w:author="Chen Heller" w:date="2022-08-28T17:58:00Z">
        <w:r w:rsidR="00425C33">
          <w:t xml:space="preserve">7 </w:t>
        </w:r>
      </w:ins>
      <w:r w:rsidR="007429C1">
        <w:t>females) were recruited for the stud</w:t>
      </w:r>
      <w:r w:rsidR="006378BF">
        <w:t>y</w:t>
      </w:r>
      <w:r w:rsidR="007429C1">
        <w:t xml:space="preserve"> (</w:t>
      </w:r>
      <w:r w:rsidR="00690952">
        <w:t xml:space="preserve">age: </w:t>
      </w:r>
      <w:r w:rsidR="007429C1">
        <w:t>M=</w:t>
      </w:r>
      <w:del w:id="424" w:author="Chen Heller" w:date="2022-08-28T17:59:00Z">
        <w:r w:rsidR="009D2718" w:rsidDel="00D46145">
          <w:delText>24.78</w:delText>
        </w:r>
      </w:del>
      <w:ins w:id="425" w:author="Chen Heller" w:date="2022-08-28T17:59:00Z">
        <w:r w:rsidR="00D46145">
          <w:t>23.66</w:t>
        </w:r>
      </w:ins>
      <w:r w:rsidR="007429C1">
        <w:t>, SD=</w:t>
      </w:r>
      <w:del w:id="426" w:author="Chen Heller" w:date="2022-08-28T18:01:00Z">
        <w:r w:rsidR="009D2718" w:rsidDel="008476D5">
          <w:delText>3.68</w:delText>
        </w:r>
      </w:del>
      <w:ins w:id="427"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428"/>
      <w:commentRangeStart w:id="429"/>
      <w:r w:rsidR="0092550B">
        <w:t xml:space="preserve"> </w:t>
      </w:r>
      <w:commentRangeEnd w:id="428"/>
      <w:r w:rsidR="00690952">
        <w:rPr>
          <w:rStyle w:val="CommentReference"/>
        </w:rPr>
        <w:commentReference w:id="428"/>
      </w:r>
      <w:commentRangeEnd w:id="429"/>
      <w:r w:rsidR="007D3BA7">
        <w:rPr>
          <w:rStyle w:val="CommentReference"/>
        </w:rPr>
        <w:commentReference w:id="429"/>
      </w:r>
      <w:ins w:id="430"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431"/>
      <w:commentRangeStart w:id="432"/>
      <w:r w:rsidR="00690952">
        <w:t>An</w:t>
      </w:r>
      <w:ins w:id="433" w:author="Chen Heller" w:date="2022-08-28T18:02:00Z">
        <w:r w:rsidR="00026CD9">
          <w:t>other</w:t>
        </w:r>
      </w:ins>
      <w:del w:id="434" w:author="Chen Heller" w:date="2022-08-28T18:02:00Z">
        <w:r w:rsidR="00690952" w:rsidDel="00026CD9">
          <w:delText xml:space="preserve"> additional</w:delText>
        </w:r>
      </w:del>
      <w:r w:rsidR="00341933">
        <w:t xml:space="preserve"> participant was excluded because the experiment crashed during her session.</w:t>
      </w:r>
      <w:commentRangeEnd w:id="431"/>
      <w:r w:rsidR="00CA2666">
        <w:rPr>
          <w:rStyle w:val="CommentReference"/>
        </w:rPr>
        <w:commentReference w:id="431"/>
      </w:r>
      <w:commentRangeEnd w:id="432"/>
      <w:r w:rsidR="002953E3">
        <w:rPr>
          <w:rStyle w:val="CommentReference"/>
        </w:rPr>
        <w:commentReference w:id="432"/>
      </w:r>
    </w:p>
    <w:p w14:paraId="1B9FB235" w14:textId="0D1FC686" w:rsidR="007429C1" w:rsidRDefault="007429C1" w:rsidP="006238E0">
      <w:pPr>
        <w:pStyle w:val="Heading3"/>
      </w:pPr>
      <w:bookmarkStart w:id="435" w:name="_Toc113803081"/>
      <w:r>
        <w:t>Stimuli</w:t>
      </w:r>
      <w:r w:rsidR="00CA2666">
        <w:t xml:space="preserve">, </w:t>
      </w:r>
      <w:r>
        <w:t>Apparatus</w:t>
      </w:r>
      <w:r w:rsidR="00CA2666">
        <w:t xml:space="preserve"> and </w:t>
      </w:r>
      <w:r>
        <w:t>Procedure</w:t>
      </w:r>
      <w:bookmarkEnd w:id="435"/>
    </w:p>
    <w:p w14:paraId="6A37064A" w14:textId="36DF42DA" w:rsidR="007429C1" w:rsidDel="00C17949" w:rsidRDefault="00CA2666" w:rsidP="00D94EDE">
      <w:pPr>
        <w:ind w:firstLine="0"/>
        <w:rPr>
          <w:del w:id="436" w:author="Chen Heller" w:date="2022-08-29T08:42:00Z"/>
        </w:rPr>
        <w:pPrChange w:id="437" w:author="Chen Heller" w:date="2022-09-12T16:31:00Z">
          <w:pPr/>
        </w:pPrChange>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6238E0">
      <w:pPr>
        <w:pStyle w:val="NoSpacing"/>
        <w:bidi w:val="0"/>
        <w:rPr>
          <w:del w:id="438" w:author="Chen Heller" w:date="2022-08-29T08:42:00Z"/>
        </w:rPr>
      </w:pPr>
      <w:del w:id="439" w:author="Chen Heller" w:date="2022-08-29T08:42:00Z">
        <w:r w:rsidRPr="00AA03E9" w:rsidDel="00C1794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6238E0">
      <w:pPr>
        <w:pStyle w:val="NoSpacing"/>
        <w:bidi w:val="0"/>
      </w:pPr>
      <w:commentRangeStart w:id="440"/>
      <w:del w:id="441"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440"/>
        <w:r w:rsidR="00D44019" w:rsidDel="00C17949">
          <w:rPr>
            <w:rStyle w:val="CommentReference"/>
          </w:rPr>
          <w:commentReference w:id="440"/>
        </w:r>
      </w:del>
    </w:p>
    <w:p w14:paraId="676EA161" w14:textId="334032C8" w:rsidR="00D826D9" w:rsidRDefault="00D826D9" w:rsidP="006238E0">
      <w:pPr>
        <w:pStyle w:val="Heading3"/>
      </w:pPr>
      <w:bookmarkStart w:id="442" w:name="_Toc113803082"/>
      <w:r>
        <w:t>Exclusion criteria</w:t>
      </w:r>
      <w:bookmarkEnd w:id="442"/>
    </w:p>
    <w:p w14:paraId="1A31F715" w14:textId="77777777" w:rsidR="00D826D9" w:rsidRPr="004B4B7B" w:rsidRDefault="00D826D9" w:rsidP="00D94EDE">
      <w:pPr>
        <w:ind w:firstLine="0"/>
        <w:rPr>
          <w:rtl/>
        </w:rPr>
        <w:pPrChange w:id="443" w:author="Chen Heller" w:date="2022-09-12T16:31:00Z">
          <w:pPr/>
        </w:pPrChange>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42A510C0" w:rsidR="00D826D9" w:rsidRDefault="00D826D9" w:rsidP="006238E0">
      <w:pPr>
        <w:pStyle w:val="Heading3"/>
      </w:pPr>
      <w:bookmarkStart w:id="444" w:name="_Toc113803083"/>
      <w:r>
        <w:t>Results</w:t>
      </w:r>
      <w:bookmarkEnd w:id="444"/>
    </w:p>
    <w:p w14:paraId="437897F0" w14:textId="7B8D682D" w:rsidR="000E54E1" w:rsidRDefault="00BA4221" w:rsidP="00D94EDE">
      <w:pPr>
        <w:ind w:firstLine="0"/>
        <w:rPr>
          <w:ins w:id="445" w:author="Chen Heller" w:date="2022-09-04T17:53:00Z"/>
        </w:rPr>
        <w:pPrChange w:id="446" w:author="Chen Heller" w:date="2022-09-12T16:31:00Z">
          <w:pPr/>
        </w:pPrChange>
      </w:pPr>
      <w:ins w:id="447" w:author="Chen Heller" w:date="2022-08-30T16:32:00Z">
        <w:r>
          <w:t xml:space="preserve">Prime visibility: overall, </w:t>
        </w:r>
      </w:ins>
      <w:ins w:id="448" w:author="Chen Heller" w:date="2022-09-07T16:27:00Z">
        <w:r w:rsidR="003F2C2D">
          <w:t>81.63</w:t>
        </w:r>
      </w:ins>
      <w:ins w:id="449" w:author="Chen Heller" w:date="2022-08-30T16:32:00Z">
        <w:r>
          <w:t xml:space="preserve">% of the trials were rated as visibility 1, </w:t>
        </w:r>
      </w:ins>
      <w:ins w:id="450" w:author="Chen Heller" w:date="2022-09-07T16:27:00Z">
        <w:r w:rsidR="003F2C2D">
          <w:t>16.07</w:t>
        </w:r>
      </w:ins>
      <w:ins w:id="451" w:author="Chen Heller" w:date="2022-08-30T16:32:00Z">
        <w:r>
          <w:t xml:space="preserve">% as visibility 2, </w:t>
        </w:r>
      </w:ins>
      <w:ins w:id="452" w:author="Chen Heller" w:date="2022-09-07T16:28:00Z">
        <w:r w:rsidR="003F2C2D">
          <w:t>1.83</w:t>
        </w:r>
      </w:ins>
      <w:ins w:id="453" w:author="Chen Heller" w:date="2022-08-30T16:32:00Z">
        <w:r>
          <w:t xml:space="preserve">% as visibility 3 and </w:t>
        </w:r>
      </w:ins>
      <w:ins w:id="454" w:author="Chen Heller" w:date="2022-08-31T12:28:00Z">
        <w:r w:rsidR="00E65DB2">
          <w:t>0.</w:t>
        </w:r>
      </w:ins>
      <w:ins w:id="455" w:author="Chen Heller" w:date="2022-09-07T16:28:00Z">
        <w:r w:rsidR="003F2C2D">
          <w:t>46</w:t>
        </w:r>
      </w:ins>
      <w:ins w:id="456" w:author="Chen Heller" w:date="2022-08-30T16:32:00Z">
        <w:r>
          <w:t xml:space="preserve">% as visibility 4. </w:t>
        </w:r>
      </w:ins>
      <w:r w:rsidR="00D826D9">
        <w:t>When participants rated the prime as invisible, they were not better than chance at recognizing it, M = 50.2</w:t>
      </w:r>
      <w:ins w:id="457" w:author="Chen Heller" w:date="2022-09-07T16:35:00Z">
        <w:r w:rsidR="00D23156">
          <w:t>6</w:t>
        </w:r>
      </w:ins>
      <w:r w:rsidR="00D826D9">
        <w:t>%, SD = 2.57, t</w:t>
      </w:r>
      <w:r w:rsidR="00D826D9" w:rsidRPr="00B93651">
        <w:rPr>
          <w:rPrChange w:id="458" w:author="Chen Heller" w:date="2022-08-30T13:47:00Z">
            <w:rPr>
              <w:vertAlign w:val="subscript"/>
            </w:rPr>
          </w:rPrChange>
        </w:rPr>
        <w:t>(8)</w:t>
      </w:r>
      <w:r w:rsidR="00D826D9">
        <w:t xml:space="preserve"> = 0.30, p = 0.77</w:t>
      </w:r>
      <w:ins w:id="459" w:author="Chen Heller" w:date="2022-09-07T16:36:00Z">
        <w:r w:rsidR="00D23156">
          <w:t>0</w:t>
        </w:r>
      </w:ins>
      <w:r w:rsidR="00D826D9">
        <w:t>, 95% CI = [48.27, 52.24].</w:t>
      </w:r>
      <w:ins w:id="460" w:author="Chen Heller" w:date="2022-09-05T14:32:00Z">
        <w:r w:rsidR="008116EA" w:rsidRPr="008116EA">
          <w:t xml:space="preserve"> </w:t>
        </w:r>
        <w:r w:rsidR="008116EA">
          <w:t xml:space="preserve">Thus, both the subjective and the objective measures </w:t>
        </w:r>
      </w:ins>
      <w:ins w:id="461" w:author="Chen Heller" w:date="2022-09-08T14:37:00Z">
        <w:r w:rsidR="008979D8">
          <w:t>suggest</w:t>
        </w:r>
      </w:ins>
      <w:ins w:id="462" w:author="Chen Heller" w:date="2022-09-05T14:32:00Z">
        <w:r w:rsidR="008116EA">
          <w:t xml:space="preserve"> that masking was effective in rendering the stimuli invisible.</w:t>
        </w:r>
      </w:ins>
      <w:del w:id="463" w:author="Chen Heller" w:date="2022-09-04T17:53:00Z">
        <w:r w:rsidR="00D826D9" w:rsidDel="000E54E1">
          <w:delText xml:space="preserve"> </w:delText>
        </w:r>
      </w:del>
    </w:p>
    <w:p w14:paraId="0AC93D04" w14:textId="0C413DB0" w:rsidR="00D826D9" w:rsidRDefault="000E54E1" w:rsidP="006238E0">
      <w:pPr>
        <w:rPr>
          <w:ins w:id="464" w:author="Chen Heller" w:date="2022-09-08T14:43:00Z"/>
        </w:rPr>
      </w:pPr>
      <w:ins w:id="465" w:author="Chen Heller" w:date="2022-09-04T17:53:00Z">
        <w:r>
          <w:t xml:space="preserve">Congruency effect: </w:t>
        </w:r>
      </w:ins>
      <w:ins w:id="466" w:author="Chen Heller" w:date="2022-09-08T14:37:00Z">
        <w:r w:rsidR="008979D8">
          <w:t xml:space="preserve">Multiple comparisons correction was </w:t>
        </w:r>
      </w:ins>
      <w:ins w:id="467" w:author="Chen Heller" w:date="2022-09-08T15:13:00Z">
        <w:r w:rsidR="00F97E82">
          <w:t xml:space="preserve">similar to </w:t>
        </w:r>
        <w:commentRangeStart w:id="468"/>
        <w:r w:rsidR="00F97E82">
          <w:t xml:space="preserve">Exp </w:t>
        </w:r>
      </w:ins>
      <w:commentRangeEnd w:id="468"/>
      <w:ins w:id="469" w:author="Chen Heller" w:date="2022-09-12T12:15:00Z">
        <w:r w:rsidR="00661EE4">
          <w:rPr>
            <w:rStyle w:val="CommentReference"/>
          </w:rPr>
          <w:commentReference w:id="468"/>
        </w:r>
      </w:ins>
      <w:ins w:id="470" w:author="Chen Heller" w:date="2022-09-08T15:13:00Z">
        <w:r w:rsidR="00F97E82">
          <w:t>1.</w:t>
        </w:r>
      </w:ins>
      <w:ins w:id="471" w:author="Chen Heller" w:date="2022-09-08T15:14:00Z">
        <w:r w:rsidR="00F63B44">
          <w:t>,</w:t>
        </w:r>
      </w:ins>
      <w:ins w:id="472" w:author="Chen Heller" w:date="2022-09-08T15:13:00Z">
        <w:r w:rsidR="00F97E82">
          <w:t xml:space="preserve"> except for the tree </w:t>
        </w:r>
      </w:ins>
      <w:ins w:id="473" w:author="Chen Heller" w:date="2022-09-12T12:05:00Z">
        <w:r w:rsidR="005E3BE0">
          <w:t>hierarchy</w:t>
        </w:r>
      </w:ins>
      <w:ins w:id="474" w:author="Chen Heller" w:date="2022-09-12T12:06:00Z">
        <w:r w:rsidR="009352B8">
          <w:t xml:space="preserve">, which in Exp 3. </w:t>
        </w:r>
      </w:ins>
      <w:ins w:id="475" w:author="Chen Heller" w:date="2022-09-08T15:13:00Z">
        <w:r w:rsidR="00F97E82">
          <w:t>separated the confirmatory reach area analysis from t</w:t>
        </w:r>
      </w:ins>
      <w:ins w:id="476" w:author="Chen Heller" w:date="2022-09-08T15:14:00Z">
        <w:r w:rsidR="00F97E82">
          <w:t>he rest of the exploratory variables</w:t>
        </w:r>
      </w:ins>
      <w:ins w:id="477" w:author="Chen Heller" w:date="2022-09-08T14:37:00Z">
        <w:r w:rsidR="008979D8">
          <w:t>.</w:t>
        </w:r>
      </w:ins>
      <w:ins w:id="478" w:author="Chen Heller" w:date="2022-09-04T17:53:00Z">
        <w:r>
          <w:t xml:space="preserve"> </w:t>
        </w:r>
      </w:ins>
      <w:ins w:id="479" w:author="Chen Heller" w:date="2022-09-05T11:13:00Z">
        <w:r w:rsidR="0038592D">
          <w:t>A permutation test was used t</w:t>
        </w:r>
      </w:ins>
      <w:ins w:id="480" w:author="Chen Heller" w:date="2022-09-05T11:12:00Z">
        <w:r w:rsidR="006F18CB">
          <w:t xml:space="preserve">o correct for a violation of normality in traveled distance, </w:t>
        </w:r>
      </w:ins>
      <w:ins w:id="481" w:author="Chen Heller" w:date="2022-09-05T11:13:00Z">
        <w:r w:rsidR="006F18CB">
          <w:t>frequency of COM, reaction time, movement duration and reach area</w:t>
        </w:r>
      </w:ins>
      <w:ins w:id="482" w:author="Chen Heller" w:date="2022-09-05T11:14:00Z">
        <w:r w:rsidR="0038592D">
          <w:t>.</w:t>
        </w:r>
      </w:ins>
      <w:ins w:id="483" w:author="Chen Heller" w:date="2022-09-05T11:12:00Z">
        <w:r w:rsidR="006F18CB">
          <w:t xml:space="preserve"> </w:t>
        </w:r>
      </w:ins>
      <w:r w:rsidR="00D826D9">
        <w:t xml:space="preserve">Similarly to </w:t>
      </w:r>
      <w:del w:id="484" w:author="Chen Heller" w:date="2022-09-12T12:12:00Z">
        <w:r w:rsidR="00D826D9" w:rsidDel="00520C6C">
          <w:delText xml:space="preserve">experiment </w:delText>
        </w:r>
      </w:del>
      <w:ins w:id="485" w:author="Chen Heller" w:date="2022-09-12T12:12:00Z">
        <w:r w:rsidR="00520C6C">
          <w:t>Exp</w:t>
        </w:r>
        <w:r w:rsidR="00520C6C">
          <w:t xml:space="preserve"> </w:t>
        </w:r>
      </w:ins>
      <w:del w:id="486" w:author="Chen Heller" w:date="2022-09-12T12:12:00Z">
        <w:r w:rsidR="00D826D9" w:rsidDel="00520C6C">
          <w:delText xml:space="preserve">one </w:delText>
        </w:r>
      </w:del>
      <w:ins w:id="487" w:author="Chen Heller" w:date="2022-09-12T12:12:00Z">
        <w:r w:rsidR="00520C6C">
          <w:t>1.</w:t>
        </w:r>
        <w:r w:rsidR="00520C6C">
          <w:t xml:space="preserve"> </w:t>
        </w:r>
      </w:ins>
      <w:r w:rsidR="00D826D9">
        <w:t>a congruency effect was not reflected in</w:t>
      </w:r>
      <w:ins w:id="488" w:author="Chen Heller" w:date="2022-09-08T14:43:00Z">
        <w:r w:rsidR="00AE66BB">
          <w:t xml:space="preserve"> any of the depe</w:t>
        </w:r>
      </w:ins>
      <w:ins w:id="489" w:author="Chen Heller" w:date="2022-09-08T14:44:00Z">
        <w:r w:rsidR="00AE66BB">
          <w:t>ndent variables</w:t>
        </w:r>
      </w:ins>
      <w:ins w:id="490" w:author="Chen Heller" w:date="2022-09-12T12:12:00Z">
        <w:r w:rsidR="00681778">
          <w:t xml:space="preserve"> </w:t>
        </w:r>
        <w:r w:rsidR="00520C6C">
          <w:t>(</w:t>
        </w:r>
        <w:r w:rsidR="00520C6C">
          <w:fldChar w:fldCharType="begin"/>
        </w:r>
        <w:r w:rsidR="00520C6C">
          <w:instrText xml:space="preserve"> REF _Ref113877160 \h </w:instrText>
        </w:r>
      </w:ins>
      <w:r w:rsidR="00520C6C">
        <w:fldChar w:fldCharType="separate"/>
      </w:r>
      <w:ins w:id="491" w:author="Chen Heller" w:date="2022-09-12T12:12:00Z">
        <w:r w:rsidR="00520C6C">
          <w:t xml:space="preserve">Figure </w:t>
        </w:r>
        <w:r w:rsidR="00520C6C">
          <w:rPr>
            <w:noProof/>
          </w:rPr>
          <w:t>4</w:t>
        </w:r>
        <w:r w:rsidR="00520C6C">
          <w:fldChar w:fldCharType="end"/>
        </w:r>
        <w:r w:rsidR="00520C6C">
          <w:t>)</w:t>
        </w:r>
      </w:ins>
      <w:ins w:id="492" w:author="Chen Heller" w:date="2022-09-08T14:44:00Z">
        <w:r w:rsidR="00AE66BB">
          <w:t>.</w:t>
        </w:r>
      </w:ins>
      <w:r w:rsidR="00D826D9">
        <w:t xml:space="preserve"> </w:t>
      </w:r>
      <w:ins w:id="493" w:author="Chen Heller" w:date="2022-09-08T14:45:00Z">
        <w:r w:rsidR="00AB3D73">
          <w:t xml:space="preserve">Null results were obtained for </w:t>
        </w:r>
      </w:ins>
      <w:r w:rsidR="00D826D9">
        <w:t>the traveled distance (</w:t>
      </w:r>
      <w:r w:rsidR="00A92D4E">
        <w:t>M</w:t>
      </w:r>
      <w:r w:rsidR="00A92D4E">
        <w:rPr>
          <w:vertAlign w:val="subscript"/>
        </w:rPr>
        <w:t>con</w:t>
      </w:r>
      <w:r w:rsidR="00A92D4E">
        <w:t xml:space="preserve"> = </w:t>
      </w:r>
      <w:del w:id="494" w:author="Chen Heller" w:date="2022-09-07T16:37:00Z">
        <w:r w:rsidR="00B83F72" w:rsidDel="00461724">
          <w:delText>1.01</w:delText>
        </w:r>
      </w:del>
      <w:ins w:id="495" w:author="Chen Heller" w:date="2022-09-07T16:37:00Z">
        <w:r w:rsidR="00461724">
          <w:t>37.20</w:t>
        </w:r>
      </w:ins>
      <w:r w:rsidR="00A92D4E">
        <w:t>, SD</w:t>
      </w:r>
      <w:r w:rsidR="00A92D4E">
        <w:rPr>
          <w:vertAlign w:val="subscript"/>
        </w:rPr>
        <w:t>con</w:t>
      </w:r>
      <w:r w:rsidR="00A92D4E">
        <w:t xml:space="preserve"> = </w:t>
      </w:r>
      <w:del w:id="496" w:author="Chen Heller" w:date="2022-09-07T16:37:00Z">
        <w:r w:rsidR="00B83F72" w:rsidDel="00461724">
          <w:delText>0.004</w:delText>
        </w:r>
      </w:del>
      <w:ins w:id="497" w:author="Chen Heller" w:date="2022-09-07T16:37:00Z">
        <w:r w:rsidR="00461724">
          <w:t>1.09</w:t>
        </w:r>
      </w:ins>
      <w:r w:rsidR="00A92D4E">
        <w:t>, M</w:t>
      </w:r>
      <w:r w:rsidR="00A92D4E">
        <w:softHyphen/>
      </w:r>
      <w:r w:rsidR="00A92D4E">
        <w:softHyphen/>
      </w:r>
      <w:r w:rsidR="00A92D4E">
        <w:rPr>
          <w:vertAlign w:val="subscript"/>
        </w:rPr>
        <w:t>incon</w:t>
      </w:r>
      <w:r w:rsidR="00A92D4E">
        <w:t xml:space="preserve"> = </w:t>
      </w:r>
      <w:del w:id="498" w:author="Chen Heller" w:date="2022-09-07T16:37:00Z">
        <w:r w:rsidR="00B83F72" w:rsidDel="00461724">
          <w:delText>1.02</w:delText>
        </w:r>
      </w:del>
      <w:ins w:id="499" w:author="Chen Heller" w:date="2022-09-07T16:37:00Z">
        <w:r w:rsidR="00461724">
          <w:t>37.67</w:t>
        </w:r>
      </w:ins>
      <w:r w:rsidR="00A92D4E">
        <w:t>, SD</w:t>
      </w:r>
      <w:r w:rsidR="00A92D4E">
        <w:rPr>
          <w:vertAlign w:val="subscript"/>
        </w:rPr>
        <w:t>incon</w:t>
      </w:r>
      <w:r w:rsidR="00A92D4E">
        <w:t xml:space="preserve"> = </w:t>
      </w:r>
      <w:del w:id="500" w:author="Chen Heller" w:date="2022-09-07T16:37:00Z">
        <w:r w:rsidR="00B83F72" w:rsidDel="00461724">
          <w:delText>0.004</w:delText>
        </w:r>
      </w:del>
      <w:ins w:id="501" w:author="Chen Heller" w:date="2022-09-07T16:37:00Z">
        <w:r w:rsidR="00461724">
          <w:t>1.17</w:t>
        </w:r>
      </w:ins>
      <w:r w:rsidR="00A92D4E">
        <w:t xml:space="preserve">, </w:t>
      </w:r>
      <w:del w:id="502" w:author="Chen Heller" w:date="2022-09-07T16:37:00Z">
        <w:r w:rsidR="00D826D9" w:rsidDel="00461724">
          <w:delText>t</w:delText>
        </w:r>
      </w:del>
      <w:del w:id="503" w:author="Chen Heller" w:date="2022-08-30T13:47:00Z">
        <w:r w:rsidR="00D826D9" w:rsidRPr="00FF0854" w:rsidDel="00F32184">
          <w:rPr>
            <w:vertAlign w:val="subscript"/>
          </w:rPr>
          <w:delText>(8)</w:delText>
        </w:r>
      </w:del>
      <w:del w:id="504" w:author="Chen Heller" w:date="2022-09-07T16:37:00Z">
        <w:r w:rsidR="00D826D9" w:rsidDel="00461724">
          <w:delText xml:space="preserve"> = -0.83, </w:delText>
        </w:r>
      </w:del>
      <w:r w:rsidR="00D826D9">
        <w:t>p = 0.</w:t>
      </w:r>
      <w:del w:id="505" w:author="Chen Heller" w:date="2022-09-05T11:14:00Z">
        <w:r w:rsidR="00D826D9" w:rsidDel="00EF6FDF">
          <w:delText>42</w:delText>
        </w:r>
      </w:del>
      <w:ins w:id="506" w:author="Chen Heller" w:date="2022-09-08T10:45:00Z">
        <w:r w:rsidR="009120F3">
          <w:t>536</w:t>
        </w:r>
      </w:ins>
      <w:r w:rsidR="00D826D9">
        <w:t>, 95% CI [-</w:t>
      </w:r>
      <w:del w:id="507" w:author="Chen Heller" w:date="2022-09-07T16:38:00Z">
        <w:r w:rsidR="00D826D9" w:rsidDel="00EA3A38">
          <w:delText>0.</w:delText>
        </w:r>
      </w:del>
      <w:del w:id="508" w:author="Chen Heller" w:date="2022-09-05T11:15:00Z">
        <w:r w:rsidR="00D826D9" w:rsidDel="00EF6FDF">
          <w:delText>008</w:delText>
        </w:r>
      </w:del>
      <w:ins w:id="509" w:author="Chen Heller" w:date="2022-09-07T16:38:00Z">
        <w:r w:rsidR="00EA3A38">
          <w:t>1.17</w:t>
        </w:r>
      </w:ins>
      <w:r w:rsidR="00D826D9">
        <w:t>, 0.</w:t>
      </w:r>
      <w:del w:id="510" w:author="Chen Heller" w:date="2022-09-05T11:15:00Z">
        <w:r w:rsidR="00D826D9" w:rsidDel="00EF6FDF">
          <w:delText>003</w:delText>
        </w:r>
      </w:del>
      <w:ins w:id="511" w:author="Chen Heller" w:date="2022-09-07T16:38:00Z">
        <w:r w:rsidR="00EA3A38">
          <w:t>23</w:t>
        </w:r>
      </w:ins>
      <w:r w:rsidR="00D826D9">
        <w:t>]), frequency of COM (</w:t>
      </w:r>
      <w:r w:rsidR="006E42FF">
        <w:t>M</w:t>
      </w:r>
      <w:r w:rsidR="006E42FF">
        <w:rPr>
          <w:vertAlign w:val="subscript"/>
        </w:rPr>
        <w:t>con</w:t>
      </w:r>
      <w:r w:rsidR="006E42FF">
        <w:t xml:space="preserve"> = 0.26, SD</w:t>
      </w:r>
      <w:r w:rsidR="006E42FF">
        <w:rPr>
          <w:vertAlign w:val="subscript"/>
        </w:rPr>
        <w:t>con</w:t>
      </w:r>
      <w:r w:rsidR="006E42FF">
        <w:t xml:space="preserve"> = 0.08, M</w:t>
      </w:r>
      <w:r w:rsidR="006E42FF">
        <w:softHyphen/>
      </w:r>
      <w:r w:rsidR="006E42FF">
        <w:softHyphen/>
      </w:r>
      <w:r w:rsidR="006E42FF">
        <w:rPr>
          <w:vertAlign w:val="subscript"/>
        </w:rPr>
        <w:t>incon</w:t>
      </w:r>
      <w:r w:rsidR="006E42FF">
        <w:t xml:space="preserve"> = 0.27, SD</w:t>
      </w:r>
      <w:r w:rsidR="006E42FF">
        <w:rPr>
          <w:vertAlign w:val="subscript"/>
        </w:rPr>
        <w:t>incon</w:t>
      </w:r>
      <w:r w:rsidR="006E42FF">
        <w:t xml:space="preserve"> = 0.12</w:t>
      </w:r>
      <w:del w:id="512" w:author="Chen Heller" w:date="2022-09-07T16:39:00Z">
        <w:r w:rsidR="006E42FF" w:rsidDel="001E3689">
          <w:delText xml:space="preserve">, </w:delText>
        </w:r>
        <w:r w:rsidR="00D826D9" w:rsidDel="001E3689">
          <w:delText>t</w:delText>
        </w:r>
      </w:del>
      <w:del w:id="513" w:author="Chen Heller" w:date="2022-08-30T13:47:00Z">
        <w:r w:rsidR="00D826D9" w:rsidRPr="00FF0854" w:rsidDel="00F32184">
          <w:rPr>
            <w:vertAlign w:val="subscript"/>
          </w:rPr>
          <w:delText>(8)</w:delText>
        </w:r>
      </w:del>
      <w:del w:id="514" w:author="Chen Heller" w:date="2022-09-07T16:39:00Z">
        <w:r w:rsidR="00D826D9" w:rsidDel="001E3689">
          <w:delText xml:space="preserve"> = -0.4</w:delText>
        </w:r>
      </w:del>
      <w:r w:rsidR="00D826D9">
        <w:t>, p = 0.</w:t>
      </w:r>
      <w:del w:id="515" w:author="Chen Heller" w:date="2022-09-05T11:15:00Z">
        <w:r w:rsidR="00D826D9" w:rsidDel="00EF6FDF">
          <w:delText>69</w:delText>
        </w:r>
      </w:del>
      <w:ins w:id="516" w:author="Chen Heller" w:date="2022-09-05T11:15:00Z">
        <w:r w:rsidR="00EF6FDF">
          <w:t>781</w:t>
        </w:r>
      </w:ins>
      <w:r w:rsidR="00D826D9">
        <w:t>, 95% CI [-0.</w:t>
      </w:r>
      <w:del w:id="517" w:author="Chen Heller" w:date="2022-09-05T11:16:00Z">
        <w:r w:rsidR="00D826D9" w:rsidDel="007810DC">
          <w:delText>11</w:delText>
        </w:r>
      </w:del>
      <w:ins w:id="518" w:author="Chen Heller" w:date="2022-09-05T11:16:00Z">
        <w:r w:rsidR="007810DC">
          <w:t>08</w:t>
        </w:r>
      </w:ins>
      <w:r w:rsidR="00D826D9">
        <w:t>, 0.</w:t>
      </w:r>
      <w:del w:id="519" w:author="Chen Heller" w:date="2022-09-05T11:16:00Z">
        <w:r w:rsidR="00D826D9" w:rsidDel="007810DC">
          <w:delText>07</w:delText>
        </w:r>
      </w:del>
      <w:ins w:id="520" w:author="Chen Heller" w:date="2022-09-05T11:16:00Z">
        <w:r w:rsidR="007810DC">
          <w:t>05</w:t>
        </w:r>
      </w:ins>
      <w:r w:rsidR="00D826D9">
        <w:t>]), reaction time (</w:t>
      </w:r>
      <w:r w:rsidR="006E42FF">
        <w:t>M</w:t>
      </w:r>
      <w:r w:rsidR="006E42FF">
        <w:rPr>
          <w:vertAlign w:val="subscript"/>
        </w:rPr>
        <w:t>con</w:t>
      </w:r>
      <w:r w:rsidR="006E42FF">
        <w:t xml:space="preserve"> = 140.4</w:t>
      </w:r>
      <w:ins w:id="521" w:author="Chen Heller" w:date="2022-09-07T16:40:00Z">
        <w:r w:rsidR="00A330B5">
          <w:t>4</w:t>
        </w:r>
      </w:ins>
      <w:r w:rsidR="006E42FF">
        <w:t>ms, SD</w:t>
      </w:r>
      <w:r w:rsidR="006E42FF">
        <w:rPr>
          <w:vertAlign w:val="subscript"/>
        </w:rPr>
        <w:t>con</w:t>
      </w:r>
      <w:r w:rsidR="006E42FF">
        <w:t xml:space="preserve"> = 34.2</w:t>
      </w:r>
      <w:ins w:id="522" w:author="Chen Heller" w:date="2022-09-07T16:40:00Z">
        <w:r w:rsidR="00A330B5">
          <w:t>3</w:t>
        </w:r>
      </w:ins>
      <w:r w:rsidR="006E42FF">
        <w:t>, M</w:t>
      </w:r>
      <w:r w:rsidR="006E42FF">
        <w:softHyphen/>
      </w:r>
      <w:r w:rsidR="006E42FF">
        <w:softHyphen/>
      </w:r>
      <w:r w:rsidR="006E42FF">
        <w:rPr>
          <w:vertAlign w:val="subscript"/>
        </w:rPr>
        <w:t>incon</w:t>
      </w:r>
      <w:r w:rsidR="006E42FF">
        <w:t xml:space="preserve"> = </w:t>
      </w:r>
      <w:r w:rsidR="002443DB">
        <w:t>144.2</w:t>
      </w:r>
      <w:ins w:id="523" w:author="Chen Heller" w:date="2022-09-07T16:40:00Z">
        <w:r w:rsidR="00A330B5">
          <w:t>7</w:t>
        </w:r>
      </w:ins>
      <w:r w:rsidR="002443DB">
        <w:t>ms</w:t>
      </w:r>
      <w:r w:rsidR="006E42FF">
        <w:t>, SD</w:t>
      </w:r>
      <w:r w:rsidR="006E42FF">
        <w:rPr>
          <w:vertAlign w:val="subscript"/>
        </w:rPr>
        <w:t>incon</w:t>
      </w:r>
      <w:r w:rsidR="006E42FF">
        <w:t xml:space="preserve"> = </w:t>
      </w:r>
      <w:r w:rsidR="002443DB">
        <w:t>33.2</w:t>
      </w:r>
      <w:ins w:id="524" w:author="Chen Heller" w:date="2022-09-07T16:40:00Z">
        <w:r w:rsidR="00A330B5">
          <w:t>1</w:t>
        </w:r>
      </w:ins>
      <w:r w:rsidR="006E42FF">
        <w:t>,</w:t>
      </w:r>
      <w:del w:id="525" w:author="Chen Heller" w:date="2022-09-07T16:40:00Z">
        <w:r w:rsidR="006E42FF" w:rsidDel="00A330B5">
          <w:delText xml:space="preserve"> </w:delText>
        </w:r>
        <w:r w:rsidR="00D826D9" w:rsidDel="00A330B5">
          <w:delText>t</w:delText>
        </w:r>
      </w:del>
      <w:del w:id="526" w:author="Chen Heller" w:date="2022-08-30T13:47:00Z">
        <w:r w:rsidR="00D826D9" w:rsidRPr="00FF0854" w:rsidDel="00F32184">
          <w:rPr>
            <w:vertAlign w:val="subscript"/>
          </w:rPr>
          <w:delText>(8)</w:delText>
        </w:r>
      </w:del>
      <w:del w:id="527" w:author="Chen Heller" w:date="2022-09-07T16:40:00Z">
        <w:r w:rsidR="00D826D9" w:rsidDel="00A330B5">
          <w:delText xml:space="preserve"> = -1.192,</w:delText>
        </w:r>
      </w:del>
      <w:r w:rsidR="00D826D9">
        <w:t xml:space="preserve"> p = 0.</w:t>
      </w:r>
      <w:del w:id="528" w:author="Chen Heller" w:date="2022-09-05T11:16:00Z">
        <w:r w:rsidR="00D826D9" w:rsidDel="007810DC">
          <w:delText>26</w:delText>
        </w:r>
      </w:del>
      <w:ins w:id="529" w:author="Chen Heller" w:date="2022-09-08T10:46:00Z">
        <w:r w:rsidR="00F51554">
          <w:t>536</w:t>
        </w:r>
      </w:ins>
      <w:r w:rsidR="00D826D9">
        <w:t>, 95% CI [-</w:t>
      </w:r>
      <w:del w:id="530" w:author="Chen Heller" w:date="2022-09-05T11:16:00Z">
        <w:r w:rsidR="00D826D9" w:rsidDel="007810DC">
          <w:delText>11</w:delText>
        </w:r>
        <w:r w:rsidR="00470D96" w:rsidDel="007810DC">
          <w:delText>.2</w:delText>
        </w:r>
      </w:del>
      <w:ins w:id="531" w:author="Chen Heller" w:date="2022-09-05T11:16:00Z">
        <w:r w:rsidR="007810DC">
          <w:t>9.62</w:t>
        </w:r>
      </w:ins>
      <w:r w:rsidR="00D826D9">
        <w:t xml:space="preserve">, </w:t>
      </w:r>
      <w:del w:id="532" w:author="Chen Heller" w:date="2022-09-05T11:16:00Z">
        <w:r w:rsidR="00D826D9" w:rsidDel="007810DC">
          <w:delText>3</w:delText>
        </w:r>
        <w:r w:rsidR="00470D96" w:rsidDel="007810DC">
          <w:delText>.5</w:delText>
        </w:r>
      </w:del>
      <w:ins w:id="533" w:author="Chen Heller" w:date="2022-09-05T11:16:00Z">
        <w:r w:rsidR="007810DC">
          <w:t>1.93</w:t>
        </w:r>
      </w:ins>
      <w:r w:rsidR="00D826D9">
        <w:t>])</w:t>
      </w:r>
      <w:ins w:id="534" w:author="Chen Heller" w:date="2022-09-08T14:46:00Z">
        <w:r w:rsidR="004C6B61">
          <w:t>,</w:t>
        </w:r>
      </w:ins>
      <w:r w:rsidR="00D826D9">
        <w:t xml:space="preserve"> </w:t>
      </w:r>
      <w:del w:id="535" w:author="Chen Heller" w:date="2022-09-08T14:45:00Z">
        <w:r w:rsidR="00D826D9" w:rsidDel="00AB3D73">
          <w:delText xml:space="preserve">or </w:delText>
        </w:r>
      </w:del>
      <w:ins w:id="536" w:author="Chen Heller" w:date="2022-09-08T14:45:00Z">
        <w:r w:rsidR="00AB3D73">
          <w:t xml:space="preserve"> </w:t>
        </w:r>
      </w:ins>
      <w:r w:rsidR="00D826D9">
        <w:t>movement duration (</w:t>
      </w:r>
      <w:r w:rsidR="00B274FE">
        <w:t>M</w:t>
      </w:r>
      <w:r w:rsidR="00B274FE">
        <w:rPr>
          <w:vertAlign w:val="subscript"/>
        </w:rPr>
        <w:t>con</w:t>
      </w:r>
      <w:r w:rsidR="00B274FE">
        <w:t xml:space="preserve"> = 416.5</w:t>
      </w:r>
      <w:ins w:id="537" w:author="Chen Heller" w:date="2022-09-07T16:42:00Z">
        <w:r w:rsidR="001428B9">
          <w:t>6</w:t>
        </w:r>
      </w:ins>
      <w:r w:rsidR="00B274FE">
        <w:t>ms, SD</w:t>
      </w:r>
      <w:r w:rsidR="00B274FE">
        <w:rPr>
          <w:vertAlign w:val="subscript"/>
        </w:rPr>
        <w:t>con</w:t>
      </w:r>
      <w:r w:rsidR="00B274FE">
        <w:t xml:space="preserve"> = 60.5</w:t>
      </w:r>
      <w:ins w:id="538" w:author="Chen Heller" w:date="2022-09-07T16:42:00Z">
        <w:r w:rsidR="001428B9">
          <w:t>7</w:t>
        </w:r>
      </w:ins>
      <w:r w:rsidR="00B274FE">
        <w:t>, M</w:t>
      </w:r>
      <w:r w:rsidR="00B274FE">
        <w:softHyphen/>
      </w:r>
      <w:r w:rsidR="00B274FE">
        <w:softHyphen/>
      </w:r>
      <w:r w:rsidR="00B274FE">
        <w:rPr>
          <w:vertAlign w:val="subscript"/>
        </w:rPr>
        <w:t>incon</w:t>
      </w:r>
      <w:r w:rsidR="00B274FE">
        <w:t xml:space="preserve"> = 423.9</w:t>
      </w:r>
      <w:ins w:id="539" w:author="Chen Heller" w:date="2022-09-07T16:42:00Z">
        <w:r w:rsidR="001428B9">
          <w:t>6</w:t>
        </w:r>
      </w:ins>
      <w:r w:rsidR="00B274FE">
        <w:t>, SD</w:t>
      </w:r>
      <w:r w:rsidR="00B274FE">
        <w:rPr>
          <w:vertAlign w:val="subscript"/>
        </w:rPr>
        <w:t>incon</w:t>
      </w:r>
      <w:r w:rsidR="00B274FE">
        <w:t xml:space="preserve"> = </w:t>
      </w:r>
      <w:r w:rsidR="005E0F70">
        <w:t>45.4</w:t>
      </w:r>
      <w:ins w:id="540" w:author="Chen Heller" w:date="2022-09-07T16:42:00Z">
        <w:r w:rsidR="003850CA">
          <w:t>0</w:t>
        </w:r>
      </w:ins>
      <w:r w:rsidR="00B274FE">
        <w:t>,</w:t>
      </w:r>
      <w:del w:id="541" w:author="Chen Heller" w:date="2022-09-07T16:42:00Z">
        <w:r w:rsidR="00B274FE" w:rsidDel="003850CA">
          <w:delText xml:space="preserve"> </w:delText>
        </w:r>
        <w:r w:rsidR="00D826D9" w:rsidDel="003850CA">
          <w:delText>t</w:delText>
        </w:r>
      </w:del>
      <w:del w:id="542" w:author="Chen Heller" w:date="2022-08-30T13:47:00Z">
        <w:r w:rsidR="00D826D9" w:rsidRPr="00FF0854" w:rsidDel="00F32184">
          <w:rPr>
            <w:vertAlign w:val="subscript"/>
          </w:rPr>
          <w:delText>(8)</w:delText>
        </w:r>
      </w:del>
      <w:del w:id="543" w:author="Chen Heller" w:date="2022-09-07T16:42:00Z">
        <w:r w:rsidR="00D826D9" w:rsidDel="003850CA">
          <w:delText xml:space="preserve"> = -1.192,</w:delText>
        </w:r>
      </w:del>
      <w:r w:rsidR="00D826D9">
        <w:t xml:space="preserve"> p = 0.</w:t>
      </w:r>
      <w:del w:id="544" w:author="Chen Heller" w:date="2022-09-05T11:17:00Z">
        <w:r w:rsidR="00D826D9" w:rsidDel="009759B7">
          <w:delText>26</w:delText>
        </w:r>
      </w:del>
      <w:ins w:id="545" w:author="Chen Heller" w:date="2022-09-08T10:46:00Z">
        <w:r w:rsidR="00F51554">
          <w:t>536</w:t>
        </w:r>
      </w:ins>
      <w:r w:rsidR="00D826D9">
        <w:t>, 95% CI [-</w:t>
      </w:r>
      <w:del w:id="546" w:author="Chen Heller" w:date="2022-09-05T11:17:00Z">
        <w:r w:rsidR="00D826D9" w:rsidDel="009759B7">
          <w:delText>21</w:delText>
        </w:r>
        <w:r w:rsidR="00105A3C" w:rsidDel="009759B7">
          <w:delText>.7</w:delText>
        </w:r>
      </w:del>
      <w:ins w:id="547" w:author="Chen Heller" w:date="2022-09-05T11:17:00Z">
        <w:r w:rsidR="009759B7">
          <w:t>17.63</w:t>
        </w:r>
      </w:ins>
      <w:r w:rsidR="00D826D9">
        <w:t xml:space="preserve">, </w:t>
      </w:r>
      <w:del w:id="548" w:author="Chen Heller" w:date="2022-09-05T11:17:00Z">
        <w:r w:rsidR="00105A3C" w:rsidDel="009759B7">
          <w:delText>6.9</w:delText>
        </w:r>
      </w:del>
      <w:ins w:id="549" w:author="Chen Heller" w:date="2022-09-05T11:17:00Z">
        <w:r w:rsidR="009759B7">
          <w:t>2.74</w:t>
        </w:r>
      </w:ins>
      <w:r w:rsidR="00D826D9">
        <w:t>])</w:t>
      </w:r>
      <w:del w:id="550" w:author="Chen Heller" w:date="2022-09-08T14:46:00Z">
        <w:r w:rsidR="00D826D9" w:rsidDel="004C6B61">
          <w:delText>. Similarly, but unlike experiment one, the difference between the</w:delText>
        </w:r>
      </w:del>
      <w:ins w:id="551" w:author="Chen Heller" w:date="2022-09-08T14:46:00Z">
        <w:r w:rsidR="004C6B61">
          <w:t>and</w:t>
        </w:r>
      </w:ins>
      <w:r w:rsidR="00D826D9">
        <w:t xml:space="preserve"> reach area </w:t>
      </w:r>
      <w:del w:id="552" w:author="Chen Heller" w:date="2022-09-08T14:46:00Z">
        <w:r w:rsidR="00D826D9" w:rsidDel="004C6B61">
          <w:delText xml:space="preserve">in the congruent </w:delText>
        </w:r>
      </w:del>
      <w:del w:id="553" w:author="Chen Heller" w:date="2022-09-07T16:15:00Z">
        <w:r w:rsidR="00D826D9" w:rsidDel="00266304">
          <w:delText>(M = 0.</w:delText>
        </w:r>
      </w:del>
      <w:del w:id="554" w:author="Chen Heller" w:date="2022-09-05T11:18:00Z">
        <w:r w:rsidR="00D826D9" w:rsidDel="00045AE5">
          <w:delText>000</w:delText>
        </w:r>
      </w:del>
      <w:del w:id="555" w:author="Chen Heller" w:date="2022-09-07T16:15:00Z">
        <w:r w:rsidR="00D826D9" w:rsidDel="00266304">
          <w:delText>15</w:delText>
        </w:r>
      </w:del>
      <w:del w:id="556" w:author="Chen Heller" w:date="2022-09-05T11:18:00Z">
        <w:r w:rsidR="00D826D9" w:rsidDel="00A43A97">
          <w:delText>sec</w:delText>
        </w:r>
      </w:del>
      <w:del w:id="557" w:author="Chen Heller" w:date="2022-09-07T16:15:00Z">
        <w:r w:rsidR="00D826D9" w:rsidDel="00266304">
          <w:delText>, SD = 0.</w:delText>
        </w:r>
      </w:del>
      <w:del w:id="558" w:author="Chen Heller" w:date="2022-09-05T11:18:00Z">
        <w:r w:rsidR="00D826D9" w:rsidDel="00045AE5">
          <w:delText>000</w:delText>
        </w:r>
      </w:del>
      <w:del w:id="559" w:author="Chen Heller" w:date="2022-09-07T16:15:00Z">
        <w:r w:rsidR="00D826D9" w:rsidDel="00266304">
          <w:delText>0289)</w:delText>
        </w:r>
      </w:del>
      <w:del w:id="560" w:author="Chen Heller" w:date="2022-09-08T14:46:00Z">
        <w:r w:rsidR="00D826D9" w:rsidDel="004C6B61">
          <w:delText xml:space="preserve"> and incongruent </w:delText>
        </w:r>
      </w:del>
      <w:del w:id="561" w:author="Chen Heller" w:date="2022-09-07T16:15:00Z">
        <w:r w:rsidR="00D826D9" w:rsidDel="00266304">
          <w:delText>(M = 0.</w:delText>
        </w:r>
      </w:del>
      <w:del w:id="562" w:author="Chen Heller" w:date="2022-09-05T11:18:00Z">
        <w:r w:rsidR="00D826D9" w:rsidDel="00045AE5">
          <w:delText>000</w:delText>
        </w:r>
      </w:del>
      <w:del w:id="563" w:author="Chen Heller" w:date="2022-09-07T16:15:00Z">
        <w:r w:rsidR="00D826D9" w:rsidDel="00266304">
          <w:delText>13</w:delText>
        </w:r>
      </w:del>
      <w:del w:id="564" w:author="Chen Heller" w:date="2022-09-05T11:18:00Z">
        <w:r w:rsidR="00D826D9" w:rsidDel="00045AE5">
          <w:delText>sec</w:delText>
        </w:r>
      </w:del>
      <w:del w:id="565" w:author="Chen Heller" w:date="2022-09-07T16:15:00Z">
        <w:r w:rsidR="00D826D9" w:rsidDel="00266304">
          <w:delText>, SD = 0.</w:delText>
        </w:r>
      </w:del>
      <w:del w:id="566" w:author="Chen Heller" w:date="2022-09-05T11:18:00Z">
        <w:r w:rsidR="00D826D9" w:rsidDel="00045AE5">
          <w:delText>000</w:delText>
        </w:r>
      </w:del>
      <w:del w:id="567" w:author="Chen Heller" w:date="2022-09-07T16:15:00Z">
        <w:r w:rsidR="00D826D9" w:rsidDel="00266304">
          <w:delText>0646)</w:delText>
        </w:r>
      </w:del>
      <w:del w:id="568" w:author="Chen Heller" w:date="2022-09-08T14:46:00Z">
        <w:r w:rsidR="00D826D9" w:rsidDel="004C6B61">
          <w:delText xml:space="preserve"> conditions was far from significant, </w:delText>
        </w:r>
      </w:del>
      <w:ins w:id="569" w:author="Chen Heller" w:date="2022-09-08T14:46:00Z">
        <w:r w:rsidR="004C6B61">
          <w:t>(</w:t>
        </w:r>
      </w:ins>
      <w:ins w:id="570" w:author="Chen Heller" w:date="2022-09-07T16:15:00Z">
        <w:r w:rsidR="00266304">
          <w:t>M</w:t>
        </w:r>
        <w:r w:rsidR="00266304">
          <w:rPr>
            <w:vertAlign w:val="subscript"/>
          </w:rPr>
          <w:t>con</w:t>
        </w:r>
        <w:r w:rsidR="00266304">
          <w:t xml:space="preserve"> = </w:t>
        </w:r>
      </w:ins>
      <w:ins w:id="571" w:author="Chen Heller" w:date="2022-09-07T16:43:00Z">
        <w:r w:rsidR="000B4BF7">
          <w:t>1.50</w:t>
        </w:r>
      </w:ins>
      <w:ins w:id="572" w:author="Chen Heller" w:date="2022-09-07T16:15:00Z">
        <w:r w:rsidR="00266304">
          <w:t>, SD</w:t>
        </w:r>
        <w:r w:rsidR="00266304">
          <w:rPr>
            <w:vertAlign w:val="subscript"/>
          </w:rPr>
          <w:t>con</w:t>
        </w:r>
        <w:r w:rsidR="00266304">
          <w:t xml:space="preserve"> = 0.</w:t>
        </w:r>
        <w:r w:rsidR="00266304" w:rsidDel="00045AE5">
          <w:t xml:space="preserve"> </w:t>
        </w:r>
        <w:r w:rsidR="00266304">
          <w:t>28, M</w:t>
        </w:r>
        <w:r w:rsidR="00266304">
          <w:rPr>
            <w:vertAlign w:val="subscript"/>
          </w:rPr>
          <w:t>incon</w:t>
        </w:r>
        <w:r w:rsidR="00266304">
          <w:t xml:space="preserve"> = </w:t>
        </w:r>
      </w:ins>
      <w:ins w:id="573" w:author="Chen Heller" w:date="2022-09-07T16:43:00Z">
        <w:r w:rsidR="00937753">
          <w:t>1.39</w:t>
        </w:r>
      </w:ins>
      <w:ins w:id="574" w:author="Chen Heller" w:date="2022-09-07T16:15:00Z">
        <w:r w:rsidR="00266304">
          <w:t>, SD</w:t>
        </w:r>
        <w:r w:rsidR="00266304">
          <w:rPr>
            <w:vertAlign w:val="subscript"/>
          </w:rPr>
          <w:t>incon</w:t>
        </w:r>
        <w:r w:rsidR="00266304">
          <w:t xml:space="preserve"> = 0.</w:t>
        </w:r>
        <w:r w:rsidR="00266304" w:rsidDel="00045AE5">
          <w:t xml:space="preserve"> </w:t>
        </w:r>
        <w:r w:rsidR="00266304">
          <w:t>64,</w:t>
        </w:r>
      </w:ins>
      <w:del w:id="575" w:author="Chen Heller" w:date="2022-09-07T16:44:00Z">
        <w:r w:rsidR="00D826D9" w:rsidDel="00937753">
          <w:delText>t</w:delText>
        </w:r>
      </w:del>
      <w:del w:id="576" w:author="Chen Heller" w:date="2022-08-30T13:47:00Z">
        <w:r w:rsidR="00D826D9" w:rsidRPr="00FF0854" w:rsidDel="00F32184">
          <w:rPr>
            <w:vertAlign w:val="subscript"/>
          </w:rPr>
          <w:delText>(8)</w:delText>
        </w:r>
      </w:del>
      <w:del w:id="577" w:author="Chen Heller" w:date="2022-09-07T16:44:00Z">
        <w:r w:rsidR="00D826D9" w:rsidDel="00937753">
          <w:delText xml:space="preserve"> = 0.667,</w:delText>
        </w:r>
      </w:del>
      <w:r w:rsidR="00D826D9">
        <w:t xml:space="preserve"> p = 0.</w:t>
      </w:r>
      <w:del w:id="578" w:author="Chen Heller" w:date="2022-09-05T11:19:00Z">
        <w:r w:rsidR="00D826D9" w:rsidDel="00045AE5">
          <w:delText>523</w:delText>
        </w:r>
      </w:del>
      <w:ins w:id="579" w:author="Chen Heller" w:date="2022-09-05T11:19:00Z">
        <w:r w:rsidR="00045AE5">
          <w:t>69</w:t>
        </w:r>
      </w:ins>
      <w:ins w:id="580" w:author="Chen Heller" w:date="2022-09-07T16:44:00Z">
        <w:r w:rsidR="00937753">
          <w:t>9</w:t>
        </w:r>
      </w:ins>
      <w:r w:rsidR="00D826D9">
        <w:t>, 95% CI [-</w:t>
      </w:r>
      <w:del w:id="581" w:author="Chen Heller" w:date="2022-09-05T11:19:00Z">
        <w:r w:rsidR="00D826D9" w:rsidDel="00D33A97">
          <w:delText>0.0000281</w:delText>
        </w:r>
      </w:del>
      <w:ins w:id="582" w:author="Chen Heller" w:date="2022-09-05T11:19:00Z">
        <w:r w:rsidR="00D33A97">
          <w:t>0.1</w:t>
        </w:r>
      </w:ins>
      <w:ins w:id="583" w:author="Chen Heller" w:date="2022-09-07T16:44:00Z">
        <w:r w:rsidR="00C87267">
          <w:t>4</w:t>
        </w:r>
      </w:ins>
      <w:r w:rsidR="00D826D9">
        <w:t xml:space="preserve">, </w:t>
      </w:r>
      <w:del w:id="584" w:author="Chen Heller" w:date="2022-09-05T11:19:00Z">
        <w:r w:rsidR="00D826D9" w:rsidDel="00D33A97">
          <w:delText>0.0000511</w:delText>
        </w:r>
      </w:del>
      <w:ins w:id="585" w:author="Chen Heller" w:date="2022-09-05T11:19:00Z">
        <w:r w:rsidR="00D33A97">
          <w:t>0.3</w:t>
        </w:r>
      </w:ins>
      <w:ins w:id="586" w:author="Chen Heller" w:date="2022-09-07T16:44:00Z">
        <w:r w:rsidR="00C87267">
          <w:t>6</w:t>
        </w:r>
      </w:ins>
      <w:r w:rsidR="00D826D9">
        <w:t>]</w:t>
      </w:r>
      <w:ins w:id="587" w:author="Chen Heller" w:date="2022-09-08T14:46:00Z">
        <w:r w:rsidR="004C6B61">
          <w:t>)</w:t>
        </w:r>
      </w:ins>
      <w:del w:id="588" w:author="Chen Heller" w:date="2022-09-05T11:19:00Z">
        <w:r w:rsidR="00D826D9" w:rsidDel="00D33A97">
          <w:delText>, Cohen's d</w:delText>
        </w:r>
        <w:r w:rsidR="00D826D9" w:rsidDel="00D33A97">
          <w:rPr>
            <w:vertAlign w:val="subscript"/>
          </w:rPr>
          <w:delText xml:space="preserve">z </w:delText>
        </w:r>
        <w:r w:rsidR="00D826D9" w:rsidDel="00D33A97">
          <w:delText>= 0.222</w:delText>
        </w:r>
      </w:del>
      <w:del w:id="589" w:author="Chen Heller" w:date="2022-09-08T11:51:00Z">
        <w:r w:rsidR="00D826D9" w:rsidDel="00FE6F5F">
          <w:delText xml:space="preserve">. The average number of valid trials among included </w:delText>
        </w:r>
      </w:del>
      <w:del w:id="590" w:author="Chen Heller" w:date="2022-09-07T16:48:00Z">
        <w:r w:rsidR="00D826D9" w:rsidDel="009E620A">
          <w:delText xml:space="preserve">and excluded </w:delText>
        </w:r>
      </w:del>
      <w:del w:id="591" w:author="Chen Heller" w:date="2022-09-08T11:51:00Z">
        <w:r w:rsidR="00D826D9" w:rsidDel="00FE6F5F">
          <w:delText xml:space="preserve">participants was </w:delText>
        </w:r>
      </w:del>
      <w:del w:id="592" w:author="Chen Heller" w:date="2022-09-07T16:47:00Z">
        <w:r w:rsidR="00D826D9" w:rsidDel="00AF0DED">
          <w:delText>91.64</w:delText>
        </w:r>
      </w:del>
      <w:del w:id="593" w:author="Chen Heller" w:date="2022-09-08T11:51:00Z">
        <w:r w:rsidR="00D826D9" w:rsidDel="00FE6F5F">
          <w:delText xml:space="preserve"> (SD = </w:delText>
        </w:r>
      </w:del>
      <w:del w:id="594" w:author="Chen Heller" w:date="2022-09-07T16:47:00Z">
        <w:r w:rsidR="00D826D9" w:rsidDel="00AF0DED">
          <w:delText>57</w:delText>
        </w:r>
      </w:del>
      <w:del w:id="595" w:author="Chen Heller" w:date="2022-09-08T11:51:00Z">
        <w:r w:rsidR="00D826D9" w:rsidDel="00FE6F5F">
          <w:delText xml:space="preserve">) out of 240 in the congruent condition and </w:delText>
        </w:r>
      </w:del>
      <w:del w:id="596" w:author="Chen Heller" w:date="2022-09-07T16:47:00Z">
        <w:r w:rsidR="00D826D9" w:rsidDel="00AF0DED">
          <w:delText>84.57</w:delText>
        </w:r>
      </w:del>
      <w:del w:id="597" w:author="Chen Heller" w:date="2022-09-08T11:51:00Z">
        <w:r w:rsidR="00D826D9" w:rsidDel="00FE6F5F">
          <w:delText xml:space="preserve"> (SD = </w:delText>
        </w:r>
      </w:del>
      <w:del w:id="598" w:author="Chen Heller" w:date="2022-09-07T16:47:00Z">
        <w:r w:rsidR="00D826D9" w:rsidDel="00AF0DED">
          <w:delText>54.8</w:delText>
        </w:r>
      </w:del>
      <w:del w:id="599" w:author="Chen Heller" w:date="2022-09-08T11:51:00Z">
        <w:r w:rsidR="00D826D9" w:rsidDel="00FE6F5F">
          <w:delText xml:space="preserve">) in the incongruent condition. On average, </w:delText>
        </w:r>
      </w:del>
      <w:del w:id="600" w:author="Chen Heller" w:date="2022-09-07T16:56:00Z">
        <w:r w:rsidR="00D826D9" w:rsidDel="00C87524">
          <w:delText xml:space="preserve">118 </w:delText>
        </w:r>
      </w:del>
      <w:del w:id="601" w:author="Chen Heller" w:date="2022-09-08T11:51:00Z">
        <w:r w:rsidR="00D826D9" w:rsidDel="00FE6F5F">
          <w:delText>trials were excluded due to late responses</w:delText>
        </w:r>
      </w:del>
      <w:del w:id="602" w:author="Chen Heller" w:date="2022-09-08T11:49:00Z">
        <w:r w:rsidR="00D826D9" w:rsidDel="00A53B2B">
          <w:delText xml:space="preserve"> and </w:delText>
        </w:r>
      </w:del>
      <w:del w:id="603" w:author="Chen Heller" w:date="2022-09-07T16:56:00Z">
        <w:r w:rsidR="00D826D9" w:rsidDel="00C87524">
          <w:delText xml:space="preserve">31 </w:delText>
        </w:r>
      </w:del>
      <w:del w:id="604" w:author="Chen Heller" w:date="2022-09-08T11:51:00Z">
        <w:r w:rsidR="00D826D9" w:rsidDel="00FE6F5F">
          <w:delText xml:space="preserve">due to early responses, </w:delText>
        </w:r>
      </w:del>
      <w:del w:id="605" w:author="Chen Heller" w:date="2022-09-08T11:50:00Z">
        <w:r w:rsidR="00D826D9" w:rsidDel="00A1090C">
          <w:delText xml:space="preserve">while </w:delText>
        </w:r>
      </w:del>
      <w:del w:id="606" w:author="Chen Heller" w:date="2022-09-07T16:56:00Z">
        <w:r w:rsidR="00D826D9" w:rsidDel="00C87524">
          <w:delText xml:space="preserve">67 </w:delText>
        </w:r>
      </w:del>
      <w:del w:id="607" w:author="Chen Heller" w:date="2022-09-08T11:51:00Z">
        <w:r w:rsidR="00D826D9" w:rsidDel="00FE6F5F">
          <w:delText>trials were excluded due to incorrect answers.</w:delText>
        </w:r>
      </w:del>
    </w:p>
    <w:p w14:paraId="32AFD025" w14:textId="77777777" w:rsidR="00C072CE" w:rsidRDefault="00C072CE" w:rsidP="00C072CE">
      <w:pPr>
        <w:pStyle w:val="NoSpacing"/>
        <w:keepNext/>
        <w:bidi w:val="0"/>
        <w:rPr>
          <w:ins w:id="608" w:author="Chen Heller" w:date="2022-09-12T12:01:00Z"/>
        </w:rPr>
        <w:pPrChange w:id="609" w:author="Chen Heller" w:date="2022-09-12T12:01:00Z">
          <w:pPr>
            <w:pStyle w:val="NoSpacing"/>
            <w:bidi w:val="0"/>
          </w:pPr>
        </w:pPrChange>
      </w:pPr>
      <w:ins w:id="610" w:author="Chen Heller" w:date="2022-09-12T12:00:00Z">
        <w:r w:rsidRPr="00C072CE">
          <w:rPr>
            <w:noProof/>
          </w:rPr>
          <w:lastRenderedPageBreak/>
          <w:drawing>
            <wp:inline distT="0" distB="0" distL="0" distR="0" wp14:anchorId="525B490D" wp14:editId="25FF3915">
              <wp:extent cx="5932627" cy="399939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62" t="2193" r="25226" b="9842"/>
                      <a:stretch/>
                    </pic:blipFill>
                    <pic:spPr bwMode="auto">
                      <a:xfrm>
                        <a:off x="0" y="0"/>
                        <a:ext cx="5940048" cy="4004401"/>
                      </a:xfrm>
                      <a:prstGeom prst="rect">
                        <a:avLst/>
                      </a:prstGeom>
                      <a:noFill/>
                      <a:ln>
                        <a:noFill/>
                      </a:ln>
                      <a:extLst>
                        <a:ext uri="{53640926-AAD7-44D8-BBD7-CCE9431645EC}">
                          <a14:shadowObscured xmlns:a14="http://schemas.microsoft.com/office/drawing/2010/main"/>
                        </a:ext>
                      </a:extLst>
                    </pic:spPr>
                  </pic:pic>
                </a:graphicData>
              </a:graphic>
            </wp:inline>
          </w:drawing>
        </w:r>
      </w:ins>
    </w:p>
    <w:p w14:paraId="0D2D7E8B" w14:textId="0981EF46" w:rsidR="00AE66BB" w:rsidRDefault="00C072CE" w:rsidP="00C072CE">
      <w:pPr>
        <w:pStyle w:val="Caption"/>
        <w:jc w:val="left"/>
        <w:pPrChange w:id="611" w:author="Chen Heller" w:date="2022-09-12T12:01:00Z">
          <w:pPr>
            <w:pStyle w:val="NoSpacing"/>
            <w:bidi w:val="0"/>
          </w:pPr>
        </w:pPrChange>
      </w:pPr>
      <w:bookmarkStart w:id="612" w:name="_Ref113877160"/>
      <w:ins w:id="613" w:author="Chen Heller" w:date="2022-09-12T12:01:00Z">
        <w:r>
          <w:t xml:space="preserve">Figure </w:t>
        </w:r>
        <w:r>
          <w:fldChar w:fldCharType="begin"/>
        </w:r>
        <w:r>
          <w:instrText xml:space="preserve"> SEQ Figure \* ARABIC </w:instrText>
        </w:r>
      </w:ins>
      <w:r>
        <w:fldChar w:fldCharType="separate"/>
      </w:r>
      <w:ins w:id="614" w:author="Chen Heller" w:date="2022-09-12T15:56:00Z">
        <w:r w:rsidR="007E2512">
          <w:rPr>
            <w:noProof/>
          </w:rPr>
          <w:t>4</w:t>
        </w:r>
      </w:ins>
      <w:ins w:id="615" w:author="Chen Heller" w:date="2022-09-12T12:01:00Z">
        <w:r>
          <w:fldChar w:fldCharType="end"/>
        </w:r>
        <w:bookmarkEnd w:id="612"/>
        <w:r>
          <w:t>.</w:t>
        </w:r>
        <w:r>
          <w:t xml:space="preserve"> </w:t>
        </w:r>
        <w:bookmarkStart w:id="616" w:name="_Hlk113877123"/>
        <w:r w:rsidRPr="00C072CE">
          <w:t xml:space="preserve">Results of Experiment </w:t>
        </w:r>
        <w:r>
          <w:t>2</w:t>
        </w:r>
        <w:r w:rsidRPr="00C072CE">
          <w:t>. (a) Reaching trajectories to left and right targets, averaged across all participants. (b-f) Dots are single participant averages while the red/blue horizontal lines are the average of all participants. Black error bars symbol the standard error (SE). Full/dashed grey line</w:t>
        </w:r>
      </w:ins>
      <w:ins w:id="617" w:author="Chen Heller" w:date="2022-09-12T12:02:00Z">
        <w:r w:rsidR="00DB70BA">
          <w:t>s</w:t>
        </w:r>
      </w:ins>
      <w:ins w:id="618" w:author="Chen Heller" w:date="2022-09-12T12:01:00Z">
        <w:r w:rsidRPr="00C072CE">
          <w:t xml:space="preserve"> represent a numerical incline/decline between the congruent and incongruent conditions.</w:t>
        </w:r>
      </w:ins>
      <w:bookmarkEnd w:id="616"/>
    </w:p>
    <w:p w14:paraId="65366A3D" w14:textId="27CF7643" w:rsidR="00D826D9" w:rsidRDefault="00D826D9" w:rsidP="006238E0">
      <w:pPr>
        <w:pStyle w:val="Heading3"/>
      </w:pPr>
      <w:bookmarkStart w:id="619" w:name="_Toc113803084"/>
      <w:r>
        <w:t>Discussion</w:t>
      </w:r>
      <w:bookmarkEnd w:id="619"/>
    </w:p>
    <w:p w14:paraId="453F2B01" w14:textId="287C1385" w:rsidR="00540076" w:rsidRDefault="005B4E48" w:rsidP="00D94EDE">
      <w:pPr>
        <w:ind w:firstLine="0"/>
        <w:rPr>
          <w:ins w:id="620" w:author="Chen Heller" w:date="2022-09-08T14:47:00Z"/>
        </w:rPr>
        <w:pPrChange w:id="621" w:author="Chen Heller" w:date="2022-09-12T16:31:00Z">
          <w:pPr/>
        </w:pPrChange>
      </w:pPr>
      <w:ins w:id="622" w:author="Chen Heller" w:date="2022-09-08T14:48:00Z">
        <w:r>
          <w:t xml:space="preserve">In Exp 2. </w:t>
        </w:r>
      </w:ins>
      <w:ins w:id="623" w:author="Chen Heller" w:date="2022-09-08T14:47:00Z">
        <w:r w:rsidR="00540076">
          <w:t>The participants</w:t>
        </w:r>
      </w:ins>
      <w:ins w:id="624" w:author="Chen Heller" w:date="2022-09-08T14:48:00Z">
        <w:r>
          <w:t>'</w:t>
        </w:r>
      </w:ins>
      <w:ins w:id="625" w:author="Chen Heller" w:date="2022-09-08T14:47:00Z">
        <w:r w:rsidR="00540076">
          <w:t xml:space="preserve"> ability to reach their final decision before initiating their movement was </w:t>
        </w:r>
      </w:ins>
      <w:ins w:id="626" w:author="Chen Heller" w:date="2022-09-08T14:51:00Z">
        <w:r w:rsidR="00DC40E5">
          <w:t xml:space="preserve">intentionally </w:t>
        </w:r>
      </w:ins>
      <w:ins w:id="627" w:author="Chen Heller" w:date="2022-09-08T14:47:00Z">
        <w:r w:rsidR="00540076">
          <w:t>limite</w:t>
        </w:r>
      </w:ins>
      <w:ins w:id="628" w:author="Chen Heller" w:date="2022-09-08T14:48:00Z">
        <w:r w:rsidR="00540076">
          <w:t xml:space="preserve">d by the </w:t>
        </w:r>
        <w:r>
          <w:t xml:space="preserve">shortened reaction time. </w:t>
        </w:r>
      </w:ins>
      <w:ins w:id="629" w:author="Chen Heller" w:date="2022-09-08T14:51:00Z">
        <w:r w:rsidR="00DC40E5">
          <w:t>Consequently,</w:t>
        </w:r>
      </w:ins>
      <w:ins w:id="630" w:author="Chen Heller" w:date="2022-09-08T14:48:00Z">
        <w:r>
          <w:t xml:space="preserve"> </w:t>
        </w:r>
      </w:ins>
      <w:ins w:id="631" w:author="Chen Heller" w:date="2022-09-08T14:49:00Z">
        <w:r>
          <w:t xml:space="preserve">I </w:t>
        </w:r>
      </w:ins>
      <w:ins w:id="632" w:author="Chen Heller" w:date="2022-09-08T14:48:00Z">
        <w:r>
          <w:t xml:space="preserve">expected </w:t>
        </w:r>
      </w:ins>
      <w:ins w:id="633" w:author="Chen Heller" w:date="2022-09-08T14:49:00Z">
        <w:r>
          <w:t>the decision</w:t>
        </w:r>
      </w:ins>
      <w:ins w:id="634" w:author="Chen Heller" w:date="2022-09-08T14:52:00Z">
        <w:r w:rsidR="003A2B63">
          <w:t>-</w:t>
        </w:r>
      </w:ins>
      <w:ins w:id="635" w:author="Chen Heller" w:date="2022-09-08T14:49:00Z">
        <w:r>
          <w:t xml:space="preserve">making processes </w:t>
        </w:r>
      </w:ins>
      <w:ins w:id="636" w:author="Chen Heller" w:date="2022-09-08T14:51:00Z">
        <w:r w:rsidR="00EA0065">
          <w:t>to occur during the movement a</w:t>
        </w:r>
      </w:ins>
      <w:ins w:id="637" w:author="Chen Heller" w:date="2022-09-08T14:52:00Z">
        <w:r w:rsidR="00EA0065">
          <w:t xml:space="preserve">nd </w:t>
        </w:r>
      </w:ins>
      <w:ins w:id="638" w:author="Chen Heller" w:date="2022-09-08T14:54:00Z">
        <w:r w:rsidR="00C00FAB">
          <w:t xml:space="preserve">manifest </w:t>
        </w:r>
      </w:ins>
      <w:ins w:id="639" w:author="Chen Heller" w:date="2022-09-08T14:55:00Z">
        <w:r w:rsidR="00A322E0">
          <w:t>in</w:t>
        </w:r>
      </w:ins>
      <w:ins w:id="640" w:author="Chen Heller" w:date="2022-09-08T14:54:00Z">
        <w:r w:rsidR="00C00FAB">
          <w:t xml:space="preserve"> differences in </w:t>
        </w:r>
      </w:ins>
      <w:ins w:id="641" w:author="Chen Heller" w:date="2022-09-08T14:55:00Z">
        <w:r w:rsidR="00A322E0">
          <w:t xml:space="preserve">the </w:t>
        </w:r>
      </w:ins>
      <w:ins w:id="642" w:author="Chen Heller" w:date="2022-09-08T14:54:00Z">
        <w:r w:rsidR="00C00FAB">
          <w:t xml:space="preserve">trajectory between the </w:t>
        </w:r>
      </w:ins>
      <w:ins w:id="643" w:author="Chen Heller" w:date="2022-09-08T14:55:00Z">
        <w:r w:rsidR="00C00FAB">
          <w:t>congruent and incongruent trials.</w:t>
        </w:r>
      </w:ins>
      <w:ins w:id="644" w:author="Chen Heller" w:date="2022-09-08T14:56:00Z">
        <w:r w:rsidR="002E0D06">
          <w:t xml:space="preserve"> </w:t>
        </w:r>
      </w:ins>
      <w:ins w:id="645" w:author="Chen Heller" w:date="2022-09-08T14:59:00Z">
        <w:r w:rsidR="00702526">
          <w:t>Surprisingly</w:t>
        </w:r>
      </w:ins>
      <w:ins w:id="646" w:author="Chen Heller" w:date="2022-09-08T14:57:00Z">
        <w:r w:rsidR="002E0D06">
          <w:t xml:space="preserve">, null results were </w:t>
        </w:r>
      </w:ins>
      <w:ins w:id="647" w:author="Chen Heller" w:date="2022-09-08T14:59:00Z">
        <w:r w:rsidR="00702526">
          <w:t>observed</w:t>
        </w:r>
      </w:ins>
      <w:ins w:id="648" w:author="Chen Heller" w:date="2022-09-08T14:58:00Z">
        <w:r w:rsidR="00B1230E">
          <w:t xml:space="preserve"> for all the dependent variables.</w:t>
        </w:r>
      </w:ins>
    </w:p>
    <w:p w14:paraId="1ACEDBB1" w14:textId="6D2D370B" w:rsidR="00D44019" w:rsidRDefault="00D826D9" w:rsidP="006238E0">
      <w:pPr>
        <w:rPr>
          <w:ins w:id="649" w:author="Chen Heller" w:date="2022-08-29T09:59:00Z"/>
        </w:rPr>
      </w:pPr>
      <w:del w:id="650" w:author="Chen Heller" w:date="2022-08-29T08:48:00Z">
        <w:r w:rsidRPr="002B73D8" w:rsidDel="008E62C2">
          <w:delText xml:space="preserve">Experiment </w:delText>
        </w:r>
      </w:del>
      <w:del w:id="651" w:author="Chen Heller" w:date="2022-08-29T09:14:00Z">
        <w:r w:rsidR="00D44019" w:rsidDel="00820346">
          <w:delText>2</w:delText>
        </w:r>
        <w:r w:rsidR="00D44019" w:rsidRPr="00E93521" w:rsidDel="00820346">
          <w:delText xml:space="preserve"> </w:delText>
        </w:r>
      </w:del>
      <w:del w:id="652" w:author="Chen Heller" w:date="2022-08-29T08:48:00Z">
        <w:r w:rsidRPr="00E93521" w:rsidDel="00513B7D">
          <w:delText xml:space="preserve">was </w:delText>
        </w:r>
      </w:del>
      <w:del w:id="653" w:author="Chen Heller" w:date="2022-09-08T14:59:00Z">
        <w:r w:rsidRPr="00E93521" w:rsidDel="00702526">
          <w:delText xml:space="preserve">expected to </w:delText>
        </w:r>
      </w:del>
      <w:del w:id="654" w:author="Chen Heller" w:date="2022-08-29T08:48:00Z">
        <w:r w:rsidRPr="00E93521" w:rsidDel="00513B7D">
          <w:delText xml:space="preserve">produce </w:delText>
        </w:r>
      </w:del>
      <w:del w:id="655" w:author="Chen Heller" w:date="2022-08-29T08:56:00Z">
        <w:r w:rsidRPr="00E93521" w:rsidDel="00C0633F">
          <w:delText xml:space="preserve">an unconscious </w:delText>
        </w:r>
      </w:del>
      <w:del w:id="656" w:author="Chen Heller" w:date="2022-08-29T09:05:00Z">
        <w:r w:rsidRPr="00E93521" w:rsidDel="00D413C6">
          <w:delText xml:space="preserve">effect since </w:delText>
        </w:r>
      </w:del>
      <w:commentRangeStart w:id="657"/>
      <w:del w:id="658" w:author="Chen Heller" w:date="2022-08-29T08:49:00Z">
        <w:r w:rsidRPr="00E93521" w:rsidDel="00EA0A50">
          <w:delText xml:space="preserve">prime dilution [ref] was diminished </w:delText>
        </w:r>
        <w:commentRangeEnd w:id="657"/>
        <w:r w:rsidR="007D3BA7" w:rsidDel="00EA0A50">
          <w:rPr>
            <w:rStyle w:val="CommentReference"/>
          </w:rPr>
          <w:commentReference w:id="657"/>
        </w:r>
        <w:r w:rsidRPr="00E93521" w:rsidDel="00EA0A50">
          <w:delText>by further limiting the participants' response time in comparison to experiment one</w:delText>
        </w:r>
      </w:del>
      <w:del w:id="659" w:author="Chen Heller" w:date="2022-09-08T14:59:00Z">
        <w:r w:rsidRPr="00E93521" w:rsidDel="00702526">
          <w:delText>.</w:delText>
        </w:r>
        <w:r w:rsidR="00D413C6" w:rsidDel="00702526">
          <w:delText xml:space="preserve"> </w:delText>
        </w:r>
        <w:r w:rsidR="00800CE5" w:rsidDel="00702526">
          <w:delText>H</w:delText>
        </w:r>
        <w:r w:rsidRPr="00E93521" w:rsidDel="00702526">
          <w:delText xml:space="preserve">owever, </w:delText>
        </w:r>
      </w:del>
      <w:del w:id="660" w:author="Chen Heller" w:date="2022-08-29T09:15:00Z">
        <w:r w:rsidRPr="00E93521" w:rsidDel="00857C26">
          <w:delText xml:space="preserve">none </w:delText>
        </w:r>
      </w:del>
      <w:del w:id="661" w:author="Chen Heller" w:date="2022-09-08T14:59:00Z">
        <w:r w:rsidRPr="00E93521" w:rsidDel="00702526">
          <w:delText>of the dependent variables</w:delText>
        </w:r>
      </w:del>
      <w:del w:id="662" w:author="Chen Heller" w:date="2022-08-29T09:15:00Z">
        <w:r w:rsidRPr="00E93521" w:rsidDel="00857C26">
          <w:delText xml:space="preserve"> showed any difference between the conditions, including reach area</w:delText>
        </w:r>
        <w:r w:rsidR="007D3BA7" w:rsidDel="00857C26">
          <w:delText>,</w:delText>
        </w:r>
        <w:r w:rsidRPr="00E93521" w:rsidDel="00857C26">
          <w:delText xml:space="preserve"> which was marginally significant in experiment </w:delText>
        </w:r>
        <w:r w:rsidR="007D3BA7" w:rsidDel="00857C26">
          <w:delText>1</w:delText>
        </w:r>
      </w:del>
      <w:r w:rsidRPr="00E93521">
        <w:t xml:space="preserve">. </w:t>
      </w:r>
      <w:commentRangeStart w:id="663"/>
      <w:commentRangeStart w:id="664"/>
      <w:r w:rsidRPr="00E93521">
        <w:t xml:space="preserve">An examination of the reach area distribution shows a that a single </w:t>
      </w:r>
      <w:del w:id="665" w:author="Chen Heller" w:date="2022-09-08T14:33:00Z">
        <w:r w:rsidRPr="00E93521" w:rsidDel="00283CE4">
          <w:delText>subject</w:delText>
        </w:r>
      </w:del>
      <w:ins w:id="666" w:author="Chen Heller" w:date="2022-09-08T14:33:00Z">
        <w:r w:rsidR="00283CE4">
          <w:t>participant</w:t>
        </w:r>
      </w:ins>
      <w:r w:rsidRPr="00E93521">
        <w:t xml:space="preserve"> had a</w:t>
      </w:r>
      <w:del w:id="667" w:author="Chen Heller" w:date="2022-09-08T14:59:00Z">
        <w:r w:rsidRPr="00E93521" w:rsidDel="00702526">
          <w:delText>n</w:delText>
        </w:r>
      </w:del>
      <w:r w:rsidRPr="00E93521">
        <w:t xml:space="preserve"> </w:t>
      </w:r>
      <w:ins w:id="668" w:author="Chen Heller" w:date="2022-09-08T14:59:00Z">
        <w:r w:rsidR="00702526">
          <w:t xml:space="preserve">strong </w:t>
        </w:r>
      </w:ins>
      <w:r w:rsidRPr="00E93521">
        <w:t xml:space="preserve">opposite trend to the rest of the sample which might explain why a significant </w:t>
      </w:r>
      <w:ins w:id="669" w:author="Chen Heller" w:date="2022-09-08T15:00:00Z">
        <w:r w:rsidR="009D1EE5">
          <w:t xml:space="preserve">difference between the means </w:t>
        </w:r>
      </w:ins>
      <w:del w:id="670" w:author="Chen Heller" w:date="2022-09-08T15:00:00Z">
        <w:r w:rsidRPr="00E93521" w:rsidDel="009D1EE5">
          <w:lastRenderedPageBreak/>
          <w:delText xml:space="preserve">unconscious effect </w:delText>
        </w:r>
      </w:del>
      <w:r w:rsidRPr="00E93521">
        <w:t>could not be found</w:t>
      </w:r>
      <w:commentRangeEnd w:id="663"/>
      <w:r w:rsidRPr="00E93521">
        <w:commentReference w:id="663"/>
      </w:r>
      <w:commentRangeEnd w:id="664"/>
      <w:r w:rsidR="007D3BA7">
        <w:rPr>
          <w:rStyle w:val="CommentReference"/>
        </w:rPr>
        <w:commentReference w:id="664"/>
      </w:r>
      <w:r w:rsidRPr="00E93521">
        <w:t xml:space="preserve"> </w:t>
      </w:r>
      <w:r w:rsidR="00714A8A">
        <w:t>(</w:t>
      </w:r>
      <w:r w:rsidR="00714A8A">
        <w:fldChar w:fldCharType="begin"/>
      </w:r>
      <w:r w:rsidR="00714A8A">
        <w:instrText xml:space="preserve"> REF _Ref113877160 \h </w:instrText>
      </w:r>
      <w:r w:rsidR="00714A8A">
        <w:fldChar w:fldCharType="separate"/>
      </w:r>
      <w:ins w:id="671" w:author="Chen Heller" w:date="2022-09-12T12:01:00Z">
        <w:r w:rsidR="00714A8A">
          <w:t xml:space="preserve">Figure </w:t>
        </w:r>
      </w:ins>
      <w:ins w:id="672" w:author="Chen Heller" w:date="2022-09-12T15:56:00Z">
        <w:r w:rsidR="00714A8A">
          <w:rPr>
            <w:noProof/>
          </w:rPr>
          <w:t>4</w:t>
        </w:r>
      </w:ins>
      <w:r w:rsidR="00714A8A">
        <w:fldChar w:fldCharType="end"/>
      </w:r>
      <w:ins w:id="673" w:author="Chen Heller" w:date="2022-09-12T16:46:00Z">
        <w:r w:rsidR="00714A8A">
          <w:t>, (b)</w:t>
        </w:r>
      </w:ins>
      <w:r w:rsidR="00714A8A">
        <w:t>)</w:t>
      </w:r>
      <w:r w:rsidRPr="00E93521">
        <w:t xml:space="preserve">. </w:t>
      </w:r>
      <w:del w:id="674" w:author="Chen Heller" w:date="2022-08-29T09:26:00Z">
        <w:r w:rsidRPr="00E93521" w:rsidDel="003C746F">
          <w:delText>However</w:delText>
        </w:r>
      </w:del>
      <w:del w:id="675" w:author="Chen Heller" w:date="2022-08-29T10:27:00Z">
        <w:r w:rsidRPr="00E93521" w:rsidDel="009E5DF4">
          <w:delText xml:space="preserve">, </w:delText>
        </w:r>
      </w:del>
      <w:del w:id="676" w:author="Chen Heller" w:date="2022-08-29T09:26:00Z">
        <w:r w:rsidRPr="00E93521" w:rsidDel="003C746F">
          <w:delText xml:space="preserve">the failure to find a congruency effect could also be the product of </w:delText>
        </w:r>
      </w:del>
      <w:del w:id="677" w:author="Chen Heller" w:date="2022-08-29T10:27:00Z">
        <w:r w:rsidRPr="00E93521" w:rsidDel="009E5DF4">
          <w:delText xml:space="preserve">the strict timing limitations. It is possible that participants did not properly perform the task because the required responses were too quick. </w:delText>
        </w:r>
      </w:del>
      <w:ins w:id="678" w:author="Chen Heller" w:date="2022-08-29T10:29:00Z">
        <w:r w:rsidR="00C75FB9">
          <w:t>Expec</w:t>
        </w:r>
      </w:ins>
      <w:ins w:id="679" w:author="Chen Heller" w:date="2022-08-29T10:30:00Z">
        <w:r w:rsidR="00C75FB9">
          <w:t xml:space="preserve">tedly, </w:t>
        </w:r>
      </w:ins>
      <w:ins w:id="680" w:author="Chen Heller" w:date="2022-08-29T10:36:00Z">
        <w:r w:rsidR="009D64F9">
          <w:t xml:space="preserve">reducing the allowed </w:t>
        </w:r>
      </w:ins>
      <w:ins w:id="681" w:author="Chen Heller" w:date="2022-09-08T15:00:00Z">
        <w:r w:rsidR="00145BDF">
          <w:t>reaction</w:t>
        </w:r>
      </w:ins>
      <w:ins w:id="682" w:author="Chen Heller" w:date="2022-08-29T10:36:00Z">
        <w:r w:rsidR="009D64F9">
          <w:t xml:space="preserve"> time </w:t>
        </w:r>
      </w:ins>
      <w:ins w:id="683" w:author="Chen Heller" w:date="2022-08-29T10:34:00Z">
        <w:r w:rsidR="00BC32D6">
          <w:t>in this experiment</w:t>
        </w:r>
        <w:r w:rsidR="00ED152F">
          <w:t xml:space="preserve"> </w:t>
        </w:r>
      </w:ins>
      <w:ins w:id="684" w:author="Chen Heller" w:date="2022-09-08T15:03:00Z">
        <w:r w:rsidR="0092475A">
          <w:t xml:space="preserve">resulted in </w:t>
        </w:r>
      </w:ins>
      <w:ins w:id="685" w:author="Chen Heller" w:date="2022-08-29T10:44:00Z">
        <w:r w:rsidR="00AE13F2">
          <w:t>a large average number of excluded trials (</w:t>
        </w:r>
      </w:ins>
      <w:ins w:id="686" w:author="Chen Heller" w:date="2022-09-08T15:06:00Z">
        <w:r w:rsidR="00A671D0">
          <w:t xml:space="preserve">M = </w:t>
        </w:r>
      </w:ins>
      <w:ins w:id="687" w:author="Chen Heller" w:date="2022-09-08T15:05:00Z">
        <w:r w:rsidR="00A671D0">
          <w:t>214.1</w:t>
        </w:r>
      </w:ins>
      <w:ins w:id="688" w:author="Chen Heller" w:date="2022-09-08T15:06:00Z">
        <w:r w:rsidR="00A671D0">
          <w:t>1, SD = 71.12</w:t>
        </w:r>
      </w:ins>
      <w:ins w:id="689" w:author="Chen Heller" w:date="2022-08-29T10:44:00Z">
        <w:r w:rsidR="00AE13F2">
          <w:t>)</w:t>
        </w:r>
      </w:ins>
      <w:ins w:id="690" w:author="Chen Heller" w:date="2022-09-10T09:29:00Z">
        <w:r w:rsidR="00FA149D">
          <w:t xml:space="preserve"> which can also explain the difficulty in detecting an effe</w:t>
        </w:r>
      </w:ins>
      <w:ins w:id="691" w:author="Chen Heller" w:date="2022-09-10T09:30:00Z">
        <w:r w:rsidR="00FA149D">
          <w:t>ct</w:t>
        </w:r>
      </w:ins>
      <w:ins w:id="692" w:author="Chen Heller" w:date="2022-08-29T10:45:00Z">
        <w:r w:rsidR="00AE13F2">
          <w:t>.</w:t>
        </w:r>
      </w:ins>
      <w:del w:id="693" w:author="Chen Heller" w:date="2022-08-29T10:31:00Z">
        <w:r w:rsidRPr="00E93521" w:rsidDel="00FB27E7">
          <w:delText>This notion is supported by the</w:delText>
        </w:r>
      </w:del>
      <w:del w:id="694" w:author="Chen Heller" w:date="2022-08-29T10:39:00Z">
        <w:r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del>
    </w:p>
    <w:p w14:paraId="25BD0ACD" w14:textId="21BABC62" w:rsidR="00197453" w:rsidRDefault="00197453">
      <w:pPr>
        <w:pStyle w:val="NoSpacing"/>
        <w:bidi w:val="0"/>
        <w:pPrChange w:id="695" w:author="Chen Heller" w:date="2022-08-29T09:59:00Z">
          <w:pPr>
            <w:pStyle w:val="Heading3"/>
          </w:pPr>
        </w:pPrChange>
      </w:pPr>
    </w:p>
    <w:p w14:paraId="2C206D09" w14:textId="6D0EC5AF" w:rsidR="00ED60E1" w:rsidRDefault="008E682E" w:rsidP="006238E0">
      <w:pPr>
        <w:pStyle w:val="Heading2"/>
        <w:rPr>
          <w:rtl/>
        </w:rPr>
      </w:pPr>
      <w:bookmarkStart w:id="696" w:name="_Toc113803085"/>
      <w:r>
        <w:t xml:space="preserve">Pilot </w:t>
      </w:r>
      <w:r w:rsidR="00ED60E1">
        <w:t>Exp</w:t>
      </w:r>
      <w:r>
        <w:t>eriment</w:t>
      </w:r>
      <w:r w:rsidR="00ED60E1">
        <w:t xml:space="preserve"> 3</w:t>
      </w:r>
      <w:bookmarkEnd w:id="696"/>
    </w:p>
    <w:p w14:paraId="6ED892B3" w14:textId="5F83E276" w:rsidR="00D826D9" w:rsidRDefault="007D3BA7" w:rsidP="00D94EDE">
      <w:pPr>
        <w:ind w:firstLine="0"/>
        <w:pPrChange w:id="697" w:author="Chen Heller" w:date="2022-09-12T16:31:00Z">
          <w:pPr/>
        </w:pPrChange>
      </w:pPr>
      <w:r>
        <w:t xml:space="preserve">Given the </w:t>
      </w:r>
      <w:r w:rsidR="00D826D9">
        <w:t>large proportion of excluded trials</w:t>
      </w:r>
      <w:r w:rsidR="00470925">
        <w:t xml:space="preserve">, in Experiment 3 </w:t>
      </w:r>
      <w:ins w:id="698"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699" w:name="_Toc113803086"/>
      <w:r>
        <w:t>Methods</w:t>
      </w:r>
      <w:bookmarkEnd w:id="699"/>
    </w:p>
    <w:p w14:paraId="3B29F863" w14:textId="77777777" w:rsidR="00D826D9" w:rsidRDefault="00D826D9" w:rsidP="006238E0">
      <w:pPr>
        <w:pStyle w:val="Heading4"/>
      </w:pPr>
      <w:bookmarkStart w:id="700" w:name="_Toc113803087"/>
      <w:r>
        <w:t>Participants</w:t>
      </w:r>
      <w:bookmarkEnd w:id="700"/>
    </w:p>
    <w:p w14:paraId="542AD451" w14:textId="23385BB9" w:rsidR="00D826D9" w:rsidRPr="00354457" w:rsidRDefault="00860CF5" w:rsidP="00D94EDE">
      <w:pPr>
        <w:ind w:firstLine="0"/>
        <w:pPrChange w:id="701" w:author="Chen Heller" w:date="2022-09-12T16:31:00Z">
          <w:pPr/>
        </w:pPrChange>
      </w:pPr>
      <w:del w:id="702" w:author="Chen Heller" w:date="2022-08-30T15:13:00Z">
        <w:r w:rsidDel="00F5658A">
          <w:delText>17</w:delText>
        </w:r>
        <w:r w:rsidR="00D826D9" w:rsidDel="00F5658A">
          <w:delText xml:space="preserve"> </w:delText>
        </w:r>
      </w:del>
      <w:ins w:id="703" w:author="Chen Heller" w:date="2022-08-30T15:13:00Z">
        <w:r w:rsidR="00F5658A">
          <w:t xml:space="preserve">7 </w:t>
        </w:r>
      </w:ins>
      <w:r w:rsidR="00D826D9">
        <w:t>participants (</w:t>
      </w:r>
      <w:del w:id="704" w:author="Chen Heller" w:date="2022-08-30T15:18:00Z">
        <w:r w:rsidR="00D826D9" w:rsidDel="007B7156">
          <w:delText xml:space="preserve">10 </w:delText>
        </w:r>
      </w:del>
      <w:ins w:id="705" w:author="Chen Heller" w:date="2022-08-30T15:18:00Z">
        <w:r w:rsidR="007B7156">
          <w:t xml:space="preserve">5 </w:t>
        </w:r>
      </w:ins>
      <w:r w:rsidR="00D826D9">
        <w:t>females) were recruited for the study (</w:t>
      </w:r>
      <w:ins w:id="706" w:author="Chen Heller" w:date="2022-08-26T10:48:00Z">
        <w:r w:rsidR="00903CA4">
          <w:t xml:space="preserve">age: </w:t>
        </w:r>
      </w:ins>
      <w:r w:rsidR="00D826D9">
        <w:t xml:space="preserve">M = </w:t>
      </w:r>
      <w:del w:id="707" w:author="Chen Heller" w:date="2022-09-05T14:21:00Z">
        <w:r w:rsidR="00D826D9" w:rsidDel="002E3A53">
          <w:delText>25.5</w:delText>
        </w:r>
      </w:del>
      <w:ins w:id="708" w:author="Chen Heller" w:date="2022-09-05T14:21:00Z">
        <w:r w:rsidR="002E3A53">
          <w:t>24.42</w:t>
        </w:r>
      </w:ins>
      <w:r w:rsidR="00D826D9">
        <w:t>, SD = 3.</w:t>
      </w:r>
      <w:del w:id="709" w:author="Chen Heller" w:date="2022-09-05T14:22:00Z">
        <w:r w:rsidR="00D826D9" w:rsidDel="002E3A53">
          <w:delText>7</w:delText>
        </w:r>
      </w:del>
      <w:ins w:id="710" w:author="Chen Heller" w:date="2022-09-05T14:22:00Z">
        <w:r w:rsidR="002E3A53">
          <w:t>20</w:t>
        </w:r>
      </w:ins>
      <w:r w:rsidR="00D826D9">
        <w:t xml:space="preserve">) in a recruitment procedure identical to experiment 1. Four </w:t>
      </w:r>
      <w:ins w:id="711"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712" w:author="Chen Heller" w:date="2022-08-29T10:57:00Z">
        <w:r w:rsidR="00D826D9" w:rsidDel="00827596">
          <w:delText>achived</w:delText>
        </w:r>
      </w:del>
      <w:ins w:id="713" w:author="Chen Heller" w:date="2022-08-29T10:57:00Z">
        <w:r w:rsidR="00827596">
          <w:t>achieved</w:t>
        </w:r>
      </w:ins>
      <w:r w:rsidR="00D826D9">
        <w:t xml:space="preserve"> significantly less than 70% correct answers in the classification task according to a binomial test.</w:t>
      </w:r>
      <w:ins w:id="714" w:author="Chen Heller" w:date="2022-08-30T15:19:00Z">
        <w:r w:rsidR="007B7156" w:rsidDel="007B7156">
          <w:t xml:space="preserve"> </w:t>
        </w:r>
      </w:ins>
      <w:del w:id="715" w:author="Chen Heller" w:date="2022-08-30T15:19:00Z">
        <w:r w:rsidR="00D826D9" w:rsidDel="007B7156">
          <w:delText xml:space="preserve"> Overall, seven subjects were included in the analysis.</w:delText>
        </w:r>
      </w:del>
    </w:p>
    <w:p w14:paraId="0A2005EA" w14:textId="545FA7E5" w:rsidR="00D826D9" w:rsidRDefault="00D826D9" w:rsidP="006238E0">
      <w:pPr>
        <w:pStyle w:val="Heading3"/>
      </w:pPr>
      <w:bookmarkStart w:id="716" w:name="_Toc113803088"/>
      <w:r>
        <w:t>Stimuli</w:t>
      </w:r>
      <w:r w:rsidR="008E682E">
        <w:t>, Apparatus and Procedure</w:t>
      </w:r>
      <w:bookmarkEnd w:id="716"/>
    </w:p>
    <w:p w14:paraId="1151CE81" w14:textId="3D858295" w:rsidR="00D826D9" w:rsidRDefault="00D826D9" w:rsidP="00D94EDE">
      <w:pPr>
        <w:ind w:firstLine="0"/>
        <w:pPrChange w:id="717" w:author="Chen Heller" w:date="2022-09-12T16:31:00Z">
          <w:pPr/>
        </w:pPrChange>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718"/>
      <w:commentRangeStart w:id="719"/>
      <w:r>
        <w:t xml:space="preserve">10ms to 320ms and 420ms </w:t>
      </w:r>
      <w:commentRangeEnd w:id="718"/>
      <w:r w:rsidR="008E682E">
        <w:rPr>
          <w:rStyle w:val="CommentReference"/>
        </w:rPr>
        <w:commentReference w:id="718"/>
      </w:r>
      <w:commentRangeEnd w:id="719"/>
      <w:r w:rsidR="00570789">
        <w:rPr>
          <w:rStyle w:val="CommentReference"/>
        </w:rPr>
        <w:commentReference w:id="719"/>
      </w:r>
      <w:r>
        <w:t>respectively</w:t>
      </w:r>
      <w:ins w:id="720" w:author="Chen Heller" w:date="2022-08-29T13:04:00Z">
        <w:r w:rsidR="00960D0C">
          <w:t xml:space="preserve"> to make sure they do not exceed those use in </w:t>
        </w:r>
        <w:r w:rsidR="00960D0C" w:rsidRPr="00C65950">
          <w:t>Gallivan &amp; Chapman</w:t>
        </w:r>
        <w:r w:rsidR="00960D0C">
          <w:t xml:space="preserve"> </w:t>
        </w:r>
      </w:ins>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ins w:id="721" w:author="Chen Heller" w:date="2022-09-04T12:34:00Z">
        <w:r w:rsidR="0057241D">
          <w:t xml:space="preserve"> to improve th</w:t>
        </w:r>
      </w:ins>
      <w:ins w:id="722" w:author="Chen Heller" w:date="2022-09-04T12:35:00Z">
        <w:r w:rsidR="0057241D">
          <w:t>eir consistency across trials</w:t>
        </w:r>
      </w:ins>
      <w:r>
        <w:t xml:space="preserve">, </w:t>
      </w:r>
      <w:r w:rsidR="008E682E">
        <w:t xml:space="preserve">so </w:t>
      </w:r>
      <w:r>
        <w:t xml:space="preserve">movement started when the finger was 1cm away from </w:t>
      </w:r>
      <w:r>
        <w:lastRenderedPageBreak/>
        <w:t xml:space="preserve">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3" w:name="_Toc113803089"/>
      <w:r>
        <w:t>Results</w:t>
      </w:r>
      <w:bookmarkEnd w:id="723"/>
    </w:p>
    <w:p w14:paraId="3C8905BD" w14:textId="173DD650" w:rsidR="0045341F" w:rsidRDefault="00BA4221" w:rsidP="00D94EDE">
      <w:pPr>
        <w:ind w:firstLine="0"/>
        <w:rPr>
          <w:ins w:id="724" w:author="Chen Heller" w:date="2022-09-05T14:33:00Z"/>
        </w:rPr>
        <w:pPrChange w:id="725" w:author="Chen Heller" w:date="2022-09-12T16:31:00Z">
          <w:pPr/>
        </w:pPrChange>
      </w:pPr>
      <w:ins w:id="726" w:author="Chen Heller" w:date="2022-08-30T16:32:00Z">
        <w:r>
          <w:t xml:space="preserve">Prime visibility: overall, </w:t>
        </w:r>
      </w:ins>
      <w:ins w:id="727" w:author="Chen Heller" w:date="2022-09-07T17:20:00Z">
        <w:r w:rsidR="00E97DDA">
          <w:t>76.29</w:t>
        </w:r>
      </w:ins>
      <w:ins w:id="728" w:author="Chen Heller" w:date="2022-08-30T16:32:00Z">
        <w:r>
          <w:t xml:space="preserve">% of the trials were rated as visibility 1, </w:t>
        </w:r>
      </w:ins>
      <w:ins w:id="729" w:author="Chen Heller" w:date="2022-08-31T12:25:00Z">
        <w:r w:rsidR="00935D83">
          <w:t>2</w:t>
        </w:r>
      </w:ins>
      <w:ins w:id="730" w:author="Chen Heller" w:date="2022-09-07T17:20:00Z">
        <w:r w:rsidR="00E97DDA">
          <w:t>0</w:t>
        </w:r>
      </w:ins>
      <w:ins w:id="731" w:author="Chen Heller" w:date="2022-08-31T12:25:00Z">
        <w:r w:rsidR="00935D83">
          <w:t>.</w:t>
        </w:r>
      </w:ins>
      <w:ins w:id="732" w:author="Chen Heller" w:date="2022-09-07T17:20:00Z">
        <w:r w:rsidR="00E97DDA">
          <w:t>0</w:t>
        </w:r>
      </w:ins>
      <w:ins w:id="733" w:author="Chen Heller" w:date="2022-08-31T12:25:00Z">
        <w:r w:rsidR="00935D83">
          <w:t>8</w:t>
        </w:r>
      </w:ins>
      <w:ins w:id="734" w:author="Chen Heller" w:date="2022-08-30T16:32:00Z">
        <w:r>
          <w:t xml:space="preserve">% as visibility 2, </w:t>
        </w:r>
      </w:ins>
      <w:ins w:id="735" w:author="Chen Heller" w:date="2022-09-07T17:21:00Z">
        <w:r w:rsidR="00E97DDA">
          <w:t>2</w:t>
        </w:r>
      </w:ins>
      <w:ins w:id="736" w:author="Chen Heller" w:date="2022-08-31T12:25:00Z">
        <w:r w:rsidR="00935D83">
          <w:t>.</w:t>
        </w:r>
      </w:ins>
      <w:ins w:id="737" w:author="Chen Heller" w:date="2022-09-07T17:21:00Z">
        <w:r w:rsidR="00E97DDA">
          <w:t>85</w:t>
        </w:r>
      </w:ins>
      <w:ins w:id="738" w:author="Chen Heller" w:date="2022-08-30T16:32:00Z">
        <w:r>
          <w:t xml:space="preserve">% as visibility 3 and </w:t>
        </w:r>
      </w:ins>
      <w:ins w:id="739" w:author="Chen Heller" w:date="2022-09-07T17:21:00Z">
        <w:r w:rsidR="00E97DDA">
          <w:t>0</w:t>
        </w:r>
      </w:ins>
      <w:ins w:id="740" w:author="Chen Heller" w:date="2022-08-31T12:26:00Z">
        <w:r w:rsidR="00935D83">
          <w:t>.</w:t>
        </w:r>
      </w:ins>
      <w:ins w:id="741" w:author="Chen Heller" w:date="2022-09-07T17:21:00Z">
        <w:r w:rsidR="00E97DDA">
          <w:t>76</w:t>
        </w:r>
      </w:ins>
      <w:ins w:id="742" w:author="Chen Heller" w:date="2022-08-30T16:32:00Z">
        <w:r>
          <w:t xml:space="preserve">% as visibility 4. </w:t>
        </w:r>
      </w:ins>
      <w:r w:rsidR="00D826D9">
        <w:t>When participants rated the prime as invisible, they were not better than chance at recognizing it, M = 47.4</w:t>
      </w:r>
      <w:ins w:id="743" w:author="Chen Heller" w:date="2022-08-31T12:26:00Z">
        <w:r w:rsidR="00174F24">
          <w:t>6</w:t>
        </w:r>
      </w:ins>
      <w:r w:rsidR="00D826D9">
        <w:t>%, SD = 3.4</w:t>
      </w:r>
      <w:ins w:id="744" w:author="Chen Heller" w:date="2022-09-07T17:21:00Z">
        <w:r w:rsidR="00E52E97">
          <w:t>5</w:t>
        </w:r>
      </w:ins>
      <w:r w:rsidR="00D826D9">
        <w:t>, t</w:t>
      </w:r>
      <w:r w:rsidR="00D826D9" w:rsidRPr="00F32184">
        <w:rPr>
          <w:rPrChange w:id="745" w:author="Chen Heller" w:date="2022-08-30T13:48:00Z">
            <w:rPr>
              <w:vertAlign w:val="subscript"/>
            </w:rPr>
          </w:rPrChange>
        </w:rPr>
        <w:t>(6)</w:t>
      </w:r>
      <w:r w:rsidR="00D826D9">
        <w:t xml:space="preserve"> = -1.94, p = 0.1</w:t>
      </w:r>
      <w:ins w:id="746" w:author="Chen Heller" w:date="2022-08-31T12:26:00Z">
        <w:r w:rsidR="00174F24">
          <w:t>00</w:t>
        </w:r>
      </w:ins>
      <w:r w:rsidR="00D826D9">
        <w:t>, 95% CI = [44.26, 50.65].</w:t>
      </w:r>
      <w:ins w:id="747" w:author="Chen Heller" w:date="2022-09-05T14:32:00Z">
        <w:r w:rsidR="008116EA">
          <w:t xml:space="preserve"> Thus, both the subjective and the objective measures confirm that masking was effective in rendering the stimuli invisible.</w:t>
        </w:r>
      </w:ins>
      <w:del w:id="748" w:author="Chen Heller" w:date="2022-09-04T17:53:00Z">
        <w:r w:rsidR="00D826D9" w:rsidDel="0045341F">
          <w:delText xml:space="preserve"> </w:delText>
        </w:r>
      </w:del>
    </w:p>
    <w:p w14:paraId="42C02537" w14:textId="0043AC78" w:rsidR="00D826D9" w:rsidRDefault="0045341F" w:rsidP="006238E0">
      <w:pPr>
        <w:rPr>
          <w:ins w:id="749" w:author="Chen Heller" w:date="2022-08-30T12:24:00Z"/>
        </w:rPr>
      </w:pPr>
      <w:ins w:id="750" w:author="Chen Heller" w:date="2022-09-04T17:53:00Z">
        <w:r>
          <w:t xml:space="preserve">Congruency effect: </w:t>
        </w:r>
      </w:ins>
      <w:ins w:id="751" w:author="Chen Heller" w:date="2022-09-08T15:12:00Z">
        <w:r w:rsidR="00D011EC">
          <w:t xml:space="preserve">Multiple comparisons correction </w:t>
        </w:r>
      </w:ins>
      <w:ins w:id="752" w:author="Chen Heller" w:date="2022-09-08T17:46:00Z">
        <w:r w:rsidR="007A0FCA">
          <w:t xml:space="preserve">procedure </w:t>
        </w:r>
      </w:ins>
      <w:ins w:id="753" w:author="Chen Heller" w:date="2022-09-08T15:12:00Z">
        <w:r w:rsidR="00D011EC">
          <w:t xml:space="preserve">was </w:t>
        </w:r>
      </w:ins>
      <w:ins w:id="754" w:author="Chen Heller" w:date="2022-09-08T15:16:00Z">
        <w:r w:rsidR="00A941E4">
          <w:t xml:space="preserve">identical to </w:t>
        </w:r>
      </w:ins>
      <w:ins w:id="755" w:author="Chen Heller" w:date="2022-09-08T15:15:00Z">
        <w:r w:rsidR="0000070C">
          <w:t>Exp 2.</w:t>
        </w:r>
      </w:ins>
      <w:ins w:id="756" w:author="Chen Heller" w:date="2022-09-04T17:53:00Z">
        <w:r>
          <w:t xml:space="preserve"> </w:t>
        </w:r>
      </w:ins>
      <w:ins w:id="757" w:author="Chen Heller" w:date="2022-09-08T15:16:00Z">
        <w:r w:rsidR="00824724">
          <w:t>Additionally, t</w:t>
        </w:r>
      </w:ins>
      <w:ins w:id="758" w:author="Chen Heller" w:date="2022-09-05T09:37:00Z">
        <w:r w:rsidR="00E132B1">
          <w:t>he movement duration</w:t>
        </w:r>
      </w:ins>
      <w:ins w:id="759" w:author="Chen Heller" w:date="2022-09-05T09:38:00Z">
        <w:r w:rsidR="00E132B1">
          <w:t xml:space="preserve"> variable as well as the </w:t>
        </w:r>
        <w:r w:rsidR="006F660F">
          <w:t>reach area</w:t>
        </w:r>
      </w:ins>
      <w:ins w:id="760" w:author="Chen Heller" w:date="2022-09-05T11:00:00Z">
        <w:r w:rsidR="002D00F6">
          <w:t xml:space="preserve"> and the traveled distance </w:t>
        </w:r>
      </w:ins>
      <w:ins w:id="761" w:author="Chen Heller" w:date="2022-09-05T09:38:00Z">
        <w:r w:rsidR="006F660F">
          <w:t xml:space="preserve">variables, </w:t>
        </w:r>
      </w:ins>
      <w:ins w:id="762" w:author="Chen Heller" w:date="2022-09-08T15:16:00Z">
        <w:r w:rsidR="00824724">
          <w:t xml:space="preserve">were tested using permutation since they </w:t>
        </w:r>
      </w:ins>
      <w:ins w:id="763" w:author="Chen Heller" w:date="2022-09-05T09:38:00Z">
        <w:r w:rsidR="006F660F">
          <w:t>violated the normality assumption</w:t>
        </w:r>
      </w:ins>
      <w:ins w:id="764" w:author="Chen Heller" w:date="2022-09-05T09:39:00Z">
        <w:r w:rsidR="006F660F">
          <w:t>.</w:t>
        </w:r>
      </w:ins>
      <w:ins w:id="765" w:author="Chen Heller" w:date="2022-09-05T09:37:00Z">
        <w:r w:rsidR="00E132B1">
          <w:t xml:space="preserve"> </w:t>
        </w:r>
      </w:ins>
      <w:r w:rsidR="00D826D9">
        <w:t xml:space="preserve">Contrary to experiment two, </w:t>
      </w:r>
      <w:ins w:id="766" w:author="Chen Heller" w:date="2022-09-08T15:18:00Z">
        <w:r w:rsidR="000C5896">
          <w:t xml:space="preserve">significant difference was detected in the reach area </w:t>
        </w:r>
      </w:ins>
      <w:ins w:id="767" w:author="Chen Heller" w:date="2022-09-12T12:16:00Z">
        <w:r w:rsidR="000C3552">
          <w:t>(</w:t>
        </w:r>
      </w:ins>
      <w:ins w:id="768" w:author="Chen Heller" w:date="2022-09-12T12:17:00Z">
        <w:r w:rsidR="000C3552">
          <w:fldChar w:fldCharType="begin"/>
        </w:r>
        <w:r w:rsidR="000C3552">
          <w:instrText xml:space="preserve"> REF _Ref113877436 \h </w:instrText>
        </w:r>
      </w:ins>
      <w:r w:rsidR="000C3552">
        <w:fldChar w:fldCharType="separate"/>
      </w:r>
      <w:ins w:id="769" w:author="Chen Heller" w:date="2022-09-12T12:17:00Z">
        <w:r w:rsidR="000C3552">
          <w:t xml:space="preserve">Figure </w:t>
        </w:r>
        <w:r w:rsidR="000C3552">
          <w:rPr>
            <w:noProof/>
          </w:rPr>
          <w:t>5</w:t>
        </w:r>
        <w:r w:rsidR="000C3552">
          <w:fldChar w:fldCharType="end"/>
        </w:r>
      </w:ins>
      <w:ins w:id="770" w:author="Chen Heller" w:date="2022-09-12T12:16:00Z">
        <w:r w:rsidR="000C3552">
          <w:t xml:space="preserve">) </w:t>
        </w:r>
      </w:ins>
      <w:ins w:id="771" w:author="Chen Heller" w:date="2022-09-08T15:18:00Z">
        <w:r w:rsidR="000C5896">
          <w:t xml:space="preserve">which was </w:t>
        </w:r>
      </w:ins>
      <w:ins w:id="772" w:author="Chen Heller" w:date="2022-09-08T17:48:00Z">
        <w:r w:rsidR="001B2C33">
          <w:t xml:space="preserve">smaller </w:t>
        </w:r>
      </w:ins>
      <w:ins w:id="773" w:author="Chen Heller" w:date="2022-09-08T17:49:00Z">
        <w:r w:rsidR="001B2C33">
          <w:t xml:space="preserve">in </w:t>
        </w:r>
      </w:ins>
      <w:ins w:id="774" w:author="Chen Heller" w:date="2022-09-08T15:18:00Z">
        <w:r w:rsidR="000C5896">
          <w:t xml:space="preserve">the </w:t>
        </w:r>
      </w:ins>
      <w:ins w:id="775" w:author="Chen Heller" w:date="2022-09-08T17:48:00Z">
        <w:r w:rsidR="001B2C33">
          <w:t>in</w:t>
        </w:r>
      </w:ins>
      <w:ins w:id="776" w:author="Chen Heller" w:date="2022-09-08T15:18:00Z">
        <w:r w:rsidR="000C5896">
          <w:t>congruent condition (M</w:t>
        </w:r>
        <w:r w:rsidR="000C5896">
          <w:rPr>
            <w:vertAlign w:val="subscript"/>
          </w:rPr>
          <w:t>con</w:t>
        </w:r>
        <w:r w:rsidR="000C5896">
          <w:t xml:space="preserve"> = 2, SD</w:t>
        </w:r>
        <w:r w:rsidR="000C5896">
          <w:rPr>
            <w:vertAlign w:val="subscript"/>
          </w:rPr>
          <w:t>con</w:t>
        </w:r>
        <w:r w:rsidR="000C5896">
          <w:t xml:space="preserve"> = 0.30, M</w:t>
        </w:r>
        <w:r w:rsidR="000C5896">
          <w:rPr>
            <w:vertAlign w:val="subscript"/>
          </w:rPr>
          <w:t>incon</w:t>
        </w:r>
        <w:r w:rsidR="000C5896">
          <w:t xml:space="preserve"> = 1.73, SD</w:t>
        </w:r>
        <w:r w:rsidR="000C5896">
          <w:rPr>
            <w:vertAlign w:val="subscript"/>
          </w:rPr>
          <w:t>incon</w:t>
        </w:r>
        <w:r w:rsidR="000C5896">
          <w:t xml:space="preserve"> = 0.25, p = 0.023, 95% CI [0.11, 0.42]). </w:t>
        </w:r>
      </w:ins>
      <w:del w:id="777" w:author="Chen Heller" w:date="2022-09-08T15:18:00Z">
        <w:r w:rsidR="00D826D9" w:rsidDel="000C5896">
          <w:delText xml:space="preserve">a </w:delText>
        </w:r>
      </w:del>
      <w:ins w:id="778" w:author="Chen Heller" w:date="2022-09-08T15:19:00Z">
        <w:r w:rsidR="002A0697">
          <w:t>On the other hand,</w:t>
        </w:r>
      </w:ins>
      <w:ins w:id="779" w:author="Chen Heller" w:date="2022-09-08T15:18:00Z">
        <w:r w:rsidR="000C5896">
          <w:t xml:space="preserve"> </w:t>
        </w:r>
      </w:ins>
      <w:ins w:id="780" w:author="Chen Heller" w:date="2022-09-08T15:20:00Z">
        <w:r w:rsidR="00CF4F56">
          <w:t>a congruency effect was absent in the traveled distance (M</w:t>
        </w:r>
        <w:r w:rsidR="00CF4F56">
          <w:rPr>
            <w:vertAlign w:val="subscript"/>
          </w:rPr>
          <w:t>con</w:t>
        </w:r>
        <w:r w:rsidR="00CF4F56">
          <w:t xml:space="preserve"> = 38.27, SD</w:t>
        </w:r>
        <w:r w:rsidR="00CF4F56">
          <w:rPr>
            <w:vertAlign w:val="subscript"/>
          </w:rPr>
          <w:t>con</w:t>
        </w:r>
        <w:r w:rsidR="00CF4F56">
          <w:t xml:space="preserve"> = 1.25, M</w:t>
        </w:r>
        <w:r w:rsidR="00CF4F56">
          <w:rPr>
            <w:vertAlign w:val="subscript"/>
          </w:rPr>
          <w:t>incon</w:t>
        </w:r>
        <w:r w:rsidR="00CF4F56">
          <w:t xml:space="preserve"> = 39.23, SD</w:t>
        </w:r>
        <w:r w:rsidR="00CF4F56">
          <w:rPr>
            <w:vertAlign w:val="subscript"/>
          </w:rPr>
          <w:t>incon</w:t>
        </w:r>
        <w:r w:rsidR="00CF4F56">
          <w:t xml:space="preserve"> = 1.74, p = 0.125, 95% CI [-1.40, -0.51]), </w:t>
        </w:r>
      </w:ins>
      <w:ins w:id="781" w:author="Chen Heller" w:date="2022-09-08T15:19:00Z">
        <w:r w:rsidR="002A0697">
          <w:t>the frequency of COM (M</w:t>
        </w:r>
        <w:r w:rsidR="002A0697">
          <w:rPr>
            <w:vertAlign w:val="subscript"/>
          </w:rPr>
          <w:t>con</w:t>
        </w:r>
        <w:r w:rsidR="002A0697">
          <w:t xml:space="preserve"> = 0.20, SD</w:t>
        </w:r>
        <w:r w:rsidR="002A0697">
          <w:rPr>
            <w:vertAlign w:val="subscript"/>
          </w:rPr>
          <w:t>con</w:t>
        </w:r>
        <w:r w:rsidR="002A0697">
          <w:t xml:space="preserve"> = 0.13, M</w:t>
        </w:r>
        <w:r w:rsidR="002A0697">
          <w:rPr>
            <w:vertAlign w:val="subscript"/>
          </w:rPr>
          <w:t>incon</w:t>
        </w:r>
        <w:r w:rsidR="002A0697">
          <w:t xml:space="preserve"> = 0.20, SD</w:t>
        </w:r>
        <w:r w:rsidR="002A0697">
          <w:rPr>
            <w:vertAlign w:val="subscript"/>
          </w:rPr>
          <w:t>incon</w:t>
        </w:r>
        <w:r w:rsidR="002A0697">
          <w:t xml:space="preserve"> = 0.15, t</w:t>
        </w:r>
        <w:r w:rsidR="002A0697" w:rsidRPr="00632924">
          <w:t>(</w:t>
        </w:r>
        <w:r w:rsidR="002A0697">
          <w:t>6</w:t>
        </w:r>
        <w:r w:rsidR="002A0697" w:rsidRPr="00632924">
          <w:t>)</w:t>
        </w:r>
        <w:r w:rsidR="002A0697">
          <w:t xml:space="preserve"> = -0.05, p = 0.959, 95% CI [-0.10, 0.10]), the reaction time (M</w:t>
        </w:r>
        <w:r w:rsidR="002A0697">
          <w:rPr>
            <w:vertAlign w:val="subscript"/>
          </w:rPr>
          <w:t>con</w:t>
        </w:r>
        <w:r w:rsidR="002A0697">
          <w:t xml:space="preserve"> = 164.46ms, SD</w:t>
        </w:r>
        <w:r w:rsidR="002A0697">
          <w:rPr>
            <w:vertAlign w:val="subscript"/>
          </w:rPr>
          <w:t>con</w:t>
        </w:r>
        <w:r w:rsidR="002A0697">
          <w:t xml:space="preserve"> = 26.10, M</w:t>
        </w:r>
        <w:r w:rsidR="002A0697">
          <w:rPr>
            <w:vertAlign w:val="subscript"/>
          </w:rPr>
          <w:t>incon</w:t>
        </w:r>
        <w:r w:rsidR="002A0697">
          <w:t xml:space="preserve"> = 175.93ms, SD</w:t>
        </w:r>
        <w:r w:rsidR="002A0697">
          <w:rPr>
            <w:vertAlign w:val="subscript"/>
          </w:rPr>
          <w:t>incon</w:t>
        </w:r>
        <w:r w:rsidR="002A0697">
          <w:t xml:space="preserve"> = 15.40, t</w:t>
        </w:r>
        <w:r w:rsidR="002A0697" w:rsidRPr="00632924">
          <w:t>(6)</w:t>
        </w:r>
        <w:r w:rsidR="002A0697">
          <w:t xml:space="preserve"> = </w:t>
        </w:r>
        <w:commentRangeStart w:id="782"/>
        <w:r w:rsidR="002A0697">
          <w:t>-</w:t>
        </w:r>
        <w:commentRangeEnd w:id="782"/>
        <w:r w:rsidR="002A0697">
          <w:rPr>
            <w:rStyle w:val="CommentReference"/>
          </w:rPr>
          <w:commentReference w:id="782"/>
        </w:r>
        <w:r w:rsidR="002A0697">
          <w:t>2.22, p = 0.125, 95% CI [-24.08, 1.12]) and the movement duration (M</w:t>
        </w:r>
        <w:r w:rsidR="002A0697">
          <w:rPr>
            <w:vertAlign w:val="subscript"/>
          </w:rPr>
          <w:t>con</w:t>
        </w:r>
        <w:r w:rsidR="002A0697">
          <w:t xml:space="preserve"> = 391.95ms, SD</w:t>
        </w:r>
        <w:r w:rsidR="002A0697">
          <w:rPr>
            <w:vertAlign w:val="subscript"/>
          </w:rPr>
          <w:t>con</w:t>
        </w:r>
        <w:r w:rsidR="002A0697">
          <w:t xml:space="preserve"> = 32.91, M</w:t>
        </w:r>
        <w:r w:rsidR="002A0697">
          <w:rPr>
            <w:vertAlign w:val="subscript"/>
          </w:rPr>
          <w:t>incon</w:t>
        </w:r>
        <w:r w:rsidR="002A0697">
          <w:t xml:space="preserve"> = 403.35ms, SD</w:t>
        </w:r>
        <w:r w:rsidR="002A0697">
          <w:rPr>
            <w:vertAlign w:val="subscript"/>
          </w:rPr>
          <w:t>incon</w:t>
        </w:r>
        <w:r w:rsidR="002A0697">
          <w:t xml:space="preserve"> = 25.40, p = 0.125, 95% CI [-20.18, -3.05])</w:t>
        </w:r>
      </w:ins>
      <w:ins w:id="783" w:author="Chen Heller" w:date="2022-09-08T15:36:00Z">
        <w:r w:rsidR="0097052D">
          <w:t>.</w:t>
        </w:r>
      </w:ins>
      <w:del w:id="784" w:author="Chen Heller" w:date="2022-09-08T15:20:00Z">
        <w:r w:rsidR="00D826D9" w:rsidDel="00CF4F56">
          <w:delText xml:space="preserve">congruency effect was reflected in the traveled distance which was shorter in the congruent </w:delText>
        </w:r>
      </w:del>
      <w:del w:id="785" w:author="Chen Heller" w:date="2022-09-07T16:16:00Z">
        <w:r w:rsidR="00D826D9" w:rsidDel="00E96C56">
          <w:delText>(M = 1.01, SD = 0.005)</w:delText>
        </w:r>
      </w:del>
      <w:del w:id="786" w:author="Chen Heller" w:date="2022-09-08T15:20:00Z">
        <w:r w:rsidR="00D826D9" w:rsidDel="00CF4F56">
          <w:delText xml:space="preserve"> than in the incongruent condition</w:delText>
        </w:r>
      </w:del>
      <w:r w:rsidR="00D826D9">
        <w:t xml:space="preserve"> </w:t>
      </w:r>
      <w:del w:id="787" w:author="Chen Heller" w:date="2022-09-07T16:16:00Z">
        <w:r w:rsidR="00D826D9" w:rsidDel="00E96C56">
          <w:delText>(M = 1.02, SD = 0.007)</w:delText>
        </w:r>
      </w:del>
      <w:del w:id="788" w:author="Chen Heller" w:date="2022-09-08T15:20:00Z">
        <w:r w:rsidR="00D826D9" w:rsidDel="00CF4F56">
          <w:delText>,</w:delText>
        </w:r>
      </w:del>
      <w:ins w:id="789" w:author="Chen Heller" w:date="2022-09-07T16:16:00Z">
        <w:r w:rsidR="00E96C56" w:rsidRPr="00E96C56">
          <w:t xml:space="preserve"> </w:t>
        </w:r>
      </w:ins>
      <w:del w:id="790" w:author="Chen Heller" w:date="2022-09-07T17:23:00Z">
        <w:r w:rsidR="00D826D9" w:rsidDel="00A23713">
          <w:delText xml:space="preserve"> t</w:delText>
        </w:r>
      </w:del>
      <w:del w:id="791" w:author="Chen Heller" w:date="2022-08-30T13:48:00Z">
        <w:r w:rsidR="00D826D9" w:rsidRPr="00FF0854" w:rsidDel="00F32184">
          <w:rPr>
            <w:vertAlign w:val="subscript"/>
          </w:rPr>
          <w:delText>(6)</w:delText>
        </w:r>
      </w:del>
      <w:del w:id="792" w:author="Chen Heller" w:date="2022-09-07T17:23:00Z">
        <w:r w:rsidR="00D826D9" w:rsidDel="00A23713">
          <w:delText xml:space="preserve"> = -3.76,</w:delText>
        </w:r>
      </w:del>
      <w:del w:id="793" w:author="Chen Heller" w:date="2022-09-08T15:20:00Z">
        <w:r w:rsidR="00D826D9" w:rsidDel="00CF4F56">
          <w:delText xml:space="preserve"> p = 0.</w:delText>
        </w:r>
      </w:del>
      <w:del w:id="794" w:author="Chen Heller" w:date="2022-09-07T17:23:00Z">
        <w:r w:rsidR="00D826D9" w:rsidDel="00A23713">
          <w:delText>0</w:delText>
        </w:r>
      </w:del>
      <w:del w:id="795" w:author="Chen Heller" w:date="2022-09-05T10:03:00Z">
        <w:r w:rsidR="00D826D9" w:rsidDel="007B3138">
          <w:delText>09</w:delText>
        </w:r>
      </w:del>
      <w:del w:id="796" w:author="Chen Heller" w:date="2022-09-08T15:20:00Z">
        <w:r w:rsidR="00D826D9" w:rsidDel="00CF4F56">
          <w:delText>, 95% CI [-</w:delText>
        </w:r>
      </w:del>
      <w:del w:id="797" w:author="Chen Heller" w:date="2022-09-07T17:24:00Z">
        <w:r w:rsidR="00D826D9" w:rsidDel="00730ED4">
          <w:delText>0.</w:delText>
        </w:r>
      </w:del>
      <w:del w:id="798" w:author="Chen Heller" w:date="2022-09-05T11:02:00Z">
        <w:r w:rsidR="00D826D9" w:rsidDel="006B6CE7">
          <w:delText>008</w:delText>
        </w:r>
      </w:del>
      <w:del w:id="799" w:author="Chen Heller" w:date="2022-09-08T15:20:00Z">
        <w:r w:rsidR="00D826D9" w:rsidDel="00CF4F56">
          <w:delText>, -</w:delText>
        </w:r>
      </w:del>
      <w:del w:id="800" w:author="Chen Heller" w:date="2022-09-07T17:24:00Z">
        <w:r w:rsidR="00D826D9" w:rsidDel="00730ED4">
          <w:delText>0.</w:delText>
        </w:r>
      </w:del>
      <w:del w:id="801" w:author="Chen Heller" w:date="2022-09-05T11:02:00Z">
        <w:r w:rsidR="00D826D9" w:rsidDel="006B6CE7">
          <w:delText>001</w:delText>
        </w:r>
      </w:del>
      <w:del w:id="802" w:author="Chen Heller" w:date="2022-09-08T15:20:00Z">
        <w:r w:rsidR="00D826D9" w:rsidDel="00CF4F56">
          <w:delText>],</w:delText>
        </w:r>
      </w:del>
      <w:r w:rsidR="00D826D9">
        <w:t xml:space="preserve"> </w:t>
      </w:r>
      <w:del w:id="803" w:author="Chen Heller" w:date="2022-09-05T11:02:00Z">
        <w:r w:rsidR="00D826D9" w:rsidDel="006B03C2">
          <w:delText>Cohen's d</w:delText>
        </w:r>
        <w:r w:rsidR="00D826D9" w:rsidDel="006B03C2">
          <w:rPr>
            <w:vertAlign w:val="subscript"/>
          </w:rPr>
          <w:delText>z</w:delText>
        </w:r>
        <w:r w:rsidR="00D826D9" w:rsidDel="006B03C2">
          <w:delText xml:space="preserve"> = -1.422</w:delText>
        </w:r>
      </w:del>
      <w:r w:rsidR="00D826D9">
        <w:t>.</w:t>
      </w:r>
      <w:del w:id="804" w:author="Chen Heller" w:date="2022-09-07T08:50:00Z">
        <w:r w:rsidR="00D826D9" w:rsidDel="009A64EE">
          <w:delText xml:space="preserve"> In accordance with shorter movements, movement duration was also marginally shorter in the congruent (</w:delText>
        </w:r>
      </w:del>
      <w:del w:id="805" w:author="Chen Heller" w:date="2022-09-07T08:49:00Z">
        <w:r w:rsidR="00D826D9" w:rsidDel="00B12EAF">
          <w:delText xml:space="preserve">M = </w:delText>
        </w:r>
        <w:r w:rsidR="00597E92" w:rsidDel="00B12EAF">
          <w:delText>3</w:delText>
        </w:r>
        <w:r w:rsidR="00D826D9" w:rsidDel="00B12EAF">
          <w:delText>9</w:delText>
        </w:r>
        <w:r w:rsidR="00597E92" w:rsidDel="00B12EAF">
          <w:delText>1.9ms</w:delText>
        </w:r>
        <w:r w:rsidR="00D826D9" w:rsidDel="00B12EAF">
          <w:delText>, SD = 3</w:delText>
        </w:r>
        <w:r w:rsidR="00597E92" w:rsidDel="00B12EAF">
          <w:delText>2.9</w:delText>
        </w:r>
      </w:del>
      <w:del w:id="806" w:author="Chen Heller" w:date="2022-09-07T08:50:00Z">
        <w:r w:rsidR="00D826D9" w:rsidDel="009A64EE">
          <w:delText>) than in the incongruent condition (</w:delText>
        </w:r>
      </w:del>
      <w:del w:id="807" w:author="Chen Heller" w:date="2022-09-07T08:49:00Z">
        <w:r w:rsidR="00D826D9" w:rsidDel="00B12EAF">
          <w:delText xml:space="preserve">M = </w:delText>
        </w:r>
        <w:r w:rsidR="00597E92" w:rsidDel="00B12EAF">
          <w:delText>403.3ms</w:delText>
        </w:r>
        <w:r w:rsidR="00D826D9" w:rsidDel="00B12EAF">
          <w:delText xml:space="preserve">, SD = </w:delText>
        </w:r>
        <w:r w:rsidR="00597E92" w:rsidDel="00B12EAF">
          <w:delText>25.4</w:delText>
        </w:r>
      </w:del>
      <w:del w:id="808" w:author="Chen Heller" w:date="2022-09-07T08:50:00Z">
        <w:r w:rsidR="00D826D9" w:rsidDel="009A64EE">
          <w:delText xml:space="preserve">), </w:delText>
        </w:r>
        <w:r w:rsidR="00D826D9" w:rsidDel="00B12EAF">
          <w:delText>t</w:delText>
        </w:r>
      </w:del>
      <w:del w:id="809" w:author="Chen Heller" w:date="2022-08-30T13:48:00Z">
        <w:r w:rsidR="00D826D9" w:rsidRPr="00FF0854" w:rsidDel="00F32184">
          <w:rPr>
            <w:vertAlign w:val="subscript"/>
          </w:rPr>
          <w:delText>(6)</w:delText>
        </w:r>
      </w:del>
      <w:del w:id="810" w:author="Chen Heller" w:date="2022-09-07T08:50:00Z">
        <w:r w:rsidR="00D826D9" w:rsidDel="00B12EAF">
          <w:delText xml:space="preserve"> = -2.41, p = </w:delText>
        </w:r>
      </w:del>
      <w:del w:id="811" w:author="Chen Heller" w:date="2022-09-05T10:31:00Z">
        <w:r w:rsidR="00D826D9" w:rsidDel="00DB665E">
          <w:delText>0.</w:delText>
        </w:r>
      </w:del>
      <w:del w:id="812" w:author="Chen Heller" w:date="2022-09-05T10:04:00Z">
        <w:r w:rsidR="00D826D9" w:rsidDel="007B3138">
          <w:delText>051</w:delText>
        </w:r>
      </w:del>
      <w:del w:id="813" w:author="Chen Heller" w:date="2022-09-07T08:50:00Z">
        <w:r w:rsidR="00D826D9" w:rsidDel="00B12EAF">
          <w:delText xml:space="preserve">, 95% </w:delText>
        </w:r>
        <w:r w:rsidR="00D826D9" w:rsidDel="00B12EAF">
          <w:lastRenderedPageBreak/>
          <w:delText>CI [-</w:delText>
        </w:r>
      </w:del>
      <w:del w:id="814" w:author="Chen Heller" w:date="2022-09-05T09:40:00Z">
        <w:r w:rsidR="0040077A" w:rsidDel="00401917">
          <w:delText>2</w:delText>
        </w:r>
        <w:r w:rsidR="00D826D9" w:rsidDel="00401917">
          <w:delText>2</w:delText>
        </w:r>
        <w:r w:rsidR="0040077A" w:rsidDel="00401917">
          <w:delText>.9</w:delText>
        </w:r>
      </w:del>
      <w:del w:id="815" w:author="Chen Heller" w:date="2022-09-07T08:50:00Z">
        <w:r w:rsidR="00D826D9" w:rsidDel="00B12EAF">
          <w:delText xml:space="preserve">, </w:delText>
        </w:r>
      </w:del>
      <w:del w:id="816" w:author="Chen Heller" w:date="2022-09-05T09:40:00Z">
        <w:r w:rsidR="00D826D9" w:rsidDel="00401917">
          <w:delText>0.1</w:delText>
        </w:r>
      </w:del>
      <w:del w:id="817" w:author="Chen Heller" w:date="2022-09-07T08:50:00Z">
        <w:r w:rsidR="00D826D9" w:rsidDel="00B12EAF">
          <w:delText>]</w:delText>
        </w:r>
        <w:r w:rsidR="00D826D9" w:rsidDel="009A64EE">
          <w:delText xml:space="preserve">, </w:delText>
        </w:r>
      </w:del>
      <w:del w:id="818" w:author="Chen Heller" w:date="2022-09-05T09:41:00Z">
        <w:r w:rsidR="00D826D9" w:rsidDel="00637E33">
          <w:delText>Cohen's d</w:delText>
        </w:r>
        <w:r w:rsidR="00D826D9" w:rsidDel="00637E33">
          <w:rPr>
            <w:vertAlign w:val="subscript"/>
          </w:rPr>
          <w:delText>z</w:delText>
        </w:r>
      </w:del>
      <w:del w:id="819" w:author="Chen Heller" w:date="2022-09-05T11:32:00Z">
        <w:r w:rsidR="00D826D9" w:rsidDel="00631ADB">
          <w:delText xml:space="preserve"> = </w:delText>
        </w:r>
      </w:del>
      <w:del w:id="820" w:author="Chen Heller" w:date="2022-09-05T09:41:00Z">
        <w:r w:rsidR="00D826D9" w:rsidDel="00637E33">
          <w:delText>-0.91</w:delText>
        </w:r>
      </w:del>
      <w:del w:id="821" w:author="Chen Heller" w:date="2022-09-08T15:36:00Z">
        <w:r w:rsidR="00D826D9" w:rsidDel="0097052D">
          <w:delText>. A</w:delText>
        </w:r>
      </w:del>
      <w:del w:id="822" w:author="Chen Heller" w:date="2022-09-08T15:18:00Z">
        <w:r w:rsidR="00D826D9" w:rsidDel="000C5896">
          <w:delText xml:space="preserve"> significant difference was </w:delText>
        </w:r>
      </w:del>
      <w:del w:id="823" w:author="Chen Heller" w:date="2022-09-08T15:17:00Z">
        <w:r w:rsidR="00D826D9" w:rsidDel="000C5896">
          <w:delText xml:space="preserve">also </w:delText>
        </w:r>
      </w:del>
      <w:del w:id="824" w:author="Chen Heller" w:date="2022-09-08T15:18:00Z">
        <w:r w:rsidR="00D826D9" w:rsidDel="000C5896">
          <w:delText>detected in the reach area which was larger for the congruent condition (M</w:delText>
        </w:r>
        <w:r w:rsidR="00D826D9" w:rsidDel="000C5896">
          <w:rPr>
            <w:vertAlign w:val="subscript"/>
          </w:rPr>
          <w:delText>con</w:delText>
        </w:r>
        <w:r w:rsidR="00D826D9" w:rsidDel="000C5896">
          <w:delText xml:space="preserve"> = </w:delText>
        </w:r>
      </w:del>
      <w:del w:id="825" w:author="Chen Heller" w:date="2022-09-07T17:25:00Z">
        <w:r w:rsidR="00D826D9" w:rsidDel="00CC523D">
          <w:delText>0.</w:delText>
        </w:r>
      </w:del>
      <w:del w:id="826" w:author="Chen Heller" w:date="2022-09-05T10:32:00Z">
        <w:r w:rsidR="00D826D9" w:rsidDel="00F8223C">
          <w:delText>000</w:delText>
        </w:r>
      </w:del>
      <w:del w:id="827" w:author="Chen Heller" w:date="2022-09-07T17:25:00Z">
        <w:r w:rsidR="00D826D9" w:rsidDel="00CC523D">
          <w:delText>2</w:delText>
        </w:r>
      </w:del>
      <w:del w:id="828" w:author="Chen Heller" w:date="2022-09-08T15:18:00Z">
        <w:r w:rsidR="00D826D9" w:rsidDel="000C5896">
          <w:delText>, SD</w:delText>
        </w:r>
        <w:r w:rsidR="00D826D9" w:rsidDel="000C5896">
          <w:rPr>
            <w:vertAlign w:val="subscript"/>
          </w:rPr>
          <w:delText>con</w:delText>
        </w:r>
        <w:r w:rsidR="00D826D9" w:rsidDel="000C5896">
          <w:delText xml:space="preserve"> = 0.3</w:delText>
        </w:r>
        <w:r w:rsidR="00CC523D" w:rsidDel="000C5896">
          <w:delText>0</w:delText>
        </w:r>
        <w:r w:rsidR="00D826D9" w:rsidDel="000C5896">
          <w:delText>, M</w:delText>
        </w:r>
        <w:r w:rsidR="00D826D9" w:rsidDel="000C5896">
          <w:rPr>
            <w:vertAlign w:val="subscript"/>
          </w:rPr>
          <w:delText>incon</w:delText>
        </w:r>
        <w:r w:rsidR="00D826D9" w:rsidDel="000C5896">
          <w:delText xml:space="preserve"> = </w:delText>
        </w:r>
      </w:del>
      <w:del w:id="829" w:author="Chen Heller" w:date="2022-09-07T17:26:00Z">
        <w:r w:rsidR="00D826D9" w:rsidDel="004A45C9">
          <w:delText>0.</w:delText>
        </w:r>
      </w:del>
      <w:del w:id="830" w:author="Chen Heller" w:date="2022-09-05T10:33:00Z">
        <w:r w:rsidR="00D826D9" w:rsidDel="00F8223C">
          <w:delText>0001</w:delText>
        </w:r>
      </w:del>
      <w:del w:id="831" w:author="Chen Heller" w:date="2022-09-08T15:18:00Z">
        <w:r w:rsidR="00D826D9" w:rsidDel="000C5896">
          <w:delText>, SD</w:delText>
        </w:r>
        <w:r w:rsidR="00D826D9" w:rsidDel="000C5896">
          <w:rPr>
            <w:vertAlign w:val="subscript"/>
          </w:rPr>
          <w:delText>incon</w:delText>
        </w:r>
        <w:r w:rsidR="00D826D9" w:rsidDel="000C5896">
          <w:delText xml:space="preserve"> = </w:delText>
        </w:r>
      </w:del>
      <w:del w:id="832" w:author="Chen Heller" w:date="2022-09-07T17:26:00Z">
        <w:r w:rsidR="00D826D9" w:rsidDel="004A45C9">
          <w:delText>0.0</w:delText>
        </w:r>
      </w:del>
      <w:del w:id="833" w:author="Chen Heller" w:date="2022-09-05T11:04:00Z">
        <w:r w:rsidR="00D826D9" w:rsidDel="008A283B">
          <w:delText>000</w:delText>
        </w:r>
      </w:del>
      <w:del w:id="834" w:author="Chen Heller" w:date="2022-09-07T17:26:00Z">
        <w:r w:rsidR="00D826D9" w:rsidDel="004A45C9">
          <w:delText>2</w:delText>
        </w:r>
      </w:del>
      <w:del w:id="835" w:author="Chen Heller" w:date="2022-09-08T15:18:00Z">
        <w:r w:rsidR="00D826D9" w:rsidDel="000C5896">
          <w:delText>,</w:delText>
        </w:r>
      </w:del>
      <w:del w:id="836" w:author="Chen Heller" w:date="2022-09-07T17:26:00Z">
        <w:r w:rsidR="00D826D9" w:rsidDel="004A45C9">
          <w:delText xml:space="preserve"> t</w:delText>
        </w:r>
      </w:del>
      <w:del w:id="837" w:author="Chen Heller" w:date="2022-08-30T13:48:00Z">
        <w:r w:rsidR="00D826D9" w:rsidRPr="009632DE" w:rsidDel="0048761C">
          <w:rPr>
            <w:vertAlign w:val="subscript"/>
          </w:rPr>
          <w:delText>(6)</w:delText>
        </w:r>
      </w:del>
      <w:del w:id="838" w:author="Chen Heller" w:date="2022-09-07T17:26:00Z">
        <w:r w:rsidR="00D826D9" w:rsidDel="004A45C9">
          <w:delText xml:space="preserve"> = 3.02,</w:delText>
        </w:r>
      </w:del>
      <w:del w:id="839" w:author="Chen Heller" w:date="2022-09-08T15:18:00Z">
        <w:r w:rsidR="00D826D9" w:rsidDel="000C5896">
          <w:delText xml:space="preserve"> p = 0.02, 95% CI [0.</w:delText>
        </w:r>
      </w:del>
      <w:del w:id="840" w:author="Chen Heller" w:date="2022-09-07T17:27:00Z">
        <w:r w:rsidR="00D826D9" w:rsidDel="00B10FE0">
          <w:delText>0</w:delText>
        </w:r>
      </w:del>
      <w:del w:id="841" w:author="Chen Heller" w:date="2022-09-05T09:44:00Z">
        <w:r w:rsidR="00D826D9" w:rsidDel="00BE73CB">
          <w:delText>00006</w:delText>
        </w:r>
      </w:del>
      <w:del w:id="842" w:author="Chen Heller" w:date="2022-09-08T15:18:00Z">
        <w:r w:rsidR="00D826D9" w:rsidDel="000C5896">
          <w:delText>, 0.</w:delText>
        </w:r>
      </w:del>
      <w:del w:id="843" w:author="Chen Heller" w:date="2022-09-07T17:27:00Z">
        <w:r w:rsidR="00D826D9" w:rsidDel="00B10FE0">
          <w:delText>0</w:delText>
        </w:r>
      </w:del>
      <w:del w:id="844" w:author="Chen Heller" w:date="2022-09-05T09:44:00Z">
        <w:r w:rsidR="00D826D9" w:rsidDel="00BE73CB">
          <w:delText>000</w:delText>
        </w:r>
      </w:del>
      <w:del w:id="845" w:author="Chen Heller" w:date="2022-09-07T17:27:00Z">
        <w:r w:rsidR="00D826D9" w:rsidDel="00B10FE0">
          <w:delText>4</w:delText>
        </w:r>
      </w:del>
      <w:del w:id="846" w:author="Chen Heller" w:date="2022-09-08T15:18:00Z">
        <w:r w:rsidR="00D826D9" w:rsidDel="000C5896">
          <w:delText xml:space="preserve">], </w:delText>
        </w:r>
      </w:del>
      <w:del w:id="847" w:author="Chen Heller" w:date="2022-09-05T09:44:00Z">
        <w:r w:rsidR="00D826D9" w:rsidDel="0042315E">
          <w:delText>Cohen's d</w:delText>
        </w:r>
        <w:r w:rsidR="00D826D9" w:rsidDel="0042315E">
          <w:rPr>
            <w:vertAlign w:val="subscript"/>
          </w:rPr>
          <w:delText>z</w:delText>
        </w:r>
        <w:r w:rsidR="00D826D9" w:rsidDel="0042315E">
          <w:delText xml:space="preserve"> = 1.14</w:delText>
        </w:r>
      </w:del>
      <w:del w:id="848" w:author="Chen Heller" w:date="2022-09-08T15:18:00Z">
        <w:r w:rsidR="00D826D9" w:rsidDel="000C5896">
          <w:delText>)</w:delText>
        </w:r>
      </w:del>
      <w:del w:id="849" w:author="Chen Heller" w:date="2022-09-08T15:37:00Z">
        <w:r w:rsidR="00D826D9" w:rsidDel="0097052D">
          <w:delText xml:space="preserve">. On the other hand </w:delText>
        </w:r>
      </w:del>
      <w:del w:id="850" w:author="Chen Heller" w:date="2022-09-08T15:19:00Z">
        <w:r w:rsidR="00D826D9" w:rsidDel="002A0697">
          <w:delText>the frequency of COM (</w:delText>
        </w:r>
        <w:r w:rsidR="009E21B9" w:rsidDel="002A0697">
          <w:delText>M</w:delText>
        </w:r>
        <w:r w:rsidR="009E21B9" w:rsidDel="002A0697">
          <w:rPr>
            <w:vertAlign w:val="subscript"/>
          </w:rPr>
          <w:delText>con</w:delText>
        </w:r>
        <w:r w:rsidR="009E21B9" w:rsidDel="002A0697">
          <w:delText xml:space="preserve"> = 0.2, SD</w:delText>
        </w:r>
        <w:r w:rsidR="009E21B9" w:rsidDel="002A0697">
          <w:rPr>
            <w:vertAlign w:val="subscript"/>
          </w:rPr>
          <w:delText>con</w:delText>
        </w:r>
        <w:r w:rsidR="009E21B9" w:rsidDel="002A0697">
          <w:delText xml:space="preserve"> = 0.13, M</w:delText>
        </w:r>
        <w:r w:rsidR="009E21B9" w:rsidDel="002A0697">
          <w:rPr>
            <w:vertAlign w:val="subscript"/>
          </w:rPr>
          <w:delText>incon</w:delText>
        </w:r>
        <w:r w:rsidR="009E21B9" w:rsidDel="002A0697">
          <w:delText xml:space="preserve"> = 0.</w:delText>
        </w:r>
        <w:r w:rsidR="00C10DAE" w:rsidDel="002A0697">
          <w:delText>2</w:delText>
        </w:r>
        <w:r w:rsidR="009E21B9" w:rsidDel="002A0697">
          <w:delText>, SD</w:delText>
        </w:r>
        <w:r w:rsidR="009E21B9" w:rsidDel="002A0697">
          <w:rPr>
            <w:vertAlign w:val="subscript"/>
          </w:rPr>
          <w:delText>incon</w:delText>
        </w:r>
        <w:r w:rsidR="009E21B9" w:rsidDel="002A0697">
          <w:delText xml:space="preserve"> = 0.</w:delText>
        </w:r>
        <w:r w:rsidR="00C10DAE" w:rsidDel="002A0697">
          <w:delText>15</w:delText>
        </w:r>
        <w:r w:rsidR="009E21B9" w:rsidDel="002A0697">
          <w:delText xml:space="preserve">, </w:delText>
        </w:r>
        <w:r w:rsidR="00D826D9" w:rsidDel="002A0697">
          <w:delText>t</w:delText>
        </w:r>
      </w:del>
      <w:del w:id="851" w:author="Chen Heller" w:date="2022-08-30T13:48:00Z">
        <w:r w:rsidR="00D826D9" w:rsidRPr="00FF0854" w:rsidDel="00F32184">
          <w:rPr>
            <w:vertAlign w:val="subscript"/>
          </w:rPr>
          <w:delText>(8)</w:delText>
        </w:r>
      </w:del>
      <w:del w:id="852" w:author="Chen Heller" w:date="2022-09-08T15:19:00Z">
        <w:r w:rsidR="00D826D9" w:rsidDel="002A0697">
          <w:delText xml:space="preserve"> = -0.</w:delText>
        </w:r>
      </w:del>
      <w:del w:id="853" w:author="Chen Heller" w:date="2022-09-07T17:28:00Z">
        <w:r w:rsidR="00D826D9" w:rsidDel="00BB29FF">
          <w:delText>4</w:delText>
        </w:r>
      </w:del>
      <w:del w:id="854" w:author="Chen Heller" w:date="2022-09-08T15:19:00Z">
        <w:r w:rsidR="00D826D9" w:rsidDel="002A0697">
          <w:delText>, p = 0.</w:delText>
        </w:r>
      </w:del>
      <w:del w:id="855" w:author="Chen Heller" w:date="2022-09-05T10:33:00Z">
        <w:r w:rsidR="00D826D9" w:rsidDel="00AB0D0E">
          <w:delText>69</w:delText>
        </w:r>
      </w:del>
      <w:del w:id="856" w:author="Chen Heller" w:date="2022-09-08T15:19:00Z">
        <w:r w:rsidR="00D826D9" w:rsidDel="002A0697">
          <w:delText>, 95% CI [-0.1, 0.</w:delText>
        </w:r>
        <w:r w:rsidR="00C96149" w:rsidDel="002A0697">
          <w:delText>1</w:delText>
        </w:r>
        <w:r w:rsidR="00D826D9" w:rsidDel="002A0697">
          <w:delText xml:space="preserve">]) </w:delText>
        </w:r>
      </w:del>
      <w:del w:id="857" w:author="Chen Heller" w:date="2022-09-07T08:49:00Z">
        <w:r w:rsidR="00D826D9" w:rsidDel="004D0352">
          <w:delText xml:space="preserve">and </w:delText>
        </w:r>
      </w:del>
      <w:del w:id="858" w:author="Chen Heller" w:date="2022-09-08T15:19:00Z">
        <w:r w:rsidR="00D826D9" w:rsidDel="002A0697">
          <w:delText>the reaction time (</w:delText>
        </w:r>
        <w:r w:rsidR="00250CC1" w:rsidDel="002A0697">
          <w:delText>M</w:delText>
        </w:r>
        <w:r w:rsidR="00250CC1" w:rsidDel="002A0697">
          <w:rPr>
            <w:vertAlign w:val="subscript"/>
          </w:rPr>
          <w:delText>con</w:delText>
        </w:r>
        <w:r w:rsidR="00250CC1" w:rsidDel="002A0697">
          <w:delText xml:space="preserve"> = 164.4ms, SD</w:delText>
        </w:r>
        <w:r w:rsidR="00250CC1" w:rsidDel="002A0697">
          <w:rPr>
            <w:vertAlign w:val="subscript"/>
          </w:rPr>
          <w:delText>con</w:delText>
        </w:r>
        <w:r w:rsidR="00250CC1" w:rsidDel="002A0697">
          <w:delText xml:space="preserve"> = </w:delText>
        </w:r>
        <w:r w:rsidR="003C4B28" w:rsidDel="002A0697">
          <w:delText>26.1</w:delText>
        </w:r>
        <w:r w:rsidR="00250CC1" w:rsidDel="002A0697">
          <w:delText>, M</w:delText>
        </w:r>
        <w:r w:rsidR="00250CC1" w:rsidDel="002A0697">
          <w:rPr>
            <w:vertAlign w:val="subscript"/>
          </w:rPr>
          <w:delText>incon</w:delText>
        </w:r>
        <w:r w:rsidR="00250CC1" w:rsidDel="002A0697">
          <w:delText xml:space="preserve"> = </w:delText>
        </w:r>
        <w:r w:rsidR="00C539C2" w:rsidDel="002A0697">
          <w:delText>175.9ms</w:delText>
        </w:r>
        <w:r w:rsidR="00250CC1" w:rsidDel="002A0697">
          <w:delText>, SD</w:delText>
        </w:r>
        <w:r w:rsidR="00250CC1" w:rsidDel="002A0697">
          <w:rPr>
            <w:vertAlign w:val="subscript"/>
          </w:rPr>
          <w:delText>incon</w:delText>
        </w:r>
        <w:r w:rsidR="00250CC1" w:rsidDel="002A0697">
          <w:delText xml:space="preserve"> = </w:delText>
        </w:r>
        <w:r w:rsidR="00C539C2" w:rsidDel="002A0697">
          <w:delText>15.4</w:delText>
        </w:r>
        <w:r w:rsidR="00250CC1" w:rsidDel="002A0697">
          <w:delText xml:space="preserve">, </w:delText>
        </w:r>
        <w:r w:rsidR="00D826D9" w:rsidDel="002A0697">
          <w:delText>t</w:delText>
        </w:r>
      </w:del>
      <w:del w:id="859" w:author="Chen Heller" w:date="2022-08-30T13:49:00Z">
        <w:r w:rsidR="00D826D9" w:rsidRPr="00FF0854" w:rsidDel="0048761C">
          <w:rPr>
            <w:vertAlign w:val="subscript"/>
          </w:rPr>
          <w:delText>(6)</w:delText>
        </w:r>
      </w:del>
      <w:del w:id="860" w:author="Chen Heller" w:date="2022-09-08T15:19:00Z">
        <w:r w:rsidR="00D826D9" w:rsidDel="002A0697">
          <w:delText xml:space="preserve"> = -2.22, p = 0.</w:delText>
        </w:r>
      </w:del>
      <w:del w:id="861" w:author="Chen Heller" w:date="2022-09-05T10:34:00Z">
        <w:r w:rsidR="00D826D9" w:rsidDel="00A13F39">
          <w:delText>067</w:delText>
        </w:r>
      </w:del>
      <w:del w:id="862" w:author="Chen Heller" w:date="2022-09-08T15:19:00Z">
        <w:r w:rsidR="00D826D9" w:rsidDel="002A0697">
          <w:delText>, 95% CI [-</w:delText>
        </w:r>
        <w:r w:rsidR="00546571" w:rsidDel="002A0697">
          <w:delText>24</w:delText>
        </w:r>
        <w:r w:rsidR="00D826D9" w:rsidDel="002A0697">
          <w:delText xml:space="preserve">, </w:delText>
        </w:r>
        <w:r w:rsidR="00546571" w:rsidDel="002A0697">
          <w:delText>1.</w:delText>
        </w:r>
        <w:r w:rsidR="00D826D9" w:rsidDel="002A0697">
          <w:delText xml:space="preserve">1]) </w:delText>
        </w:r>
      </w:del>
      <w:del w:id="863" w:author="Chen Heller" w:date="2022-09-08T15:37:00Z">
        <w:r w:rsidR="00D826D9" w:rsidDel="0097052D">
          <w:delText>did not demonstrate any congruency effect</w:delText>
        </w:r>
        <w:r w:rsidR="00D826D9" w:rsidDel="00E45D75">
          <w:delText>.</w:delText>
        </w:r>
      </w:del>
      <w:r w:rsidR="00D826D9">
        <w:t xml:space="preserve"> </w:t>
      </w:r>
      <w:del w:id="864" w:author="Chen Heller" w:date="2022-09-08T15:40:00Z">
        <w:r w:rsidR="00D826D9" w:rsidDel="00AA4F09">
          <w:delText xml:space="preserve">Surprisingly, </w:delText>
        </w:r>
      </w:del>
      <w:ins w:id="865" w:author="Chen Heller" w:date="2022-09-08T16:04:00Z">
        <w:r w:rsidR="00A57CA5">
          <w:t>Su</w:t>
        </w:r>
      </w:ins>
      <w:ins w:id="866" w:author="Chen Heller" w:date="2022-09-08T16:05:00Z">
        <w:r w:rsidR="00C02A15">
          <w:t>r</w:t>
        </w:r>
      </w:ins>
      <w:ins w:id="867" w:author="Chen Heller" w:date="2022-09-08T16:04:00Z">
        <w:r w:rsidR="00A57CA5">
          <w:t>prisingly, t</w:t>
        </w:r>
      </w:ins>
      <w:ins w:id="868" w:author="Chen Heller" w:date="2022-08-30T12:19:00Z">
        <w:r w:rsidR="00B61734">
          <w:t>he response time between the first block of the first and the second day</w:t>
        </w:r>
      </w:ins>
      <w:ins w:id="869" w:author="Chen Heller" w:date="2022-09-08T15:38:00Z">
        <w:r w:rsidR="00E95DDB">
          <w:t>s</w:t>
        </w:r>
      </w:ins>
      <w:ins w:id="870" w:author="Chen Heller" w:date="2022-08-30T12:25:00Z">
        <w:r w:rsidR="005869EC">
          <w:t xml:space="preserve"> </w:t>
        </w:r>
      </w:ins>
      <w:ins w:id="871" w:author="Chen Heller" w:date="2022-09-08T15:41:00Z">
        <w:r w:rsidR="00634E13">
          <w:t xml:space="preserve">improved only slightly but the difference was not significant </w:t>
        </w:r>
      </w:ins>
      <w:ins w:id="872" w:author="Chen Heller" w:date="2022-08-30T12:20:00Z">
        <w:r w:rsidR="00B61734">
          <w:t>(</w:t>
        </w:r>
        <w:r w:rsidR="00A47FEC">
          <w:t>M</w:t>
        </w:r>
        <w:r w:rsidR="00A47FEC">
          <w:rPr>
            <w:vertAlign w:val="subscript"/>
          </w:rPr>
          <w:t>1</w:t>
        </w:r>
        <w:r w:rsidR="00A47FEC">
          <w:t xml:space="preserve"> = </w:t>
        </w:r>
      </w:ins>
      <w:ins w:id="873" w:author="Chen Heller" w:date="2022-09-08T08:09:00Z">
        <w:r w:rsidR="00367D35">
          <w:t>535.97</w:t>
        </w:r>
      </w:ins>
      <w:ins w:id="874" w:author="Chen Heller" w:date="2022-08-30T12:20:00Z">
        <w:r w:rsidR="00A47FEC">
          <w:t>, SD</w:t>
        </w:r>
        <w:r w:rsidR="00A47FEC">
          <w:rPr>
            <w:vertAlign w:val="subscript"/>
          </w:rPr>
          <w:t>1</w:t>
        </w:r>
        <w:r w:rsidR="00A47FEC">
          <w:t xml:space="preserve"> = </w:t>
        </w:r>
      </w:ins>
      <w:ins w:id="875" w:author="Chen Heller" w:date="2022-09-08T08:09:00Z">
        <w:r w:rsidR="00C62D8B">
          <w:t>63.18</w:t>
        </w:r>
      </w:ins>
      <w:ins w:id="876" w:author="Chen Heller" w:date="2022-08-30T12:20:00Z">
        <w:r w:rsidR="00A47FEC">
          <w:t>, M</w:t>
        </w:r>
        <w:r w:rsidR="00A47FEC">
          <w:rPr>
            <w:vertAlign w:val="subscript"/>
          </w:rPr>
          <w:t>2</w:t>
        </w:r>
        <w:r w:rsidR="00A47FEC">
          <w:t xml:space="preserve"> = </w:t>
        </w:r>
      </w:ins>
      <w:ins w:id="877" w:author="Chen Heller" w:date="2022-09-08T08:09:00Z">
        <w:r w:rsidR="00C62D8B">
          <w:t>455.76</w:t>
        </w:r>
      </w:ins>
      <w:ins w:id="878" w:author="Chen Heller" w:date="2022-08-30T12:20:00Z">
        <w:r w:rsidR="00A47FEC">
          <w:t>, SD</w:t>
        </w:r>
      </w:ins>
      <w:ins w:id="879" w:author="Chen Heller" w:date="2022-08-30T12:21:00Z">
        <w:r w:rsidR="00A47FEC">
          <w:rPr>
            <w:vertAlign w:val="subscript"/>
          </w:rPr>
          <w:t>2</w:t>
        </w:r>
      </w:ins>
      <w:ins w:id="880" w:author="Chen Heller" w:date="2022-08-30T12:20:00Z">
        <w:r w:rsidR="00A47FEC">
          <w:t xml:space="preserve"> = </w:t>
        </w:r>
      </w:ins>
      <w:ins w:id="881" w:author="Chen Heller" w:date="2022-09-08T08:09:00Z">
        <w:r w:rsidR="00C62D8B">
          <w:t>97.56</w:t>
        </w:r>
      </w:ins>
      <w:ins w:id="882" w:author="Chen Heller" w:date="2022-08-30T12:20:00Z">
        <w:r w:rsidR="00A47FEC">
          <w:t>, t</w:t>
        </w:r>
        <w:r w:rsidR="00A47FEC" w:rsidRPr="00A22F14">
          <w:rPr>
            <w:rPrChange w:id="883" w:author="Chen Heller" w:date="2022-08-30T12:22:00Z">
              <w:rPr>
                <w:vertAlign w:val="subscript"/>
              </w:rPr>
            </w:rPrChange>
          </w:rPr>
          <w:t>(</w:t>
        </w:r>
      </w:ins>
      <w:ins w:id="884" w:author="Chen Heller" w:date="2022-09-08T08:10:00Z">
        <w:r w:rsidR="00587EB6">
          <w:t>6</w:t>
        </w:r>
      </w:ins>
      <w:ins w:id="885" w:author="Chen Heller" w:date="2022-08-30T12:20:00Z">
        <w:r w:rsidR="00A47FEC" w:rsidRPr="00A22F14">
          <w:rPr>
            <w:rPrChange w:id="886" w:author="Chen Heller" w:date="2022-08-30T12:22:00Z">
              <w:rPr>
                <w:vertAlign w:val="subscript"/>
              </w:rPr>
            </w:rPrChange>
          </w:rPr>
          <w:t>)</w:t>
        </w:r>
        <w:r w:rsidR="00A47FEC">
          <w:t xml:space="preserve"> = </w:t>
        </w:r>
      </w:ins>
      <w:ins w:id="887" w:author="Chen Heller" w:date="2022-09-08T08:10:00Z">
        <w:r w:rsidR="00587EB6">
          <w:t>1.86</w:t>
        </w:r>
      </w:ins>
      <w:ins w:id="888" w:author="Chen Heller" w:date="2022-08-30T12:20:00Z">
        <w:r w:rsidR="00A47FEC">
          <w:t>, p = 0.</w:t>
        </w:r>
      </w:ins>
      <w:ins w:id="889" w:author="Chen Heller" w:date="2022-08-30T12:23:00Z">
        <w:r w:rsidR="0059682D">
          <w:t>1</w:t>
        </w:r>
      </w:ins>
      <w:ins w:id="890" w:author="Chen Heller" w:date="2022-09-08T08:10:00Z">
        <w:r w:rsidR="00587EB6">
          <w:t>11</w:t>
        </w:r>
      </w:ins>
      <w:ins w:id="891" w:author="Chen Heller" w:date="2022-08-30T12:20:00Z">
        <w:r w:rsidR="00A47FEC">
          <w:t>, 95% CI [</w:t>
        </w:r>
      </w:ins>
      <w:ins w:id="892" w:author="Chen Heller" w:date="2022-08-30T12:23:00Z">
        <w:r w:rsidR="0059682D">
          <w:t>-</w:t>
        </w:r>
      </w:ins>
      <w:ins w:id="893" w:author="Chen Heller" w:date="2022-09-08T08:10:00Z">
        <w:r w:rsidR="00587EB6">
          <w:t>24</w:t>
        </w:r>
      </w:ins>
      <w:ins w:id="894" w:author="Chen Heller" w:date="2022-08-30T12:23:00Z">
        <w:r w:rsidR="0059682D">
          <w:t>.</w:t>
        </w:r>
      </w:ins>
      <w:ins w:id="895" w:author="Chen Heller" w:date="2022-09-08T08:10:00Z">
        <w:r w:rsidR="00587EB6">
          <w:t>94</w:t>
        </w:r>
      </w:ins>
      <w:ins w:id="896" w:author="Chen Heller" w:date="2022-08-30T12:20:00Z">
        <w:r w:rsidR="00A47FEC">
          <w:t xml:space="preserve">, </w:t>
        </w:r>
      </w:ins>
      <w:ins w:id="897" w:author="Chen Heller" w:date="2022-09-08T08:11:00Z">
        <w:r w:rsidR="00587EB6">
          <w:t>185.36</w:t>
        </w:r>
      </w:ins>
      <w:ins w:id="898" w:author="Chen Heller" w:date="2022-08-30T12:20:00Z">
        <w:r w:rsidR="00A47FEC">
          <w:t>]</w:t>
        </w:r>
        <w:r w:rsidR="00B61734">
          <w:t xml:space="preserve">). </w:t>
        </w:r>
      </w:ins>
      <w:ins w:id="899" w:author="Chen Heller" w:date="2022-09-08T16:06:00Z">
        <w:r w:rsidR="00C05336">
          <w:t>Furthermore,</w:t>
        </w:r>
      </w:ins>
      <w:ins w:id="900" w:author="Chen Heller" w:date="2022-08-30T12:20:00Z">
        <w:r w:rsidR="00B61734">
          <w:t xml:space="preserve"> </w:t>
        </w:r>
      </w:ins>
      <w:r w:rsidR="00D826D9">
        <w:t xml:space="preserve">the average number of valid trials </w:t>
      </w:r>
      <w:ins w:id="901" w:author="Chen Heller" w:date="2022-09-08T15:47:00Z">
        <w:r w:rsidR="006E6D22">
          <w:t>exhibited a</w:t>
        </w:r>
      </w:ins>
      <w:ins w:id="902" w:author="Chen Heller" w:date="2022-09-08T16:06:00Z">
        <w:r w:rsidR="00E11384">
          <w:t xml:space="preserve">n unexpected </w:t>
        </w:r>
      </w:ins>
      <w:ins w:id="903" w:author="Chen Heller" w:date="2022-09-08T15:47:00Z">
        <w:r w:rsidR="006E6D22">
          <w:t>decreasing t</w:t>
        </w:r>
      </w:ins>
      <w:ins w:id="904" w:author="Chen Heller" w:date="2022-09-08T15:48:00Z">
        <w:r w:rsidR="006E6D22">
          <w:t xml:space="preserve">rend between </w:t>
        </w:r>
        <w:r w:rsidR="00461EEA">
          <w:t>Exp 2. and Exp 3</w:t>
        </w:r>
      </w:ins>
      <w:ins w:id="905" w:author="Chen Heller" w:date="2022-09-08T15:41:00Z">
        <w:r w:rsidR="00634E13">
          <w:t>. (</w:t>
        </w:r>
      </w:ins>
      <w:ins w:id="906" w:author="Chen Heller" w:date="2022-09-08T15:42:00Z">
        <w:r w:rsidR="00DD7902">
          <w:t>M</w:t>
        </w:r>
        <w:r w:rsidR="00DD7902">
          <w:rPr>
            <w:vertAlign w:val="subscript"/>
          </w:rPr>
          <w:t>2</w:t>
        </w:r>
        <w:r w:rsidR="00DD7902">
          <w:t xml:space="preserve"> = </w:t>
        </w:r>
      </w:ins>
      <w:ins w:id="907" w:author="Chen Heller" w:date="2022-09-08T15:46:00Z">
        <w:r w:rsidR="00E64905">
          <w:t>234.44</w:t>
        </w:r>
      </w:ins>
      <w:ins w:id="908" w:author="Chen Heller" w:date="2022-09-08T15:43:00Z">
        <w:r w:rsidR="00DD7902">
          <w:t>, SD</w:t>
        </w:r>
        <w:r w:rsidR="00DD7902">
          <w:rPr>
            <w:vertAlign w:val="subscript"/>
          </w:rPr>
          <w:t>2</w:t>
        </w:r>
        <w:r w:rsidR="00DD7902">
          <w:t xml:space="preserve"> = </w:t>
        </w:r>
      </w:ins>
      <w:ins w:id="909" w:author="Chen Heller" w:date="2022-09-08T15:46:00Z">
        <w:r w:rsidR="00E64905">
          <w:t>84.66</w:t>
        </w:r>
      </w:ins>
      <w:ins w:id="910" w:author="Chen Heller" w:date="2022-09-08T15:43:00Z">
        <w:r w:rsidR="00DD7902">
          <w:t>, M</w:t>
        </w:r>
        <w:r w:rsidR="00DD7902">
          <w:rPr>
            <w:vertAlign w:val="subscript"/>
          </w:rPr>
          <w:t>3</w:t>
        </w:r>
        <w:r w:rsidR="00DD7902">
          <w:t xml:space="preserve"> = </w:t>
        </w:r>
      </w:ins>
      <w:ins w:id="911" w:author="Chen Heller" w:date="2022-09-08T15:46:00Z">
        <w:r w:rsidR="00E64905">
          <w:t>162.57</w:t>
        </w:r>
      </w:ins>
      <w:ins w:id="912" w:author="Chen Heller" w:date="2022-09-08T15:43:00Z">
        <w:r w:rsidR="00DD7902">
          <w:t>, SD</w:t>
        </w:r>
        <w:r w:rsidR="00DD7902">
          <w:rPr>
            <w:vertAlign w:val="subscript"/>
          </w:rPr>
          <w:t>3</w:t>
        </w:r>
        <w:r w:rsidR="00DD7902">
          <w:t xml:space="preserve"> = </w:t>
        </w:r>
      </w:ins>
      <w:ins w:id="913" w:author="Chen Heller" w:date="2022-09-08T15:46:00Z">
        <w:r w:rsidR="00E64905">
          <w:t>63.23</w:t>
        </w:r>
      </w:ins>
      <w:ins w:id="914" w:author="Chen Heller" w:date="2022-09-08T15:43:00Z">
        <w:r w:rsidR="00DD7902">
          <w:t>, t</w:t>
        </w:r>
        <w:r w:rsidR="00DD7902" w:rsidRPr="00113020">
          <w:t>(</w:t>
        </w:r>
        <w:r w:rsidR="00DD7902">
          <w:t>14</w:t>
        </w:r>
        <w:r w:rsidR="00DD7902" w:rsidRPr="00113020">
          <w:t>)</w:t>
        </w:r>
        <w:r w:rsidR="00DD7902">
          <w:t xml:space="preserve"> = -1.87, p = 0.082, 95% CI [-154.25, 10.51]</w:t>
        </w:r>
      </w:ins>
      <w:ins w:id="915" w:author="Chen Heller" w:date="2022-09-08T15:41:00Z">
        <w:r w:rsidR="00634E13">
          <w:t>)</w:t>
        </w:r>
      </w:ins>
      <w:ins w:id="916" w:author="Chen Heller" w:date="2022-09-08T15:42:00Z">
        <w:r w:rsidR="00634E13">
          <w:t>.</w:t>
        </w:r>
      </w:ins>
      <w:ins w:id="917" w:author="Chen Heller" w:date="2022-09-08T15:48:00Z">
        <w:r w:rsidR="00461EEA" w:rsidDel="00461EEA">
          <w:t xml:space="preserve"> </w:t>
        </w:r>
      </w:ins>
      <w:del w:id="918" w:author="Chen Heller" w:date="2022-09-08T15:48:00Z">
        <w:r w:rsidR="00D826D9" w:rsidDel="00461EEA">
          <w:delText xml:space="preserve">among included </w:delText>
        </w:r>
      </w:del>
      <w:del w:id="919" w:author="Chen Heller" w:date="2022-09-07T17:33:00Z">
        <w:r w:rsidR="00D826D9" w:rsidDel="00655104">
          <w:delText xml:space="preserve">and excluded </w:delText>
        </w:r>
      </w:del>
      <w:del w:id="920" w:author="Chen Heller" w:date="2022-09-08T15:48:00Z">
        <w:r w:rsidR="00D826D9" w:rsidDel="00461EEA">
          <w:delText xml:space="preserve">participants was </w:delText>
        </w:r>
      </w:del>
      <w:del w:id="921" w:author="Chen Heller" w:date="2022-09-07T17:34:00Z">
        <w:r w:rsidR="00D826D9" w:rsidDel="00655104">
          <w:delText>87.61</w:delText>
        </w:r>
      </w:del>
      <w:del w:id="922" w:author="Chen Heller" w:date="2022-09-08T15:48:00Z">
        <w:r w:rsidR="00D826D9" w:rsidDel="00461EEA">
          <w:delText xml:space="preserve"> (SD = </w:delText>
        </w:r>
      </w:del>
      <w:del w:id="923" w:author="Chen Heller" w:date="2022-09-07T17:34:00Z">
        <w:r w:rsidR="00D826D9" w:rsidDel="000318D8">
          <w:delText>34.69</w:delText>
        </w:r>
      </w:del>
      <w:del w:id="924" w:author="Chen Heller" w:date="2022-09-08T15:48:00Z">
        <w:r w:rsidR="00D826D9" w:rsidDel="00461EEA">
          <w:delText xml:space="preserve">) in the congruent condition and </w:delText>
        </w:r>
      </w:del>
      <w:del w:id="925" w:author="Chen Heller" w:date="2022-09-07T17:34:00Z">
        <w:r w:rsidR="00D826D9" w:rsidDel="000318D8">
          <w:delText>77.84</w:delText>
        </w:r>
      </w:del>
      <w:del w:id="926" w:author="Chen Heller" w:date="2022-09-08T15:48:00Z">
        <w:r w:rsidR="00D826D9" w:rsidDel="00461EEA">
          <w:delText xml:space="preserve"> (SD = </w:delText>
        </w:r>
      </w:del>
      <w:del w:id="927" w:author="Chen Heller" w:date="2022-09-07T17:34:00Z">
        <w:r w:rsidR="00D826D9" w:rsidDel="000318D8">
          <w:delText>36.23</w:delText>
        </w:r>
      </w:del>
      <w:del w:id="928" w:author="Chen Heller" w:date="2022-09-08T15:48:00Z">
        <w:r w:rsidR="00D826D9" w:rsidDel="00461EEA">
          <w:delText xml:space="preserve">) in the incongruent condition, which did not differ significantly from experiment two </w:delText>
        </w:r>
      </w:del>
      <w:del w:id="929" w:author="Chen Heller" w:date="2022-09-08T15:43:00Z">
        <w:r w:rsidR="00D826D9" w:rsidDel="00DD7902">
          <w:delText>(t</w:delText>
        </w:r>
        <w:r w:rsidR="00D826D9" w:rsidRPr="003547AD" w:rsidDel="00DD7902">
          <w:rPr>
            <w:rPrChange w:id="930" w:author="Chen Heller" w:date="2022-08-30T13:50:00Z">
              <w:rPr>
                <w:vertAlign w:val="subscript"/>
              </w:rPr>
            </w:rPrChange>
          </w:rPr>
          <w:delText>(</w:delText>
        </w:r>
      </w:del>
      <w:del w:id="931" w:author="Chen Heller" w:date="2022-09-07T18:01:00Z">
        <w:r w:rsidR="00D826D9" w:rsidRPr="003547AD" w:rsidDel="00BE1F50">
          <w:rPr>
            <w:rPrChange w:id="932" w:author="Chen Heller" w:date="2022-08-30T13:50:00Z">
              <w:rPr>
                <w:vertAlign w:val="subscript"/>
              </w:rPr>
            </w:rPrChange>
          </w:rPr>
          <w:delText>25</w:delText>
        </w:r>
      </w:del>
      <w:del w:id="933" w:author="Chen Heller" w:date="2022-09-08T15:43:00Z">
        <w:r w:rsidR="00D826D9" w:rsidRPr="003547AD" w:rsidDel="00DD7902">
          <w:rPr>
            <w:rPrChange w:id="934" w:author="Chen Heller" w:date="2022-08-30T13:50:00Z">
              <w:rPr>
                <w:vertAlign w:val="subscript"/>
              </w:rPr>
            </w:rPrChange>
          </w:rPr>
          <w:delText>)</w:delText>
        </w:r>
        <w:r w:rsidR="00D826D9" w:rsidDel="00DD7902">
          <w:delText xml:space="preserve"> = </w:delText>
        </w:r>
      </w:del>
      <w:del w:id="935" w:author="Chen Heller" w:date="2022-09-07T18:01:00Z">
        <w:r w:rsidR="00D826D9" w:rsidDel="00BE1F50">
          <w:delText>-0.3</w:delText>
        </w:r>
      </w:del>
      <w:del w:id="936" w:author="Chen Heller" w:date="2022-09-08T15:43:00Z">
        <w:r w:rsidR="00D826D9" w:rsidDel="00DD7902">
          <w:delText xml:space="preserve">, p = </w:delText>
        </w:r>
      </w:del>
      <w:del w:id="937" w:author="Chen Heller" w:date="2022-09-07T18:01:00Z">
        <w:r w:rsidR="00D826D9" w:rsidDel="00BE1F50">
          <w:delText>0.76</w:delText>
        </w:r>
      </w:del>
      <w:del w:id="938" w:author="Chen Heller" w:date="2022-09-08T15:43:00Z">
        <w:r w:rsidR="00D826D9" w:rsidDel="00DD7902">
          <w:delText>, 95% CI [-</w:delText>
        </w:r>
      </w:del>
      <w:del w:id="939" w:author="Chen Heller" w:date="2022-09-07T18:01:00Z">
        <w:r w:rsidR="00D826D9" w:rsidDel="00BE1F50">
          <w:delText>83.5</w:delText>
        </w:r>
      </w:del>
      <w:del w:id="940" w:author="Chen Heller" w:date="2022-09-08T15:43:00Z">
        <w:r w:rsidR="00D826D9" w:rsidDel="00DD7902">
          <w:delText xml:space="preserve">, </w:delText>
        </w:r>
      </w:del>
      <w:del w:id="941" w:author="Chen Heller" w:date="2022-09-07T18:01:00Z">
        <w:r w:rsidR="00D826D9" w:rsidDel="00BE1F50">
          <w:delText>62</w:delText>
        </w:r>
      </w:del>
      <w:del w:id="942" w:author="Chen Heller" w:date="2022-09-08T15:43:00Z">
        <w:r w:rsidR="00D826D9" w:rsidDel="00DD7902">
          <w:delText>]</w:delText>
        </w:r>
        <w:r w:rsidR="00D826D9" w:rsidDel="00DD7902">
          <w:rPr>
            <w:rFonts w:hint="cs"/>
            <w:rtl/>
          </w:rPr>
          <w:delText>(</w:delText>
        </w:r>
      </w:del>
      <w:r w:rsidR="00D826D9">
        <w:t xml:space="preserve">. </w:t>
      </w:r>
      <w:commentRangeStart w:id="943"/>
      <w:ins w:id="944" w:author="Chen Heller" w:date="2022-09-08T16:07:00Z">
        <w:r w:rsidR="006E74E9">
          <w:t>More specifically</w:t>
        </w:r>
      </w:ins>
      <w:del w:id="945" w:author="Chen Heller" w:date="2022-08-29T13:18:00Z">
        <w:r w:rsidR="00D826D9" w:rsidDel="00A526EC">
          <w:delText>H</w:delText>
        </w:r>
      </w:del>
      <w:del w:id="946" w:author="Chen Heller" w:date="2022-09-08T15:49:00Z">
        <w:r w:rsidR="00D826D9" w:rsidDel="00255122">
          <w:delText>owever</w:delText>
        </w:r>
      </w:del>
      <w:del w:id="947" w:author="Chen Heller" w:date="2022-09-08T15:59:00Z">
        <w:r w:rsidR="00D826D9" w:rsidDel="00335F1E">
          <w:delText xml:space="preserve">, trends were found </w:delText>
        </w:r>
      </w:del>
      <w:del w:id="948" w:author="Chen Heller" w:date="2022-09-08T16:07:00Z">
        <w:r w:rsidR="00D826D9" w:rsidDel="006E74E9">
          <w:delText xml:space="preserve">when </w:delText>
        </w:r>
      </w:del>
      <w:del w:id="949" w:author="Chen Heller" w:date="2022-09-08T15:49:00Z">
        <w:r w:rsidR="00D826D9" w:rsidDel="00255122">
          <w:delText xml:space="preserve">analyzing </w:delText>
        </w:r>
      </w:del>
      <w:del w:id="950" w:author="Chen Heller" w:date="2022-09-08T16:07:00Z">
        <w:r w:rsidR="00D826D9" w:rsidDel="006E74E9">
          <w:delText>each exclusion criteria separately.</w:delText>
        </w:r>
      </w:del>
      <w:ins w:id="951" w:author="Chen Heller" w:date="2022-09-08T16:07:00Z">
        <w:r w:rsidR="006E74E9">
          <w:t xml:space="preserve">, </w:t>
        </w:r>
      </w:ins>
      <w:ins w:id="952" w:author="Chen Heller" w:date="2022-09-08T16:00:00Z">
        <w:r w:rsidR="003334B5">
          <w:t>a significant increase was found in the number of short trajectories (</w:t>
        </w:r>
      </w:ins>
      <w:ins w:id="953" w:author="Chen Heller" w:date="2022-09-08T16:02:00Z">
        <w:r w:rsidR="00E1425A">
          <w:t>M</w:t>
        </w:r>
        <w:r w:rsidR="00E1425A">
          <w:rPr>
            <w:vertAlign w:val="subscript"/>
          </w:rPr>
          <w:t>2</w:t>
        </w:r>
        <w:r w:rsidR="00E1425A">
          <w:t xml:space="preserve"> = 14.55, SD</w:t>
        </w:r>
        <w:r w:rsidR="00E1425A">
          <w:rPr>
            <w:vertAlign w:val="subscript"/>
          </w:rPr>
          <w:t>2</w:t>
        </w:r>
        <w:r w:rsidR="00E1425A">
          <w:t xml:space="preserve"> = 17.59, M</w:t>
        </w:r>
        <w:r w:rsidR="00E1425A">
          <w:rPr>
            <w:vertAlign w:val="subscript"/>
          </w:rPr>
          <w:t>3</w:t>
        </w:r>
        <w:r w:rsidR="00E1425A">
          <w:t xml:space="preserve"> = 70.28, SD</w:t>
        </w:r>
        <w:r w:rsidR="00E1425A">
          <w:rPr>
            <w:vertAlign w:val="subscript"/>
          </w:rPr>
          <w:t>3</w:t>
        </w:r>
        <w:r w:rsidR="00E1425A">
          <w:t xml:space="preserve"> = 42.75, t</w:t>
        </w:r>
        <w:r w:rsidR="00E1425A" w:rsidRPr="00113020">
          <w:t>(</w:t>
        </w:r>
        <w:r w:rsidR="00E1425A">
          <w:t>14</w:t>
        </w:r>
        <w:r w:rsidR="00E1425A" w:rsidRPr="00113020">
          <w:t>)</w:t>
        </w:r>
        <w:r w:rsidR="00E1425A">
          <w:t xml:space="preserve"> = 3.56, p = 0.003, 95% CI [22.23, 89.22]</w:t>
        </w:r>
      </w:ins>
      <w:ins w:id="954" w:author="Chen Heller" w:date="2022-09-08T16:00:00Z">
        <w:r w:rsidR="003334B5">
          <w:t>)</w:t>
        </w:r>
      </w:ins>
      <w:r w:rsidR="00D826D9">
        <w:t xml:space="preserve"> </w:t>
      </w:r>
      <w:ins w:id="955" w:author="Chen Heller" w:date="2022-09-08T16:00:00Z">
        <w:r w:rsidR="003334B5">
          <w:t>while an increasing trend was found for the number of early responses (</w:t>
        </w:r>
      </w:ins>
      <w:ins w:id="956" w:author="Chen Heller" w:date="2022-09-08T16:03:00Z">
        <w:r w:rsidR="00E1425A">
          <w:t>M</w:t>
        </w:r>
        <w:r w:rsidR="00E1425A">
          <w:rPr>
            <w:vertAlign w:val="subscript"/>
          </w:rPr>
          <w:t>2</w:t>
        </w:r>
        <w:r w:rsidR="00E1425A">
          <w:t xml:space="preserve"> = 36.77, SD</w:t>
        </w:r>
        <w:r w:rsidR="00E1425A">
          <w:rPr>
            <w:vertAlign w:val="subscript"/>
          </w:rPr>
          <w:t>2</w:t>
        </w:r>
        <w:r w:rsidR="00E1425A">
          <w:t xml:space="preserve"> = 40.96, M</w:t>
        </w:r>
        <w:r w:rsidR="00E1425A">
          <w:rPr>
            <w:vertAlign w:val="subscript"/>
          </w:rPr>
          <w:t>3</w:t>
        </w:r>
        <w:r w:rsidR="00E1425A">
          <w:t xml:space="preserve"> = 68, SD</w:t>
        </w:r>
        <w:r w:rsidR="00E1425A">
          <w:rPr>
            <w:vertAlign w:val="subscript"/>
          </w:rPr>
          <w:t>3</w:t>
        </w:r>
        <w:r w:rsidR="00E1425A">
          <w:t xml:space="preserve"> = 65.20, t</w:t>
        </w:r>
        <w:r w:rsidR="00E1425A" w:rsidRPr="00113020">
          <w:t>(</w:t>
        </w:r>
        <w:r w:rsidR="00E1425A">
          <w:t>14</w:t>
        </w:r>
        <w:r w:rsidR="00E1425A" w:rsidRPr="00113020">
          <w:t>)</w:t>
        </w:r>
        <w:r w:rsidR="00E1425A">
          <w:t xml:space="preserve"> = 1.17, p = 0.259, 95% CI [-25.77, 88.22]</w:t>
        </w:r>
      </w:ins>
      <w:ins w:id="957" w:author="Chen Heller" w:date="2022-09-08T16:00:00Z">
        <w:r w:rsidR="003334B5">
          <w:t>). Contrasting</w:t>
        </w:r>
      </w:ins>
      <w:ins w:id="958" w:author="Chen Heller" w:date="2022-09-08T16:01:00Z">
        <w:r w:rsidR="003334B5">
          <w:t xml:space="preserve">ly, </w:t>
        </w:r>
        <w:r w:rsidR="00E1425A">
          <w:t>and in-line with my expectations, decreasing trends were found for the number of late responses (</w:t>
        </w:r>
      </w:ins>
      <w:ins w:id="959" w:author="Chen Heller" w:date="2022-09-08T16:02:00Z">
        <w:r w:rsidR="00E1425A">
          <w:t>M</w:t>
        </w:r>
        <w:r w:rsidR="00E1425A">
          <w:rPr>
            <w:vertAlign w:val="subscript"/>
          </w:rPr>
          <w:t>2</w:t>
        </w:r>
        <w:r w:rsidR="00E1425A">
          <w:t xml:space="preserve"> = 58.88, SD</w:t>
        </w:r>
        <w:r w:rsidR="00E1425A">
          <w:rPr>
            <w:vertAlign w:val="subscript"/>
          </w:rPr>
          <w:t>2</w:t>
        </w:r>
        <w:r w:rsidR="00E1425A">
          <w:t xml:space="preserve"> = 21.60, M</w:t>
        </w:r>
        <w:r w:rsidR="00E1425A">
          <w:rPr>
            <w:vertAlign w:val="subscript"/>
          </w:rPr>
          <w:t>3</w:t>
        </w:r>
        <w:r w:rsidR="00E1425A">
          <w:t xml:space="preserve"> = 54.57, SD</w:t>
        </w:r>
        <w:r w:rsidR="00E1425A">
          <w:rPr>
            <w:vertAlign w:val="subscript"/>
          </w:rPr>
          <w:t>3</w:t>
        </w:r>
        <w:r w:rsidR="00E1425A">
          <w:t xml:space="preserve"> = 28.37, t</w:t>
        </w:r>
        <w:r w:rsidR="00E1425A" w:rsidRPr="00113020">
          <w:t>(</w:t>
        </w:r>
        <w:r w:rsidR="00E1425A">
          <w:t>14</w:t>
        </w:r>
        <w:r w:rsidR="00E1425A" w:rsidRPr="00113020">
          <w:t>)</w:t>
        </w:r>
        <w:r w:rsidR="00E1425A">
          <w:t xml:space="preserve"> = -0.34, p = 0.734, 95% CI [-31.05, 22.41]</w:t>
        </w:r>
      </w:ins>
      <w:ins w:id="960" w:author="Chen Heller" w:date="2022-09-08T16:01:00Z">
        <w:r w:rsidR="00E1425A">
          <w:t>), slow movements (</w:t>
        </w:r>
      </w:ins>
      <w:ins w:id="961" w:author="Chen Heller" w:date="2022-09-08T16:02:00Z">
        <w:r w:rsidR="00E1425A">
          <w:t>M</w:t>
        </w:r>
        <w:r w:rsidR="00E1425A">
          <w:rPr>
            <w:vertAlign w:val="subscript"/>
          </w:rPr>
          <w:t>2</w:t>
        </w:r>
        <w:r w:rsidR="00E1425A">
          <w:t xml:space="preserve"> = 9.66, SD</w:t>
        </w:r>
        <w:r w:rsidR="00E1425A">
          <w:rPr>
            <w:vertAlign w:val="subscript"/>
          </w:rPr>
          <w:t>2</w:t>
        </w:r>
        <w:r w:rsidR="00E1425A">
          <w:t xml:space="preserve"> = 18.06, M</w:t>
        </w:r>
        <w:r w:rsidR="00E1425A">
          <w:rPr>
            <w:vertAlign w:val="subscript"/>
          </w:rPr>
          <w:t>3</w:t>
        </w:r>
        <w:r w:rsidR="00E1425A">
          <w:t xml:space="preserve"> = 0.57, SD</w:t>
        </w:r>
        <w:r w:rsidR="00E1425A">
          <w:rPr>
            <w:vertAlign w:val="subscript"/>
          </w:rPr>
          <w:t>3</w:t>
        </w:r>
        <w:r w:rsidR="00E1425A">
          <w:t xml:space="preserve"> = 0.78, t</w:t>
        </w:r>
        <w:r w:rsidR="00E1425A" w:rsidRPr="00113020">
          <w:t>(</w:t>
        </w:r>
        <w:r w:rsidR="00E1425A">
          <w:t>14</w:t>
        </w:r>
        <w:r w:rsidR="00E1425A" w:rsidRPr="00113020">
          <w:t>)</w:t>
        </w:r>
        <w:r w:rsidR="00E1425A">
          <w:t xml:space="preserve"> = -1.32, p = 0.207, 95% CI [--23.86, 5.67]</w:t>
        </w:r>
      </w:ins>
      <w:ins w:id="962" w:author="Chen Heller" w:date="2022-09-08T16:01:00Z">
        <w:r w:rsidR="00E1425A">
          <w:t>) and incorrect answers (</w:t>
        </w:r>
      </w:ins>
      <w:ins w:id="963" w:author="Chen Heller" w:date="2022-09-08T16:03:00Z">
        <w:r w:rsidR="00E1425A">
          <w:t>M</w:t>
        </w:r>
        <w:r w:rsidR="00E1425A">
          <w:rPr>
            <w:vertAlign w:val="subscript"/>
          </w:rPr>
          <w:t>2</w:t>
        </w:r>
        <w:r w:rsidR="00E1425A">
          <w:t xml:space="preserve"> = 72.11, SD</w:t>
        </w:r>
        <w:r w:rsidR="00E1425A">
          <w:rPr>
            <w:vertAlign w:val="subscript"/>
          </w:rPr>
          <w:t>2</w:t>
        </w:r>
        <w:r w:rsidR="00E1425A">
          <w:t xml:space="preserve"> = 21.22, M</w:t>
        </w:r>
        <w:r w:rsidR="00E1425A">
          <w:rPr>
            <w:vertAlign w:val="subscript"/>
          </w:rPr>
          <w:t>3</w:t>
        </w:r>
        <w:r w:rsidR="00E1425A">
          <w:t xml:space="preserve"> = 49, SD</w:t>
        </w:r>
        <w:r w:rsidR="00E1425A">
          <w:rPr>
            <w:vertAlign w:val="subscript"/>
          </w:rPr>
          <w:t>3</w:t>
        </w:r>
        <w:r w:rsidR="00E1425A">
          <w:t xml:space="preserve"> = 29.68, t</w:t>
        </w:r>
        <w:r w:rsidR="00E1425A" w:rsidRPr="00113020">
          <w:t>(</w:t>
        </w:r>
        <w:r w:rsidR="00E1425A">
          <w:t>14</w:t>
        </w:r>
        <w:r w:rsidR="00E1425A" w:rsidRPr="00113020">
          <w:t>)</w:t>
        </w:r>
        <w:r w:rsidR="00E1425A">
          <w:t xml:space="preserve"> = -1.82, p = 0.090, 95% CI [-50.34, 4.12]</w:t>
        </w:r>
      </w:ins>
      <w:ins w:id="964" w:author="Chen Heller" w:date="2022-09-08T16:01:00Z">
        <w:r w:rsidR="00E1425A">
          <w:t>).</w:t>
        </w:r>
      </w:ins>
      <w:commentRangeEnd w:id="943"/>
      <w:ins w:id="965" w:author="Chen Heller" w:date="2022-09-12T12:52:00Z">
        <w:r w:rsidR="00C901C1">
          <w:rPr>
            <w:rStyle w:val="CommentReference"/>
          </w:rPr>
          <w:commentReference w:id="943"/>
        </w:r>
      </w:ins>
      <w:del w:id="966" w:author="Chen Heller" w:date="2022-09-08T16:02:00Z">
        <w:r w:rsidR="00D826D9" w:rsidDel="00E1425A">
          <w:delText>The amount of late responses decreased (M</w:delText>
        </w:r>
        <w:r w:rsidR="00D826D9" w:rsidDel="00E1425A">
          <w:rPr>
            <w:vertAlign w:val="subscript"/>
          </w:rPr>
          <w:delText>3</w:delText>
        </w:r>
        <w:r w:rsidR="00D826D9" w:rsidDel="00E1425A">
          <w:delText xml:space="preserve"> = </w:delText>
        </w:r>
      </w:del>
      <w:del w:id="967" w:author="Chen Heller" w:date="2022-09-07T17:52:00Z">
        <w:r w:rsidR="00D826D9" w:rsidDel="003A1311">
          <w:delText>52.84</w:delText>
        </w:r>
      </w:del>
      <w:del w:id="968" w:author="Chen Heller" w:date="2022-09-08T16:02:00Z">
        <w:r w:rsidR="00D826D9" w:rsidDel="00E1425A">
          <w:delText>, SD</w:delText>
        </w:r>
        <w:r w:rsidR="00D826D9" w:rsidDel="00E1425A">
          <w:rPr>
            <w:vertAlign w:val="subscript"/>
          </w:rPr>
          <w:delText>3</w:delText>
        </w:r>
        <w:r w:rsidR="00D826D9" w:rsidDel="00E1425A">
          <w:delText xml:space="preserve"> = </w:delText>
        </w:r>
      </w:del>
      <w:del w:id="969" w:author="Chen Heller" w:date="2022-09-07T17:52:00Z">
        <w:r w:rsidR="00D826D9" w:rsidDel="003A1311">
          <w:delText>30.83</w:delText>
        </w:r>
      </w:del>
      <w:del w:id="970" w:author="Chen Heller" w:date="2022-09-08T16:02:00Z">
        <w:r w:rsidR="00D826D9" w:rsidDel="00E1425A">
          <w:delText xml:space="preserve">, </w:delText>
        </w:r>
      </w:del>
      <w:del w:id="971" w:author="Chen Heller" w:date="2022-09-08T15:50:00Z">
        <w:r w:rsidR="00D826D9" w:rsidDel="00675C5D">
          <w:delText>M</w:delText>
        </w:r>
        <w:r w:rsidR="00D826D9" w:rsidDel="00675C5D">
          <w:rPr>
            <w:vertAlign w:val="subscript"/>
          </w:rPr>
          <w:delText>2</w:delText>
        </w:r>
        <w:r w:rsidR="00D826D9" w:rsidDel="00675C5D">
          <w:delText xml:space="preserve"> = </w:delText>
        </w:r>
      </w:del>
      <w:del w:id="972" w:author="Chen Heller" w:date="2022-09-07T17:53:00Z">
        <w:r w:rsidR="00D826D9" w:rsidDel="003A1311">
          <w:delText>118</w:delText>
        </w:r>
      </w:del>
      <w:del w:id="973" w:author="Chen Heller" w:date="2022-09-08T15:50:00Z">
        <w:r w:rsidR="00D826D9" w:rsidDel="00675C5D">
          <w:delText>, SD</w:delText>
        </w:r>
        <w:r w:rsidR="00D826D9" w:rsidDel="00675C5D">
          <w:rPr>
            <w:vertAlign w:val="subscript"/>
          </w:rPr>
          <w:delText>2</w:delText>
        </w:r>
        <w:r w:rsidR="00D826D9" w:rsidDel="00675C5D">
          <w:delText xml:space="preserve"> = </w:delText>
        </w:r>
      </w:del>
      <w:del w:id="974" w:author="Chen Heller" w:date="2022-09-07T17:53:00Z">
        <w:r w:rsidR="00D826D9" w:rsidDel="003A1311">
          <w:delText>128.16</w:delText>
        </w:r>
      </w:del>
      <w:del w:id="975" w:author="Chen Heller" w:date="2022-09-08T15:50:00Z">
        <w:r w:rsidR="00D826D9" w:rsidDel="00675C5D">
          <w:delText xml:space="preserve">, </w:delText>
        </w:r>
      </w:del>
      <w:del w:id="976" w:author="Chen Heller" w:date="2022-09-08T16:02:00Z">
        <w:r w:rsidR="00D826D9" w:rsidDel="00E1425A">
          <w:delText>t</w:delText>
        </w:r>
        <w:r w:rsidR="00D826D9" w:rsidRPr="00342DA7" w:rsidDel="00E1425A">
          <w:rPr>
            <w:rPrChange w:id="977" w:author="Chen Heller" w:date="2022-08-30T13:55:00Z">
              <w:rPr>
                <w:vertAlign w:val="subscript"/>
              </w:rPr>
            </w:rPrChange>
          </w:rPr>
          <w:delText>(</w:delText>
        </w:r>
      </w:del>
      <w:del w:id="978" w:author="Chen Heller" w:date="2022-09-07T17:55:00Z">
        <w:r w:rsidR="00D826D9" w:rsidRPr="00342DA7" w:rsidDel="00540EEF">
          <w:rPr>
            <w:rPrChange w:id="979" w:author="Chen Heller" w:date="2022-08-30T13:55:00Z">
              <w:rPr>
                <w:vertAlign w:val="subscript"/>
              </w:rPr>
            </w:rPrChange>
          </w:rPr>
          <w:delText>25</w:delText>
        </w:r>
      </w:del>
      <w:del w:id="980" w:author="Chen Heller" w:date="2022-09-08T16:02:00Z">
        <w:r w:rsidR="00D826D9" w:rsidRPr="00342DA7" w:rsidDel="00E1425A">
          <w:rPr>
            <w:rPrChange w:id="981" w:author="Chen Heller" w:date="2022-08-30T13:55:00Z">
              <w:rPr>
                <w:vertAlign w:val="subscript"/>
              </w:rPr>
            </w:rPrChange>
          </w:rPr>
          <w:delText>)</w:delText>
        </w:r>
        <w:r w:rsidR="00D826D9" w:rsidDel="00E1425A">
          <w:delText xml:space="preserve"> = -</w:delText>
        </w:r>
      </w:del>
      <w:del w:id="982" w:author="Chen Heller" w:date="2022-09-07T17:53:00Z">
        <w:r w:rsidR="00D826D9" w:rsidDel="003A1311">
          <w:delText>1.78</w:delText>
        </w:r>
      </w:del>
      <w:del w:id="983" w:author="Chen Heller" w:date="2022-09-08T16:02:00Z">
        <w:r w:rsidR="00D826D9" w:rsidDel="00E1425A">
          <w:delText>, p = 0.</w:delText>
        </w:r>
      </w:del>
      <w:del w:id="984" w:author="Chen Heller" w:date="2022-09-07T17:53:00Z">
        <w:r w:rsidR="00D826D9" w:rsidDel="00D32D71">
          <w:delText>08</w:delText>
        </w:r>
      </w:del>
      <w:del w:id="985" w:author="Chen Heller" w:date="2022-09-08T16:02:00Z">
        <w:r w:rsidR="00D826D9" w:rsidDel="00E1425A">
          <w:delText>, 95% CI [</w:delText>
        </w:r>
      </w:del>
      <w:del w:id="986" w:author="Chen Heller" w:date="2022-09-07T17:53:00Z">
        <w:r w:rsidR="00D826D9" w:rsidDel="00D32D71">
          <w:delText>-140.4</w:delText>
        </w:r>
      </w:del>
      <w:del w:id="987" w:author="Chen Heller" w:date="2022-09-08T16:02:00Z">
        <w:r w:rsidR="00D826D9" w:rsidDel="00E1425A">
          <w:delText xml:space="preserve">, </w:delText>
        </w:r>
      </w:del>
      <w:del w:id="988" w:author="Chen Heller" w:date="2022-09-07T17:54:00Z">
        <w:r w:rsidR="00D826D9" w:rsidDel="00D32D71">
          <w:delText>10</w:delText>
        </w:r>
      </w:del>
      <w:del w:id="989" w:author="Chen Heller" w:date="2022-09-08T16:02:00Z">
        <w:r w:rsidR="00D826D9" w:rsidDel="00E1425A">
          <w:delText>]), while the number of short trajectories (M</w:delText>
        </w:r>
        <w:r w:rsidR="00D826D9" w:rsidDel="00E1425A">
          <w:rPr>
            <w:vertAlign w:val="subscript"/>
          </w:rPr>
          <w:delText>3</w:delText>
        </w:r>
        <w:r w:rsidR="00D826D9" w:rsidDel="00E1425A">
          <w:delText xml:space="preserve"> = </w:delText>
        </w:r>
      </w:del>
      <w:del w:id="990" w:author="Chen Heller" w:date="2022-09-07T17:54:00Z">
        <w:r w:rsidR="00D826D9" w:rsidDel="00D32D71">
          <w:delText>57</w:delText>
        </w:r>
      </w:del>
      <w:del w:id="991" w:author="Chen Heller" w:date="2022-09-08T16:02:00Z">
        <w:r w:rsidR="00D826D9" w:rsidDel="00E1425A">
          <w:delText>, SD</w:delText>
        </w:r>
        <w:r w:rsidR="00D826D9" w:rsidDel="00E1425A">
          <w:rPr>
            <w:vertAlign w:val="subscript"/>
          </w:rPr>
          <w:delText>3</w:delText>
        </w:r>
        <w:r w:rsidR="00D826D9" w:rsidDel="00E1425A">
          <w:delText xml:space="preserve"> = </w:delText>
        </w:r>
      </w:del>
      <w:del w:id="992" w:author="Chen Heller" w:date="2022-09-07T17:54:00Z">
        <w:r w:rsidR="00D826D9" w:rsidDel="00D32D71">
          <w:delText>40.7</w:delText>
        </w:r>
      </w:del>
      <w:del w:id="993" w:author="Chen Heller" w:date="2022-09-08T16:02:00Z">
        <w:r w:rsidR="00D826D9" w:rsidDel="00E1425A">
          <w:delText xml:space="preserve">, </w:delText>
        </w:r>
      </w:del>
      <w:del w:id="994" w:author="Chen Heller" w:date="2022-09-08T15:50:00Z">
        <w:r w:rsidR="00D826D9" w:rsidDel="00675C5D">
          <w:delText>M</w:delText>
        </w:r>
        <w:r w:rsidR="00D826D9" w:rsidDel="00675C5D">
          <w:rPr>
            <w:vertAlign w:val="subscript"/>
          </w:rPr>
          <w:delText>2</w:delText>
        </w:r>
        <w:r w:rsidR="00D826D9" w:rsidDel="00675C5D">
          <w:delText xml:space="preserve"> = </w:delText>
        </w:r>
      </w:del>
      <w:del w:id="995" w:author="Chen Heller" w:date="2022-09-07T17:54:00Z">
        <w:r w:rsidR="00D826D9" w:rsidDel="00540EEF">
          <w:delText>18.5</w:delText>
        </w:r>
      </w:del>
      <w:del w:id="996" w:author="Chen Heller" w:date="2022-09-08T15:50:00Z">
        <w:r w:rsidR="00D826D9" w:rsidDel="00675C5D">
          <w:delText>, SD</w:delText>
        </w:r>
        <w:r w:rsidR="00D826D9" w:rsidDel="00675C5D">
          <w:rPr>
            <w:vertAlign w:val="subscript"/>
          </w:rPr>
          <w:delText>2</w:delText>
        </w:r>
        <w:r w:rsidR="00D826D9" w:rsidDel="00675C5D">
          <w:delText xml:space="preserve"> = </w:delText>
        </w:r>
      </w:del>
      <w:del w:id="997" w:author="Chen Heller" w:date="2022-09-07T17:54:00Z">
        <w:r w:rsidR="00D826D9" w:rsidDel="00540EEF">
          <w:delText>18</w:delText>
        </w:r>
      </w:del>
      <w:del w:id="998" w:author="Chen Heller" w:date="2022-09-08T15:50:00Z">
        <w:r w:rsidR="00D826D9" w:rsidDel="00675C5D">
          <w:delText xml:space="preserve">, </w:delText>
        </w:r>
      </w:del>
      <w:del w:id="999" w:author="Chen Heller" w:date="2022-09-08T16:02:00Z">
        <w:r w:rsidR="00D826D9" w:rsidDel="00E1425A">
          <w:delText>t</w:delText>
        </w:r>
        <w:r w:rsidR="00D826D9" w:rsidRPr="00342DA7" w:rsidDel="00E1425A">
          <w:rPr>
            <w:rPrChange w:id="1000" w:author="Chen Heller" w:date="2022-08-30T13:56:00Z">
              <w:rPr>
                <w:vertAlign w:val="subscript"/>
              </w:rPr>
            </w:rPrChange>
          </w:rPr>
          <w:delText>(</w:delText>
        </w:r>
      </w:del>
      <w:del w:id="1001" w:author="Chen Heller" w:date="2022-09-07T17:55:00Z">
        <w:r w:rsidR="00D826D9" w:rsidRPr="00342DA7" w:rsidDel="00540EEF">
          <w:rPr>
            <w:rPrChange w:id="1002" w:author="Chen Heller" w:date="2022-08-30T13:56:00Z">
              <w:rPr>
                <w:vertAlign w:val="subscript"/>
              </w:rPr>
            </w:rPrChange>
          </w:rPr>
          <w:delText>25</w:delText>
        </w:r>
      </w:del>
      <w:del w:id="1003" w:author="Chen Heller" w:date="2022-09-08T16:02:00Z">
        <w:r w:rsidR="00D826D9" w:rsidRPr="00342DA7" w:rsidDel="00E1425A">
          <w:rPr>
            <w:rPrChange w:id="1004" w:author="Chen Heller" w:date="2022-08-30T13:56:00Z">
              <w:rPr>
                <w:vertAlign w:val="subscript"/>
              </w:rPr>
            </w:rPrChange>
          </w:rPr>
          <w:delText>)</w:delText>
        </w:r>
        <w:r w:rsidR="00D826D9" w:rsidDel="00E1425A">
          <w:delText xml:space="preserve"> = </w:delText>
        </w:r>
      </w:del>
      <w:del w:id="1005" w:author="Chen Heller" w:date="2022-09-07T17:55:00Z">
        <w:r w:rsidR="00D826D9" w:rsidDel="00160722">
          <w:delText>3.2</w:delText>
        </w:r>
      </w:del>
      <w:del w:id="1006" w:author="Chen Heller" w:date="2022-09-08T16:02:00Z">
        <w:r w:rsidR="00D826D9" w:rsidDel="00E1425A">
          <w:delText>, p = 0.003, 95% CI [</w:delText>
        </w:r>
      </w:del>
      <w:del w:id="1007" w:author="Chen Heller" w:date="2022-09-07T17:56:00Z">
        <w:r w:rsidR="00D826D9" w:rsidDel="00160722">
          <w:delText>13.8</w:delText>
        </w:r>
      </w:del>
      <w:del w:id="1008" w:author="Chen Heller" w:date="2022-09-08T16:02:00Z">
        <w:r w:rsidR="00D826D9" w:rsidDel="00E1425A">
          <w:delText xml:space="preserve">, </w:delText>
        </w:r>
      </w:del>
      <w:del w:id="1009" w:author="Chen Heller" w:date="2022-09-07T17:56:00Z">
        <w:r w:rsidR="00D826D9" w:rsidDel="00160722">
          <w:delText>63.1</w:delText>
        </w:r>
      </w:del>
      <w:del w:id="1010" w:author="Chen Heller" w:date="2022-09-08T16:02:00Z">
        <w:r w:rsidR="00D826D9" w:rsidDel="00E1425A">
          <w:delText>])</w:delText>
        </w:r>
      </w:del>
      <w:del w:id="1011" w:author="Chen Heller" w:date="2022-08-29T13:16:00Z">
        <w:r w:rsidR="00D826D9" w:rsidDel="00570789">
          <w:delText>,</w:delText>
        </w:r>
      </w:del>
      <w:del w:id="1012" w:author="Chen Heller" w:date="2022-09-08T16:03:00Z">
        <w:r w:rsidR="00D826D9" w:rsidDel="00E1425A">
          <w:delText xml:space="preserve"> slow movements (</w:delText>
        </w:r>
      </w:del>
      <w:del w:id="1013" w:author="Chen Heller" w:date="2022-09-08T16:02:00Z">
        <w:r w:rsidR="00D826D9" w:rsidDel="00E1425A">
          <w:delText>M</w:delText>
        </w:r>
        <w:r w:rsidR="00D826D9" w:rsidDel="00E1425A">
          <w:rPr>
            <w:vertAlign w:val="subscript"/>
          </w:rPr>
          <w:delText>3</w:delText>
        </w:r>
        <w:r w:rsidR="00D826D9" w:rsidDel="00E1425A">
          <w:delText xml:space="preserve"> = </w:delText>
        </w:r>
      </w:del>
      <w:del w:id="1014" w:author="Chen Heller" w:date="2022-09-07T17:56:00Z">
        <w:r w:rsidR="00D826D9" w:rsidDel="00160722">
          <w:delText>77.5</w:delText>
        </w:r>
      </w:del>
      <w:del w:id="1015" w:author="Chen Heller" w:date="2022-09-08T16:02:00Z">
        <w:r w:rsidR="00D826D9" w:rsidDel="00E1425A">
          <w:delText>, SD</w:delText>
        </w:r>
        <w:r w:rsidR="00D826D9" w:rsidDel="00E1425A">
          <w:rPr>
            <w:vertAlign w:val="subscript"/>
          </w:rPr>
          <w:delText>3</w:delText>
        </w:r>
        <w:r w:rsidR="00D826D9" w:rsidDel="00E1425A">
          <w:delText xml:space="preserve"> = </w:delText>
        </w:r>
      </w:del>
      <w:del w:id="1016" w:author="Chen Heller" w:date="2022-09-07T17:56:00Z">
        <w:r w:rsidR="00D826D9" w:rsidDel="00160722">
          <w:delText>44.3</w:delText>
        </w:r>
      </w:del>
      <w:del w:id="1017" w:author="Chen Heller" w:date="2022-09-08T16:02:00Z">
        <w:r w:rsidR="00D826D9" w:rsidDel="00E1425A">
          <w:delText xml:space="preserve">, </w:delText>
        </w:r>
      </w:del>
      <w:del w:id="1018" w:author="Chen Heller" w:date="2022-09-08T15:52:00Z">
        <w:r w:rsidR="00D826D9" w:rsidDel="008C7B87">
          <w:delText>M</w:delText>
        </w:r>
        <w:r w:rsidR="00D826D9" w:rsidDel="008C7B87">
          <w:rPr>
            <w:vertAlign w:val="subscript"/>
          </w:rPr>
          <w:delText>2</w:delText>
        </w:r>
        <w:r w:rsidR="00D826D9" w:rsidDel="008C7B87">
          <w:delText xml:space="preserve"> = </w:delText>
        </w:r>
      </w:del>
      <w:del w:id="1019" w:author="Chen Heller" w:date="2022-09-07T17:56:00Z">
        <w:r w:rsidR="00D826D9" w:rsidDel="00D415E2">
          <w:delText>60</w:delText>
        </w:r>
      </w:del>
      <w:del w:id="1020" w:author="Chen Heller" w:date="2022-09-08T15:52:00Z">
        <w:r w:rsidR="00D826D9" w:rsidDel="008C7B87">
          <w:delText>, SD</w:delText>
        </w:r>
        <w:r w:rsidR="00D826D9" w:rsidDel="008C7B87">
          <w:rPr>
            <w:vertAlign w:val="subscript"/>
          </w:rPr>
          <w:delText>2</w:delText>
        </w:r>
        <w:r w:rsidR="00D826D9" w:rsidDel="008C7B87">
          <w:delText xml:space="preserve"> = </w:delText>
        </w:r>
      </w:del>
      <w:del w:id="1021" w:author="Chen Heller" w:date="2022-09-07T17:56:00Z">
        <w:r w:rsidR="00D826D9" w:rsidDel="00D415E2">
          <w:delText>50.4</w:delText>
        </w:r>
      </w:del>
      <w:del w:id="1022" w:author="Chen Heller" w:date="2022-09-08T15:52:00Z">
        <w:r w:rsidR="00D826D9" w:rsidDel="008C7B87">
          <w:delText xml:space="preserve">, </w:delText>
        </w:r>
      </w:del>
      <w:del w:id="1023" w:author="Chen Heller" w:date="2022-09-08T16:02:00Z">
        <w:r w:rsidR="00D826D9" w:rsidDel="00E1425A">
          <w:delText>t</w:delText>
        </w:r>
        <w:r w:rsidR="00D826D9" w:rsidRPr="00342DA7" w:rsidDel="00E1425A">
          <w:rPr>
            <w:rPrChange w:id="1024" w:author="Chen Heller" w:date="2022-08-30T13:56:00Z">
              <w:rPr>
                <w:vertAlign w:val="subscript"/>
              </w:rPr>
            </w:rPrChange>
          </w:rPr>
          <w:delText>(</w:delText>
        </w:r>
      </w:del>
      <w:del w:id="1025" w:author="Chen Heller" w:date="2022-09-07T17:57:00Z">
        <w:r w:rsidR="00D826D9" w:rsidRPr="00342DA7" w:rsidDel="00D415E2">
          <w:rPr>
            <w:rPrChange w:id="1026" w:author="Chen Heller" w:date="2022-08-30T13:56:00Z">
              <w:rPr>
                <w:vertAlign w:val="subscript"/>
              </w:rPr>
            </w:rPrChange>
          </w:rPr>
          <w:delText>25</w:delText>
        </w:r>
      </w:del>
      <w:del w:id="1027" w:author="Chen Heller" w:date="2022-09-08T16:02:00Z">
        <w:r w:rsidR="00D826D9" w:rsidRPr="00342DA7" w:rsidDel="00E1425A">
          <w:rPr>
            <w:rPrChange w:id="1028" w:author="Chen Heller" w:date="2022-08-30T13:56:00Z">
              <w:rPr>
                <w:vertAlign w:val="subscript"/>
              </w:rPr>
            </w:rPrChange>
          </w:rPr>
          <w:delText>)</w:delText>
        </w:r>
        <w:r w:rsidR="00D826D9" w:rsidDel="00E1425A">
          <w:delText xml:space="preserve"> = </w:delText>
        </w:r>
      </w:del>
      <w:del w:id="1029" w:author="Chen Heller" w:date="2022-09-07T17:57:00Z">
        <w:r w:rsidR="00D826D9" w:rsidDel="00D415E2">
          <w:delText>0.95</w:delText>
        </w:r>
      </w:del>
      <w:del w:id="1030" w:author="Chen Heller" w:date="2022-09-08T16:02:00Z">
        <w:r w:rsidR="00D826D9" w:rsidDel="00E1425A">
          <w:delText xml:space="preserve">, p = </w:delText>
        </w:r>
      </w:del>
      <w:del w:id="1031" w:author="Chen Heller" w:date="2022-09-07T17:57:00Z">
        <w:r w:rsidR="00D826D9" w:rsidDel="00D415E2">
          <w:delText>0.34</w:delText>
        </w:r>
      </w:del>
      <w:del w:id="1032" w:author="Chen Heller" w:date="2022-09-08T16:02:00Z">
        <w:r w:rsidR="00D826D9" w:rsidDel="00E1425A">
          <w:delText>, 95% CI [-</w:delText>
        </w:r>
      </w:del>
      <w:del w:id="1033" w:author="Chen Heller" w:date="2022-09-07T17:57:00Z">
        <w:r w:rsidR="00D826D9" w:rsidDel="00D415E2">
          <w:delText>20.3</w:delText>
        </w:r>
      </w:del>
      <w:del w:id="1034" w:author="Chen Heller" w:date="2022-09-08T16:02:00Z">
        <w:r w:rsidR="00D826D9" w:rsidDel="00E1425A">
          <w:delText xml:space="preserve">, </w:delText>
        </w:r>
      </w:del>
      <w:del w:id="1035" w:author="Chen Heller" w:date="2022-09-07T17:57:00Z">
        <w:r w:rsidR="00D826D9" w:rsidDel="00D415E2">
          <w:delText>55.2</w:delText>
        </w:r>
      </w:del>
      <w:del w:id="1036" w:author="Chen Heller" w:date="2022-09-08T16:02:00Z">
        <w:r w:rsidR="00D826D9" w:rsidDel="00E1425A">
          <w:delText>]</w:delText>
        </w:r>
      </w:del>
      <w:del w:id="1037" w:author="Chen Heller" w:date="2022-09-08T16:03:00Z">
        <w:r w:rsidR="00D826D9" w:rsidDel="00E1425A">
          <w:delText>), early responses (M</w:delText>
        </w:r>
        <w:r w:rsidR="00D826D9" w:rsidDel="00E1425A">
          <w:rPr>
            <w:vertAlign w:val="subscript"/>
          </w:rPr>
          <w:delText>3</w:delText>
        </w:r>
        <w:r w:rsidR="00D826D9" w:rsidDel="00E1425A">
          <w:delText xml:space="preserve"> = </w:delText>
        </w:r>
      </w:del>
      <w:del w:id="1038" w:author="Chen Heller" w:date="2022-09-07T17:58:00Z">
        <w:r w:rsidR="00D826D9" w:rsidDel="00645A8E">
          <w:delText>54.3</w:delText>
        </w:r>
      </w:del>
      <w:del w:id="1039" w:author="Chen Heller" w:date="2022-09-08T16:03:00Z">
        <w:r w:rsidR="00D826D9" w:rsidDel="00E1425A">
          <w:delText>, SD</w:delText>
        </w:r>
        <w:r w:rsidR="00D826D9" w:rsidDel="00E1425A">
          <w:rPr>
            <w:vertAlign w:val="subscript"/>
          </w:rPr>
          <w:delText>3</w:delText>
        </w:r>
        <w:r w:rsidR="00D826D9" w:rsidDel="00E1425A">
          <w:delText xml:space="preserve"> = </w:delText>
        </w:r>
      </w:del>
      <w:del w:id="1040" w:author="Chen Heller" w:date="2022-09-07T17:58:00Z">
        <w:r w:rsidR="00D826D9" w:rsidDel="00645A8E">
          <w:delText>50.6</w:delText>
        </w:r>
      </w:del>
      <w:del w:id="1041" w:author="Chen Heller" w:date="2022-09-08T16:03:00Z">
        <w:r w:rsidR="00D826D9" w:rsidDel="00E1425A">
          <w:delText xml:space="preserve">, </w:delText>
        </w:r>
      </w:del>
      <w:del w:id="1042" w:author="Chen Heller" w:date="2022-09-08T15:52:00Z">
        <w:r w:rsidR="00D826D9" w:rsidDel="008C7B87">
          <w:delText>M</w:delText>
        </w:r>
        <w:r w:rsidR="00D826D9" w:rsidDel="008C7B87">
          <w:rPr>
            <w:vertAlign w:val="subscript"/>
          </w:rPr>
          <w:delText>2</w:delText>
        </w:r>
        <w:r w:rsidR="00D826D9" w:rsidDel="008C7B87">
          <w:delText xml:space="preserve"> = </w:delText>
        </w:r>
      </w:del>
      <w:del w:id="1043" w:author="Chen Heller" w:date="2022-09-07T17:58:00Z">
        <w:r w:rsidR="00D826D9" w:rsidDel="00645A8E">
          <w:delText>31.5</w:delText>
        </w:r>
      </w:del>
      <w:del w:id="1044" w:author="Chen Heller" w:date="2022-09-08T15:52:00Z">
        <w:r w:rsidR="00D826D9" w:rsidDel="008C7B87">
          <w:delText>, SD</w:delText>
        </w:r>
        <w:r w:rsidR="00D826D9" w:rsidDel="008C7B87">
          <w:rPr>
            <w:vertAlign w:val="subscript"/>
          </w:rPr>
          <w:delText>2</w:delText>
        </w:r>
        <w:r w:rsidR="00D826D9" w:rsidDel="008C7B87">
          <w:delText xml:space="preserve"> = </w:delText>
        </w:r>
      </w:del>
      <w:del w:id="1045" w:author="Chen Heller" w:date="2022-09-07T17:58:00Z">
        <w:r w:rsidR="00D826D9" w:rsidDel="00645A8E">
          <w:delText>36.5</w:delText>
        </w:r>
      </w:del>
      <w:del w:id="1046" w:author="Chen Heller" w:date="2022-09-08T15:52:00Z">
        <w:r w:rsidR="00D826D9" w:rsidDel="008C7B87">
          <w:delText xml:space="preserve">, </w:delText>
        </w:r>
      </w:del>
      <w:del w:id="1047" w:author="Chen Heller" w:date="2022-09-08T16:03:00Z">
        <w:r w:rsidR="00D826D9" w:rsidDel="00E1425A">
          <w:delText>t</w:delText>
        </w:r>
        <w:r w:rsidR="00D826D9" w:rsidRPr="00342DA7" w:rsidDel="00E1425A">
          <w:rPr>
            <w:rPrChange w:id="1048" w:author="Chen Heller" w:date="2022-08-30T13:56:00Z">
              <w:rPr>
                <w:vertAlign w:val="subscript"/>
              </w:rPr>
            </w:rPrChange>
          </w:rPr>
          <w:delText>(</w:delText>
        </w:r>
      </w:del>
      <w:del w:id="1049" w:author="Chen Heller" w:date="2022-09-07T17:58:00Z">
        <w:r w:rsidR="00D826D9" w:rsidRPr="00342DA7" w:rsidDel="00645A8E">
          <w:rPr>
            <w:rPrChange w:id="1050" w:author="Chen Heller" w:date="2022-08-30T13:56:00Z">
              <w:rPr>
                <w:vertAlign w:val="subscript"/>
              </w:rPr>
            </w:rPrChange>
          </w:rPr>
          <w:delText>25</w:delText>
        </w:r>
      </w:del>
      <w:del w:id="1051" w:author="Chen Heller" w:date="2022-09-08T16:03:00Z">
        <w:r w:rsidR="00D826D9" w:rsidRPr="00342DA7" w:rsidDel="00E1425A">
          <w:rPr>
            <w:rPrChange w:id="1052" w:author="Chen Heller" w:date="2022-08-30T13:56:00Z">
              <w:rPr>
                <w:vertAlign w:val="subscript"/>
              </w:rPr>
            </w:rPrChange>
          </w:rPr>
          <w:delText>)</w:delText>
        </w:r>
        <w:r w:rsidR="00D826D9" w:rsidDel="00E1425A">
          <w:delText xml:space="preserve"> = </w:delText>
        </w:r>
      </w:del>
      <w:del w:id="1053" w:author="Chen Heller" w:date="2022-09-07T17:58:00Z">
        <w:r w:rsidR="00D826D9" w:rsidDel="00645A8E">
          <w:delText>1.35</w:delText>
        </w:r>
      </w:del>
      <w:del w:id="1054" w:author="Chen Heller" w:date="2022-09-08T16:03:00Z">
        <w:r w:rsidR="00D826D9" w:rsidDel="00E1425A">
          <w:delText xml:space="preserve">, p = </w:delText>
        </w:r>
      </w:del>
      <w:del w:id="1055" w:author="Chen Heller" w:date="2022-09-07T17:58:00Z">
        <w:r w:rsidR="00D826D9" w:rsidDel="00FB6AF7">
          <w:delText>0.18</w:delText>
        </w:r>
      </w:del>
      <w:del w:id="1056" w:author="Chen Heller" w:date="2022-09-08T16:03:00Z">
        <w:r w:rsidR="00D826D9" w:rsidDel="00E1425A">
          <w:delText>, 95% CI [-</w:delText>
        </w:r>
      </w:del>
      <w:del w:id="1057" w:author="Chen Heller" w:date="2022-09-07T17:59:00Z">
        <w:r w:rsidR="00D826D9" w:rsidDel="00FB6AF7">
          <w:delText>11.9</w:delText>
        </w:r>
      </w:del>
      <w:del w:id="1058" w:author="Chen Heller" w:date="2022-09-08T16:03:00Z">
        <w:r w:rsidR="00D826D9" w:rsidDel="00E1425A">
          <w:delText xml:space="preserve">, </w:delText>
        </w:r>
      </w:del>
      <w:del w:id="1059" w:author="Chen Heller" w:date="2022-09-07T17:59:00Z">
        <w:r w:rsidR="00D826D9" w:rsidDel="00FB6AF7">
          <w:delText>57.6</w:delText>
        </w:r>
      </w:del>
      <w:del w:id="1060" w:author="Chen Heller" w:date="2022-09-08T16:03:00Z">
        <w:r w:rsidR="00D826D9" w:rsidDel="00E1425A">
          <w:delText>]), and incorrect answers (M</w:delText>
        </w:r>
        <w:r w:rsidR="00D826D9" w:rsidDel="00E1425A">
          <w:rPr>
            <w:vertAlign w:val="subscript"/>
          </w:rPr>
          <w:delText>3</w:delText>
        </w:r>
        <w:r w:rsidR="00D826D9" w:rsidDel="00E1425A">
          <w:delText xml:space="preserve"> = </w:delText>
        </w:r>
      </w:del>
      <w:del w:id="1061" w:author="Chen Heller" w:date="2022-09-07T17:59:00Z">
        <w:r w:rsidR="00D826D9" w:rsidDel="00FB6AF7">
          <w:delText>91.2</w:delText>
        </w:r>
      </w:del>
      <w:del w:id="1062" w:author="Chen Heller" w:date="2022-09-08T16:03:00Z">
        <w:r w:rsidR="00D826D9" w:rsidDel="00E1425A">
          <w:delText>, SD</w:delText>
        </w:r>
        <w:r w:rsidR="00D826D9" w:rsidDel="00E1425A">
          <w:rPr>
            <w:vertAlign w:val="subscript"/>
          </w:rPr>
          <w:delText>3</w:delText>
        </w:r>
        <w:r w:rsidR="00D826D9" w:rsidDel="00E1425A">
          <w:delText xml:space="preserve"> = </w:delText>
        </w:r>
      </w:del>
      <w:del w:id="1063" w:author="Chen Heller" w:date="2022-09-07T17:59:00Z">
        <w:r w:rsidR="00D826D9" w:rsidDel="00FB6AF7">
          <w:delText>57.13</w:delText>
        </w:r>
      </w:del>
      <w:del w:id="1064" w:author="Chen Heller" w:date="2022-09-08T16:03:00Z">
        <w:r w:rsidR="00D826D9" w:rsidDel="00E1425A">
          <w:delText xml:space="preserve">, </w:delText>
        </w:r>
      </w:del>
      <w:del w:id="1065" w:author="Chen Heller" w:date="2022-09-08T15:52:00Z">
        <w:r w:rsidR="00D826D9" w:rsidDel="008C7B87">
          <w:delText>M</w:delText>
        </w:r>
        <w:r w:rsidR="00D826D9" w:rsidDel="008C7B87">
          <w:rPr>
            <w:vertAlign w:val="subscript"/>
          </w:rPr>
          <w:delText>2</w:delText>
        </w:r>
        <w:r w:rsidR="00D826D9" w:rsidDel="008C7B87">
          <w:delText xml:space="preserve"> = </w:delText>
        </w:r>
      </w:del>
      <w:del w:id="1066" w:author="Chen Heller" w:date="2022-09-07T17:59:00Z">
        <w:r w:rsidR="00D826D9" w:rsidDel="00FB6AF7">
          <w:delText>67</w:delText>
        </w:r>
      </w:del>
      <w:del w:id="1067" w:author="Chen Heller" w:date="2022-09-08T15:52:00Z">
        <w:r w:rsidR="00D826D9" w:rsidDel="008C7B87">
          <w:delText>, SD</w:delText>
        </w:r>
        <w:r w:rsidR="00D826D9" w:rsidDel="008C7B87">
          <w:rPr>
            <w:vertAlign w:val="subscript"/>
          </w:rPr>
          <w:delText>2</w:delText>
        </w:r>
        <w:r w:rsidR="00D826D9" w:rsidDel="008C7B87">
          <w:delText xml:space="preserve"> = </w:delText>
        </w:r>
      </w:del>
      <w:del w:id="1068" w:author="Chen Heller" w:date="2022-09-07T17:59:00Z">
        <w:r w:rsidR="00D826D9" w:rsidDel="00FB6AF7">
          <w:delText>36.1</w:delText>
        </w:r>
      </w:del>
      <w:del w:id="1069" w:author="Chen Heller" w:date="2022-09-08T15:52:00Z">
        <w:r w:rsidR="00D826D9" w:rsidDel="008C7B87">
          <w:delText xml:space="preserve">, </w:delText>
        </w:r>
      </w:del>
      <w:del w:id="1070" w:author="Chen Heller" w:date="2022-09-08T16:03:00Z">
        <w:r w:rsidR="00D826D9" w:rsidDel="00E1425A">
          <w:delText>t</w:delText>
        </w:r>
        <w:r w:rsidR="00D826D9" w:rsidRPr="00342DA7" w:rsidDel="00E1425A">
          <w:rPr>
            <w:rPrChange w:id="1071" w:author="Chen Heller" w:date="2022-08-30T13:56:00Z">
              <w:rPr>
                <w:vertAlign w:val="subscript"/>
              </w:rPr>
            </w:rPrChange>
          </w:rPr>
          <w:delText>(</w:delText>
        </w:r>
      </w:del>
      <w:del w:id="1072" w:author="Chen Heller" w:date="2022-09-07T17:59:00Z">
        <w:r w:rsidR="00D826D9" w:rsidRPr="00342DA7" w:rsidDel="008725A0">
          <w:rPr>
            <w:rPrChange w:id="1073" w:author="Chen Heller" w:date="2022-08-30T13:56:00Z">
              <w:rPr>
                <w:vertAlign w:val="subscript"/>
              </w:rPr>
            </w:rPrChange>
          </w:rPr>
          <w:delText>25</w:delText>
        </w:r>
      </w:del>
      <w:del w:id="1074" w:author="Chen Heller" w:date="2022-09-08T16:03:00Z">
        <w:r w:rsidR="00D826D9" w:rsidRPr="00342DA7" w:rsidDel="00E1425A">
          <w:rPr>
            <w:rPrChange w:id="1075" w:author="Chen Heller" w:date="2022-08-30T13:56:00Z">
              <w:rPr>
                <w:vertAlign w:val="subscript"/>
              </w:rPr>
            </w:rPrChange>
          </w:rPr>
          <w:delText>)</w:delText>
        </w:r>
        <w:r w:rsidR="00D826D9" w:rsidDel="00E1425A">
          <w:delText xml:space="preserve"> = </w:delText>
        </w:r>
      </w:del>
      <w:del w:id="1076" w:author="Chen Heller" w:date="2022-09-07T18:00:00Z">
        <w:r w:rsidR="00D826D9" w:rsidDel="008725A0">
          <w:delText>1.32</w:delText>
        </w:r>
      </w:del>
      <w:del w:id="1077" w:author="Chen Heller" w:date="2022-09-08T16:03:00Z">
        <w:r w:rsidR="00D826D9" w:rsidDel="00E1425A">
          <w:delText xml:space="preserve">, p = </w:delText>
        </w:r>
      </w:del>
      <w:del w:id="1078" w:author="Chen Heller" w:date="2022-09-07T18:00:00Z">
        <w:r w:rsidR="00D826D9" w:rsidDel="008725A0">
          <w:delText>0.19</w:delText>
        </w:r>
      </w:del>
      <w:del w:id="1079" w:author="Chen Heller" w:date="2022-09-08T16:03:00Z">
        <w:r w:rsidR="00D826D9" w:rsidDel="00E1425A">
          <w:delText>, 95% CI [-</w:delText>
        </w:r>
      </w:del>
      <w:del w:id="1080" w:author="Chen Heller" w:date="2022-09-07T18:00:00Z">
        <w:r w:rsidR="00D826D9" w:rsidDel="008725A0">
          <w:delText>13.4</w:delText>
        </w:r>
      </w:del>
      <w:del w:id="1081" w:author="Chen Heller" w:date="2022-09-08T16:03:00Z">
        <w:r w:rsidR="00D826D9" w:rsidDel="00E1425A">
          <w:delText xml:space="preserve">, </w:delText>
        </w:r>
      </w:del>
      <w:del w:id="1082" w:author="Chen Heller" w:date="2022-09-07T18:00:00Z">
        <w:r w:rsidR="00D826D9" w:rsidDel="008725A0">
          <w:delText>61.7</w:delText>
        </w:r>
      </w:del>
      <w:del w:id="1083" w:author="Chen Heller" w:date="2022-09-08T16:03:00Z">
        <w:r w:rsidR="00D826D9" w:rsidDel="00E1425A">
          <w:delText>])</w:delText>
        </w:r>
      </w:del>
      <w:del w:id="1084" w:author="Chen Heller" w:date="2022-08-29T13:17:00Z">
        <w:r w:rsidR="00D826D9" w:rsidDel="00A526EC">
          <w:delText xml:space="preserve"> increased</w:delText>
        </w:r>
      </w:del>
      <w:r w:rsidR="00D826D9">
        <w:t>.</w:t>
      </w:r>
    </w:p>
    <w:p w14:paraId="713A5274" w14:textId="2DBC74B7" w:rsidR="00F3771A" w:rsidRDefault="00DE78F9" w:rsidP="00F3771A">
      <w:pPr>
        <w:pStyle w:val="NoSpacing"/>
        <w:keepNext/>
        <w:bidi w:val="0"/>
        <w:rPr>
          <w:ins w:id="1085" w:author="Chen Heller" w:date="2022-09-12T12:11:00Z"/>
        </w:rPr>
        <w:pPrChange w:id="1086" w:author="Chen Heller" w:date="2022-09-12T12:11:00Z">
          <w:pPr>
            <w:pStyle w:val="NoSpacing"/>
            <w:bidi w:val="0"/>
          </w:pPr>
        </w:pPrChange>
      </w:pPr>
      <w:ins w:id="1087" w:author="Chen Heller" w:date="2022-09-12T12:48:00Z">
        <w:r w:rsidRPr="00DE78F9">
          <w:rPr>
            <w:noProof/>
          </w:rPr>
          <w:lastRenderedPageBreak/>
          <w:drawing>
            <wp:inline distT="0" distB="0" distL="0" distR="0" wp14:anchorId="25F36CC1" wp14:editId="7CC294E3">
              <wp:extent cx="5896051" cy="39671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739" t="2071" r="24860" b="9481"/>
                      <a:stretch/>
                    </pic:blipFill>
                    <pic:spPr bwMode="auto">
                      <a:xfrm>
                        <a:off x="0" y="0"/>
                        <a:ext cx="5902670" cy="3971584"/>
                      </a:xfrm>
                      <a:prstGeom prst="rect">
                        <a:avLst/>
                      </a:prstGeom>
                      <a:noFill/>
                      <a:ln>
                        <a:noFill/>
                      </a:ln>
                      <a:extLst>
                        <a:ext uri="{53640926-AAD7-44D8-BBD7-CCE9431645EC}">
                          <a14:shadowObscured xmlns:a14="http://schemas.microsoft.com/office/drawing/2010/main"/>
                        </a:ext>
                      </a:extLst>
                    </pic:spPr>
                  </pic:pic>
                </a:graphicData>
              </a:graphic>
            </wp:inline>
          </w:drawing>
        </w:r>
      </w:ins>
    </w:p>
    <w:p w14:paraId="3DC74FC5" w14:textId="109CF253" w:rsidR="00861172" w:rsidRDefault="00F3771A" w:rsidP="00F3771A">
      <w:pPr>
        <w:pStyle w:val="Caption"/>
        <w:jc w:val="left"/>
        <w:pPrChange w:id="1088" w:author="Chen Heller" w:date="2022-09-12T12:11:00Z">
          <w:pPr>
            <w:pStyle w:val="NoSpacing"/>
            <w:bidi w:val="0"/>
          </w:pPr>
        </w:pPrChange>
      </w:pPr>
      <w:bookmarkStart w:id="1089" w:name="_Ref113877436"/>
      <w:ins w:id="1090" w:author="Chen Heller" w:date="2022-09-12T12:11:00Z">
        <w:r>
          <w:t xml:space="preserve">Figure </w:t>
        </w:r>
        <w:r>
          <w:fldChar w:fldCharType="begin"/>
        </w:r>
        <w:r>
          <w:instrText xml:space="preserve"> SEQ Figure \* ARABIC </w:instrText>
        </w:r>
      </w:ins>
      <w:r>
        <w:fldChar w:fldCharType="separate"/>
      </w:r>
      <w:ins w:id="1091" w:author="Chen Heller" w:date="2022-09-12T15:56:00Z">
        <w:r w:rsidR="007E2512">
          <w:rPr>
            <w:noProof/>
          </w:rPr>
          <w:t>5</w:t>
        </w:r>
      </w:ins>
      <w:ins w:id="1092" w:author="Chen Heller" w:date="2022-09-12T12:11:00Z">
        <w:r>
          <w:fldChar w:fldCharType="end"/>
        </w:r>
        <w:bookmarkEnd w:id="1089"/>
        <w:r>
          <w:t>.</w:t>
        </w:r>
        <w:r w:rsidRPr="00F3771A">
          <w:rPr>
            <w:i w:val="0"/>
            <w:iCs w:val="0"/>
            <w:color w:val="auto"/>
            <w:sz w:val="24"/>
            <w:szCs w:val="24"/>
          </w:rPr>
          <w:t xml:space="preserve"> </w:t>
        </w:r>
        <w:r w:rsidRPr="00F3771A">
          <w:t xml:space="preserve">Results of Experiment </w:t>
        </w:r>
        <w:r>
          <w:t>3</w:t>
        </w:r>
        <w:r w:rsidRPr="00F3771A">
          <w:t>. (a) Reaching trajectories to left and right targets, averaged across all participants. (b</w:t>
        </w:r>
      </w:ins>
      <w:ins w:id="1093" w:author="Chen Heller" w:date="2022-09-12T12:46:00Z">
        <w:r w:rsidR="00EC5E25">
          <w:t xml:space="preserve">) Response time </w:t>
        </w:r>
      </w:ins>
      <w:ins w:id="1094" w:author="Chen Heller" w:date="2022-09-12T12:47:00Z">
        <w:r w:rsidR="00656B04">
          <w:t xml:space="preserve">in the first block of the first and second days. </w:t>
        </w:r>
      </w:ins>
      <w:ins w:id="1095" w:author="Chen Heller" w:date="2022-09-12T12:46:00Z">
        <w:r w:rsidR="00EC5E25">
          <w:t>(</w:t>
        </w:r>
      </w:ins>
      <w:ins w:id="1096" w:author="Chen Heller" w:date="2022-09-12T12:47:00Z">
        <w:r w:rsidR="00656B04">
          <w:t>b</w:t>
        </w:r>
      </w:ins>
      <w:ins w:id="1097" w:author="Chen Heller" w:date="2022-09-12T12:11:00Z">
        <w:r w:rsidRPr="00F3771A">
          <w:t xml:space="preserve">-f) Dots are single participant averages while the </w:t>
        </w:r>
      </w:ins>
      <w:ins w:id="1098" w:author="Chen Heller" w:date="2022-09-12T12:48:00Z">
        <w:r w:rsidR="00FA5D66">
          <w:t xml:space="preserve">colored </w:t>
        </w:r>
      </w:ins>
      <w:ins w:id="1099" w:author="Chen Heller" w:date="2022-09-12T12:11:00Z">
        <w:r w:rsidRPr="00F3771A">
          <w:t>horizontal lines are the average of all participants. Black error bars symbol the standard error (SE). Full/dashed grey lines represent a numerical incline/decline between the congruent and incongruent conditions.</w:t>
        </w:r>
      </w:ins>
    </w:p>
    <w:p w14:paraId="606097A7" w14:textId="001D673D" w:rsidR="00D826D9" w:rsidRDefault="00D826D9" w:rsidP="006238E0">
      <w:pPr>
        <w:pStyle w:val="Heading3"/>
      </w:pPr>
      <w:bookmarkStart w:id="1100" w:name="_Toc113803090"/>
      <w:r>
        <w:t>Discussion</w:t>
      </w:r>
      <w:bookmarkEnd w:id="1100"/>
    </w:p>
    <w:p w14:paraId="04CA93E9" w14:textId="32877B3C" w:rsidR="000E0EDB" w:rsidRDefault="00BA3CA8" w:rsidP="00D94EDE">
      <w:pPr>
        <w:ind w:firstLine="0"/>
        <w:rPr>
          <w:ins w:id="1101" w:author="Chen Heller" w:date="2022-08-29T15:58:00Z"/>
        </w:rPr>
        <w:pPrChange w:id="1102" w:author="Chen Heller" w:date="2022-09-12T16:31:00Z">
          <w:pPr/>
        </w:pPrChange>
      </w:pPr>
      <w:ins w:id="1103" w:author="Chen Heller" w:date="2022-08-29T15:42:00Z">
        <w:r>
          <w:t xml:space="preserve">Experiment 3 incorporated </w:t>
        </w:r>
      </w:ins>
      <w:ins w:id="1104" w:author="Chen Heller" w:date="2022-08-29T15:47:00Z">
        <w:r w:rsidR="00336EE6">
          <w:t xml:space="preserve">a prolonged practice session in order to decrease the </w:t>
        </w:r>
      </w:ins>
      <w:ins w:id="1105" w:author="Chen Heller" w:date="2022-08-29T16:44:00Z">
        <w:r w:rsidR="007109DD">
          <w:t>number</w:t>
        </w:r>
      </w:ins>
      <w:ins w:id="1106" w:author="Chen Heller" w:date="2022-08-29T15:47:00Z">
        <w:r w:rsidR="00336EE6">
          <w:t xml:space="preserve"> of excluded trials and improve the probability </w:t>
        </w:r>
      </w:ins>
      <w:ins w:id="1107" w:author="Chen Heller" w:date="2022-08-29T15:48:00Z">
        <w:r w:rsidR="00336EE6">
          <w:t xml:space="preserve">of detecting the unconscious effects. The results </w:t>
        </w:r>
      </w:ins>
      <w:moveToRangeStart w:id="1108" w:author="Chen Heller" w:date="2022-08-29T13:28:00Z" w:name="move112672128"/>
      <w:commentRangeStart w:id="1109"/>
      <w:moveTo w:id="1110" w:author="Chen Heller" w:date="2022-08-29T13:28:00Z">
        <w:del w:id="1111" w:author="Chen Heller" w:date="2022-08-29T15:26:00Z">
          <w:r w:rsidR="00E40999" w:rsidDel="00407760">
            <w:delText>Even though the expected decrease in excluded trials did not occur, the results of e</w:delText>
          </w:r>
        </w:del>
        <w:del w:id="1112" w:author="Chen Heller" w:date="2022-08-29T15:48:00Z">
          <w:r w:rsidR="00E40999" w:rsidDel="00336EE6">
            <w:delText xml:space="preserve">xperiment 3 </w:delText>
          </w:r>
        </w:del>
        <w:del w:id="1113" w:author="Chen Heller" w:date="2022-08-29T15:26:00Z">
          <w:r w:rsidR="00E40999" w:rsidDel="00407760">
            <w:delText xml:space="preserve">did </w:delText>
          </w:r>
        </w:del>
        <w:r w:rsidR="00E40999">
          <w:t>demonstrate</w:t>
        </w:r>
      </w:moveTo>
      <w:ins w:id="1114" w:author="Chen Heller" w:date="2022-08-29T15:26:00Z">
        <w:r w:rsidR="00407760">
          <w:t>d</w:t>
        </w:r>
      </w:ins>
      <w:moveTo w:id="1115" w:author="Chen Heller" w:date="2022-08-29T13:28:00Z">
        <w:r w:rsidR="00E40999">
          <w:t xml:space="preserve"> the anticipated congruency effect</w:t>
        </w:r>
      </w:moveTo>
      <w:ins w:id="1116" w:author="Chen Heller" w:date="2022-08-29T15:28:00Z">
        <w:r w:rsidR="005D420E">
          <w:t xml:space="preserve"> </w:t>
        </w:r>
      </w:ins>
      <w:ins w:id="1117" w:author="Chen Heller" w:date="2022-08-29T15:55:00Z">
        <w:r w:rsidR="007D0199">
          <w:t>on the reaching trajectories</w:t>
        </w:r>
      </w:ins>
      <w:ins w:id="1118" w:author="Chen Heller" w:date="2022-08-29T15:56:00Z">
        <w:r w:rsidR="00EC1BFD">
          <w:t xml:space="preserve">, as was evident </w:t>
        </w:r>
      </w:ins>
      <w:ins w:id="1119" w:author="Chen Heller" w:date="2022-09-08T17:49:00Z">
        <w:r w:rsidR="009872FC">
          <w:t>by</w:t>
        </w:r>
      </w:ins>
      <w:ins w:id="1120" w:author="Chen Heller" w:date="2022-08-29T15:56:00Z">
        <w:r w:rsidR="00EC1BFD">
          <w:t xml:space="preserve"> the </w:t>
        </w:r>
      </w:ins>
      <w:moveTo w:id="1121" w:author="Chen Heller" w:date="2022-08-29T13:28:00Z">
        <w:del w:id="1122" w:author="Chen Heller" w:date="2022-08-29T15:55:00Z">
          <w:r w:rsidR="00E40999" w:rsidDel="007D0199">
            <w:delText xml:space="preserve">. </w:delText>
          </w:r>
        </w:del>
        <w:del w:id="1123" w:author="Chen Heller" w:date="2022-08-29T15:56:00Z">
          <w:r w:rsidR="00E40999" w:rsidDel="00EC1BFD">
            <w:delText xml:space="preserve">The conflict between the invisible prime and the target </w:delText>
          </w:r>
        </w:del>
        <w:del w:id="1124" w:author="Chen Heller" w:date="2022-08-29T15:30:00Z">
          <w:r w:rsidR="00E40999" w:rsidDel="0057371E">
            <w:delText xml:space="preserve">was reflected in the trajectory's </w:delText>
          </w:r>
        </w:del>
        <w:r w:rsidR="00E40999">
          <w:t xml:space="preserve">bias towards the incorrect answer in the incongruent trials. This bias </w:t>
        </w:r>
        <w:del w:id="1125" w:author="Chen Heller" w:date="2022-08-29T15:58:00Z">
          <w:r w:rsidR="00E40999" w:rsidDel="007B1390">
            <w:delText xml:space="preserve">was expressed as a </w:delText>
          </w:r>
        </w:del>
      </w:moveTo>
      <w:ins w:id="1126" w:author="Chen Heller" w:date="2022-09-08T17:48:00Z">
        <w:r w:rsidR="001B2C33">
          <w:t>was expressed in</w:t>
        </w:r>
      </w:ins>
      <w:ins w:id="1127" w:author="Chen Heller" w:date="2022-08-29T15:58:00Z">
        <w:r w:rsidR="007B1390">
          <w:t xml:space="preserve"> a </w:t>
        </w:r>
      </w:ins>
      <w:moveTo w:id="1128" w:author="Chen Heller" w:date="2022-08-29T13:28:00Z">
        <w:r w:rsidR="00E40999">
          <w:t xml:space="preserve">decrease in the reach area </w:t>
        </w:r>
        <w:del w:id="1129" w:author="Chen Heller" w:date="2022-09-08T16:10:00Z">
          <w:r w:rsidR="00E40999" w:rsidDel="004A15A9">
            <w:delText xml:space="preserve">and an increase in the traveled distance </w:delText>
          </w:r>
        </w:del>
        <w:r w:rsidR="00E40999">
          <w:t>for incongruent trials.</w:t>
        </w:r>
        <w:del w:id="1130" w:author="Chen Heller" w:date="2022-08-29T15:58:00Z">
          <w:r w:rsidR="00E40999" w:rsidDel="000E0EDB">
            <w:delText xml:space="preserve"> </w:delText>
          </w:r>
        </w:del>
      </w:moveTo>
      <w:ins w:id="1131" w:author="Chen Heller" w:date="2022-08-29T16:05:00Z">
        <w:r w:rsidR="0084046E">
          <w:t xml:space="preserve"> </w:t>
        </w:r>
      </w:ins>
      <w:ins w:id="1132" w:author="Chen Heller" w:date="2022-09-08T17:49:00Z">
        <w:r w:rsidR="009872FC">
          <w:t>The</w:t>
        </w:r>
      </w:ins>
      <w:ins w:id="1133" w:author="Chen Heller" w:date="2022-08-29T16:04:00Z">
        <w:r w:rsidR="00CD7735">
          <w:t xml:space="preserve"> results are in</w:t>
        </w:r>
      </w:ins>
      <w:ins w:id="1134" w:author="Chen Heller" w:date="2022-08-29T16:06:00Z">
        <w:r w:rsidR="0084046E">
          <w:t>-</w:t>
        </w:r>
      </w:ins>
      <w:ins w:id="1135" w:author="Chen Heller" w:date="2022-08-29T16:04:00Z">
        <w:r w:rsidR="00CD7735">
          <w:t xml:space="preserve">line with </w:t>
        </w:r>
      </w:ins>
      <w:ins w:id="1136" w:author="Chen Heller" w:date="2022-08-29T16:05:00Z">
        <w:r w:rsidR="00CD7735">
          <w:t xml:space="preserve">previous papers that </w:t>
        </w:r>
      </w:ins>
      <w:ins w:id="1137" w:author="Chen Heller" w:date="2022-08-29T16:06:00Z">
        <w:r w:rsidR="0084046E">
          <w:t xml:space="preserve">found a larger </w:t>
        </w:r>
      </w:ins>
      <w:ins w:id="1138" w:author="Chen Heller" w:date="2022-08-29T16:05:00Z">
        <w:r w:rsidR="00CD7735">
          <w:t>Area Under the Curve (AUC)</w:t>
        </w:r>
      </w:ins>
      <w:ins w:id="1139" w:author="Chen Heller" w:date="2022-08-29T16:06:00Z">
        <w:r w:rsidR="0084046E">
          <w:t xml:space="preserve"> </w:t>
        </w:r>
      </w:ins>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ins w:id="1140" w:author="Chen Heller" w:date="2022-08-29T16:06:00Z">
        <w:r w:rsidR="0084046E">
          <w:t xml:space="preserve"> for incongruent trials.</w:t>
        </w:r>
      </w:ins>
    </w:p>
    <w:p w14:paraId="593FA07E" w14:textId="36F3D006" w:rsidR="00E40999" w:rsidRDefault="00E40999" w:rsidP="006238E0">
      <w:pPr>
        <w:pStyle w:val="NoSpacing"/>
        <w:bidi w:val="0"/>
        <w:rPr>
          <w:ins w:id="1141" w:author="Chen Heller" w:date="2022-08-29T13:28:00Z"/>
        </w:rPr>
      </w:pPr>
      <w:moveTo w:id="1142" w:author="Chen Heller" w:date="2022-08-29T13:28:00Z">
        <w:del w:id="1143" w:author="Chen Heller" w:date="2022-08-29T16:43:00Z">
          <w:r w:rsidDel="00527920">
            <w:lastRenderedPageBreak/>
            <w:delText>The similar reaction time between the conditions and longer movement duration in the incongruent condition indicated that the conflict was processed during the movement, not before.</w:delText>
          </w:r>
          <w:commentRangeEnd w:id="1109"/>
          <w:r w:rsidDel="00527920">
            <w:rPr>
              <w:rStyle w:val="CommentReference"/>
            </w:rPr>
            <w:commentReference w:id="1109"/>
          </w:r>
        </w:del>
      </w:moveTo>
      <w:moveToRangeEnd w:id="1108"/>
    </w:p>
    <w:p w14:paraId="071F8DE0" w14:textId="7D8F07BA" w:rsidR="00FC3846" w:rsidRDefault="00D826D9" w:rsidP="00D94EDE">
      <w:pPr>
        <w:ind w:firstLine="0"/>
        <w:pPrChange w:id="1144" w:author="Chen Heller" w:date="2022-09-12T16:30:00Z">
          <w:pPr/>
        </w:pPrChange>
      </w:pPr>
      <w:del w:id="1145" w:author="Chen Heller" w:date="2022-08-29T16:45:00Z">
        <w:r w:rsidDel="007E5E44">
          <w:delText xml:space="preserve">Experiment </w:delText>
        </w:r>
        <w:r w:rsidR="00E1078C" w:rsidDel="007E5E44">
          <w:delText xml:space="preserve">3 </w:delText>
        </w:r>
        <w:r w:rsidDel="007E5E44">
          <w:delText>incorporated an</w:delText>
        </w:r>
      </w:del>
      <w:del w:id="1146" w:author="Chen Heller" w:date="2022-08-29T16:47:00Z">
        <w:r w:rsidDel="005F5DBF">
          <w:delText xml:space="preserve"> additional practice session </w:delText>
        </w:r>
      </w:del>
      <w:del w:id="1147" w:author="Chen Heller" w:date="2022-08-29T16:45:00Z">
        <w:r w:rsidDel="007E5E44">
          <w:delText xml:space="preserve">that was intended to </w:delText>
        </w:r>
      </w:del>
      <w:del w:id="1148" w:author="Chen Heller" w:date="2022-08-29T16:47:00Z">
        <w:r w:rsidDel="005F5DBF">
          <w:delText>decrease the proportion of excluded trials.</w:delText>
        </w:r>
        <w:r w:rsidRPr="00376C4C" w:rsidDel="005F5DBF">
          <w:delText xml:space="preserve"> </w:delText>
        </w:r>
      </w:del>
      <w:del w:id="1149" w:author="Chen Heller" w:date="2022-09-01T09:32:00Z">
        <w:r w:rsidDel="00865203">
          <w:delText>Interestingly</w:delText>
        </w:r>
      </w:del>
      <w:ins w:id="1150" w:author="Chen Heller" w:date="2022-09-01T09:32:00Z">
        <w:r w:rsidR="00865203">
          <w:t>Surprisingly</w:t>
        </w:r>
      </w:ins>
      <w:r>
        <w:t xml:space="preserve">, </w:t>
      </w:r>
      <w:del w:id="1151" w:author="Chen Heller" w:date="2022-09-01T09:33:00Z">
        <w:r w:rsidDel="00865203">
          <w:delText xml:space="preserve">although </w:delText>
        </w:r>
      </w:del>
      <w:ins w:id="1152" w:author="Chen Heller" w:date="2022-09-01T09:36:00Z">
        <w:r w:rsidR="00F8123B">
          <w:t xml:space="preserve">the </w:t>
        </w:r>
      </w:ins>
      <w:ins w:id="1153" w:author="Chen Heller" w:date="2022-09-01T09:39:00Z">
        <w:r w:rsidR="0058739A">
          <w:t>additional practice day in Experiment 3</w:t>
        </w:r>
      </w:ins>
      <w:ins w:id="1154" w:author="Chen Heller" w:date="2022-09-01T09:40:00Z">
        <w:r w:rsidR="0058739A">
          <w:t xml:space="preserve"> did not</w:t>
        </w:r>
      </w:ins>
      <w:ins w:id="1155" w:author="Chen Heller" w:date="2022-09-08T16:12:00Z">
        <w:r w:rsidR="004917DF">
          <w:t xml:space="preserve"> significantly</w:t>
        </w:r>
      </w:ins>
      <w:ins w:id="1156" w:author="Chen Heller" w:date="2022-09-01T09:40:00Z">
        <w:r w:rsidR="0058739A">
          <w:t xml:space="preserve"> reduce the participants' response time or proportion of </w:t>
        </w:r>
        <w:commentRangeStart w:id="1157"/>
        <w:r w:rsidR="0058739A">
          <w:t>excluded trials</w:t>
        </w:r>
      </w:ins>
      <w:commentRangeEnd w:id="1157"/>
      <w:ins w:id="1158" w:author="Chen Heller" w:date="2022-09-01T09:42:00Z">
        <w:r w:rsidR="00EB2FF8">
          <w:rPr>
            <w:rStyle w:val="CommentReference"/>
          </w:rPr>
          <w:commentReference w:id="1157"/>
        </w:r>
      </w:ins>
      <w:ins w:id="1159" w:author="Chen Heller" w:date="2022-09-01T09:40:00Z">
        <w:r w:rsidR="0058739A">
          <w:t>, and was therefor</w:t>
        </w:r>
      </w:ins>
      <w:ins w:id="1160" w:author="Chen Heller" w:date="2022-09-01T09:41:00Z">
        <w:r w:rsidR="0058739A">
          <w:t>e</w:t>
        </w:r>
      </w:ins>
      <w:ins w:id="1161" w:author="Chen Heller" w:date="2022-09-01T09:40:00Z">
        <w:r w:rsidR="0058739A">
          <w:t xml:space="preserve"> </w:t>
        </w:r>
      </w:ins>
      <w:ins w:id="1162" w:author="Chen Heller" w:date="2022-09-08T16:15:00Z">
        <w:r w:rsidR="00B45E24">
          <w:t>forgone</w:t>
        </w:r>
      </w:ins>
      <w:ins w:id="1163" w:author="Chen Heller" w:date="2022-09-01T09:40:00Z">
        <w:r w:rsidR="0058739A">
          <w:t xml:space="preserve"> in the next experiment.</w:t>
        </w:r>
      </w:ins>
      <w:del w:id="1164" w:author="Chen Heller" w:date="2022-09-01T09:42:00Z">
        <w:r w:rsidDel="00EB2FF8">
          <w:delText xml:space="preserve">the overall number of excluded trials did </w:delText>
        </w:r>
      </w:del>
      <w:del w:id="1165" w:author="Chen Heller" w:date="2022-09-01T09:33:00Z">
        <w:r w:rsidDel="00C07894">
          <w:delText>not change</w:delText>
        </w:r>
      </w:del>
      <w:del w:id="1166" w:author="Chen Heller" w:date="2022-09-01T09:42:00Z">
        <w:r w:rsidDel="00EB2FF8">
          <w:delText>, a trend was seen in the proportion of each exclusion reason. It seems that late responses became less prominent at the exp</w:delText>
        </w:r>
        <w:r w:rsidR="00E1078C" w:rsidDel="00EB2FF8">
          <w:delText>e</w:delText>
        </w:r>
        <w:r w:rsidDel="00EB2FF8">
          <w:delText xml:space="preserve">nse of having more short reaches, slow movements, early responses, and incorrect answers. </w:delText>
        </w:r>
      </w:del>
      <w:del w:id="1167" w:author="Chen Heller" w:date="2022-08-29T16:51:00Z">
        <w:r w:rsidR="00E1078C" w:rsidDel="00C274CC">
          <w:delText>Since</w:delText>
        </w:r>
        <w:r w:rsidDel="00C274CC">
          <w:delText xml:space="preserve"> l</w:delText>
        </w:r>
      </w:del>
      <w:del w:id="1168" w:author="Chen Heller" w:date="2022-09-01T09:42:00Z">
        <w:r w:rsidDel="00EB2FF8">
          <w:delText xml:space="preserve">ate responses were the most prominent cause for </w:delText>
        </w:r>
      </w:del>
      <w:del w:id="1169" w:author="Chen Heller" w:date="2022-08-29T16:53:00Z">
        <w:r w:rsidDel="005A2198">
          <w:delText xml:space="preserve">failure </w:delText>
        </w:r>
      </w:del>
      <w:del w:id="1170" w:author="Chen Heller" w:date="2022-09-01T09:42:00Z">
        <w:r w:rsidDel="00EB2FF8">
          <w:delText xml:space="preserve">in experiment </w:delText>
        </w:r>
        <w:r w:rsidR="00E1078C" w:rsidDel="00EB2FF8">
          <w:delText>2</w:delText>
        </w:r>
        <w:r w:rsidDel="00EB2FF8">
          <w:delText>, it</w:delText>
        </w:r>
        <w:r w:rsidR="009A5D40" w:rsidDel="00EB2FF8">
          <w:delText xml:space="preserve"> is</w:delText>
        </w:r>
        <w:r w:rsidDel="00EB2FF8">
          <w:delText xml:space="preserve"> possible that participants in experiment </w:delText>
        </w:r>
        <w:r w:rsidR="00E1078C" w:rsidDel="00EB2FF8">
          <w:delText xml:space="preserve">3 </w:delText>
        </w:r>
        <w:r w:rsidDel="00EB2FF8">
          <w:delText>mainly focused on reducing</w:delText>
        </w:r>
        <w:r w:rsidR="00C87C9B" w:rsidDel="00EB2FF8">
          <w:delText xml:space="preserve"> </w:delText>
        </w:r>
        <w:r w:rsidDel="00EB2FF8">
          <w:delText>their response time</w:delText>
        </w:r>
      </w:del>
      <w:del w:id="1171" w:author="Chen Heller" w:date="2022-08-29T11:02:00Z">
        <w:r w:rsidDel="00C87C9B">
          <w:delText xml:space="preserve">, </w:delText>
        </w:r>
        <w:r w:rsidDel="00B05406">
          <w:delText xml:space="preserve">causing them to respond too quickly and have </w:delText>
        </w:r>
      </w:del>
      <w:del w:id="1172" w:author="Chen Heller" w:date="2022-09-01T09:42:00Z">
        <w:r w:rsidDel="00EB2FF8">
          <w:delText xml:space="preserve">short trajectories. </w:delText>
        </w:r>
      </w:del>
      <w:del w:id="1173" w:author="Chen Heller" w:date="2022-08-29T11:03:00Z">
        <w:r w:rsidDel="00B05406">
          <w:delText>If these hasty responses were executed before adequate processing of the target was done, they were</w:delText>
        </w:r>
      </w:del>
      <w:del w:id="1174" w:author="Chen Heller" w:date="2022-09-01T09:42:00Z">
        <w:r w:rsidDel="00EB2FF8">
          <w:delText xml:space="preserve"> </w:delText>
        </w:r>
      </w:del>
      <w:del w:id="1175" w:author="Chen Heller" w:date="2022-08-29T11:03:00Z">
        <w:r w:rsidDel="00BE1670">
          <w:delText>more likely to result in an</w:delText>
        </w:r>
      </w:del>
      <w:del w:id="1176" w:author="Chen Heller" w:date="2022-09-01T09:42:00Z">
        <w:r w:rsidDel="00EB2FF8">
          <w:delText xml:space="preserve"> incorrect answer. </w:delText>
        </w:r>
      </w:del>
      <w:del w:id="1177" w:author="Chen Heller" w:date="2022-08-29T11:03:00Z">
        <w:r w:rsidDel="00BE1670">
          <w:delText>Consequently</w:delText>
        </w:r>
      </w:del>
      <w:del w:id="1178" w:author="Chen Heller" w:date="2022-09-01T09:42:00Z">
        <w:r w:rsidDel="00EB2FF8">
          <w:delText xml:space="preserve">, the probability for corrective movements </w:delText>
        </w:r>
      </w:del>
      <w:del w:id="1179" w:author="Chen Heller" w:date="2022-08-29T11:06:00Z">
        <w:r w:rsidDel="00C33D1E">
          <w:delText>increased</w:delText>
        </w:r>
      </w:del>
      <w:del w:id="1180" w:author="Chen Heller" w:date="2022-09-01T09:42:00Z">
        <w:r w:rsidR="00FC3846" w:rsidDel="00EB2FF8">
          <w:delText>,</w:delText>
        </w:r>
        <w:r w:rsidDel="00EB2FF8">
          <w:delText xml:space="preserve"> which accounted for the higher rate of long movement durations.</w:delText>
        </w:r>
      </w:del>
      <w:r w:rsidRPr="00A329D6">
        <w:t xml:space="preserve"> </w:t>
      </w:r>
    </w:p>
    <w:p w14:paraId="310B486A" w14:textId="24297495" w:rsidR="002B4328" w:rsidRDefault="00D826D9" w:rsidP="006238E0">
      <w:moveFromRangeStart w:id="1181" w:author="Chen Heller" w:date="2022-08-29T13:28:00Z" w:name="move112672128"/>
      <w:moveFrom w:id="1182"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1181"/>
    </w:p>
    <w:p w14:paraId="1176DED7" w14:textId="19913BE4" w:rsidR="00ED60E1" w:rsidRDefault="00ED60E1" w:rsidP="006238E0">
      <w:pPr>
        <w:pStyle w:val="Heading2"/>
      </w:pPr>
      <w:bookmarkStart w:id="1183" w:name="_Toc113803091"/>
      <w:r>
        <w:t>Exp 4</w:t>
      </w:r>
      <w:bookmarkEnd w:id="1183"/>
    </w:p>
    <w:p w14:paraId="3D3FAF54" w14:textId="4AEFB00E" w:rsidR="00D826D9" w:rsidRDefault="00D826D9" w:rsidP="00D94EDE">
      <w:pPr>
        <w:ind w:firstLine="0"/>
        <w:pPrChange w:id="1184" w:author="Chen Heller" w:date="2022-09-12T16:30:00Z">
          <w:pPr/>
        </w:pPrChange>
      </w:pPr>
      <w:r>
        <w:t xml:space="preserve">The </w:t>
      </w:r>
      <w:r w:rsidR="00FC3846">
        <w:t xml:space="preserve">last experiment included in this thesis was a preregistered one </w:t>
      </w:r>
      <w:r w:rsidR="006D2FC7">
        <w:t>[</w:t>
      </w:r>
      <w:commentRangeStart w:id="1185"/>
      <w:r w:rsidR="006D2FC7">
        <w:t>ref</w:t>
      </w:r>
      <w:commentRangeEnd w:id="1185"/>
      <w:r w:rsidR="006D2FC7">
        <w:rPr>
          <w:rStyle w:val="CommentReference"/>
        </w:rPr>
        <w:commentReference w:id="1185"/>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w:t>
      </w:r>
      <w:r w:rsidR="006E3515">
        <w:fldChar w:fldCharType="begin"/>
      </w:r>
      <w:r w:rsidR="00285237">
        <w:instrText xml:space="preserve"> ADDIN ZOTERO_ITEM CSL_CITATION {"citationID":"UVTKBdl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del w:id="1186" w:author="Chen Heller" w:date="2022-08-30T12:49:00Z">
        <w:r w:rsidR="0035029B" w:rsidDel="003F65E8">
          <w:delText xml:space="preserve">… </w:delText>
        </w:r>
      </w:del>
      <w:ins w:id="1187" w:author="Chen Heller" w:date="2022-08-30T12:49:00Z">
        <w:r w:rsidR="003F65E8">
          <w:t xml:space="preserve"> replace</w:t>
        </w:r>
      </w:ins>
      <w:ins w:id="1188" w:author="Chen Heller" w:date="2022-08-30T13:05:00Z">
        <w:r w:rsidR="00335088">
          <w:t>d</w:t>
        </w:r>
      </w:ins>
      <w:ins w:id="1189" w:author="Chen Heller" w:date="2022-08-30T12:49:00Z">
        <w:r w:rsidR="003F65E8">
          <w:t xml:space="preserve"> the mouse </w:t>
        </w:r>
      </w:ins>
      <w:ins w:id="1190" w:author="Chen Heller" w:date="2022-08-30T12:58:00Z">
        <w:r w:rsidR="008921B2">
          <w:t xml:space="preserve">response </w:t>
        </w:r>
      </w:ins>
      <w:ins w:id="1191" w:author="Chen Heller" w:date="2022-08-30T12:49:00Z">
        <w:r w:rsidR="003F65E8">
          <w:t xml:space="preserve">with a more </w:t>
        </w:r>
      </w:ins>
      <w:ins w:id="1192" w:author="Chen Heller" w:date="2022-08-30T12:57:00Z">
        <w:r w:rsidR="008921B2">
          <w:t>intuitive</w:t>
        </w:r>
      </w:ins>
      <w:ins w:id="1193" w:author="Chen Heller" w:date="2022-08-30T12:50:00Z">
        <w:r w:rsidR="003F65E8">
          <w:t xml:space="preserve"> </w:t>
        </w:r>
      </w:ins>
      <w:ins w:id="1194" w:author="Chen Heller" w:date="2022-08-30T12:58:00Z">
        <w:r w:rsidR="008921B2">
          <w:t xml:space="preserve">and less </w:t>
        </w:r>
        <w:r w:rsidR="007E08AD">
          <w:t>effortful</w:t>
        </w:r>
        <w:r w:rsidR="008921B2">
          <w:t xml:space="preserve"> reaching response </w:t>
        </w:r>
      </w:ins>
      <w:ins w:id="1195" w:author="Chen Heller" w:date="2022-08-30T13:05:00Z">
        <w:r w:rsidR="00335088">
          <w:t xml:space="preserve">which does not constrain free movement. </w:t>
        </w:r>
      </w:ins>
      <w:ins w:id="1196" w:author="Chen Heller" w:date="2022-08-30T13:10:00Z">
        <w:r w:rsidR="00901A79">
          <w:t>Additionally,</w:t>
        </w:r>
      </w:ins>
      <w:ins w:id="1197" w:author="Chen Heller" w:date="2022-08-30T13:05:00Z">
        <w:r w:rsidR="00335088">
          <w:t xml:space="preserve"> I </w:t>
        </w:r>
      </w:ins>
      <w:ins w:id="1198" w:author="Chen Heller" w:date="2022-08-30T12:50:00Z">
        <w:r w:rsidR="002566AD">
          <w:t>improve</w:t>
        </w:r>
      </w:ins>
      <w:ins w:id="1199" w:author="Chen Heller" w:date="2022-08-30T13:05:00Z">
        <w:r w:rsidR="00335088">
          <w:t>d</w:t>
        </w:r>
      </w:ins>
      <w:ins w:id="1200" w:author="Chen Heller" w:date="2022-08-30T12:50:00Z">
        <w:r w:rsidR="002566AD">
          <w:t xml:space="preserve"> the validity of the unconscious </w:t>
        </w:r>
      </w:ins>
      <w:ins w:id="1201" w:author="Chen Heller" w:date="2022-09-10T08:06:00Z">
        <w:r w:rsidR="005D7980">
          <w:t>results</w:t>
        </w:r>
      </w:ins>
      <w:ins w:id="1202" w:author="Chen Heller" w:date="2022-08-30T12:50:00Z">
        <w:r w:rsidR="002566AD">
          <w:t xml:space="preserve"> by appl</w:t>
        </w:r>
      </w:ins>
      <w:ins w:id="1203" w:author="Chen Heller" w:date="2022-08-30T12:51:00Z">
        <w:r w:rsidR="002566AD">
          <w:t>yi</w:t>
        </w:r>
      </w:ins>
      <w:ins w:id="1204" w:author="Chen Heller" w:date="2022-08-30T12:50:00Z">
        <w:r w:rsidR="002566AD">
          <w:t>ng a rigorous awareness</w:t>
        </w:r>
      </w:ins>
      <w:ins w:id="1205" w:author="Chen Heller" w:date="2022-09-10T08:07:00Z">
        <w:r w:rsidR="005D7980">
          <w:t xml:space="preserve"> </w:t>
        </w:r>
        <w:r w:rsidR="005D7980">
          <w:lastRenderedPageBreak/>
          <w:t xml:space="preserve">detection procedure </w:t>
        </w:r>
      </w:ins>
      <w:ins w:id="1206" w:author="Chen Heller" w:date="2022-08-30T12:51:00Z">
        <w:r w:rsidR="002566AD">
          <w:t xml:space="preserve">that includes both </w:t>
        </w:r>
      </w:ins>
      <w:ins w:id="1207" w:author="Chen Heller" w:date="2022-08-30T13:07:00Z">
        <w:r w:rsidR="00B93159">
          <w:t xml:space="preserve">an objective </w:t>
        </w:r>
        <w:r w:rsidR="00596EDB">
          <w:t xml:space="preserve">awareness </w:t>
        </w:r>
        <w:r w:rsidR="00B93159">
          <w:t>measure (prime 2-forced-choice recognition)</w:t>
        </w:r>
        <w:r w:rsidR="00596EDB">
          <w:t xml:space="preserve"> and </w:t>
        </w:r>
      </w:ins>
      <w:ins w:id="1208" w:author="Chen Heller" w:date="2022-08-30T12:51:00Z">
        <w:r w:rsidR="002566AD">
          <w:t xml:space="preserve">a </w:t>
        </w:r>
      </w:ins>
      <w:ins w:id="1209" w:author="Chen Heller" w:date="2022-08-30T12:54:00Z">
        <w:r w:rsidR="00C073DB">
          <w:t xml:space="preserve">subjective </w:t>
        </w:r>
      </w:ins>
      <w:ins w:id="1210" w:author="Chen Heller" w:date="2022-08-30T12:51:00Z">
        <w:r w:rsidR="002566AD">
          <w:t xml:space="preserve">trial by trial </w:t>
        </w:r>
      </w:ins>
      <w:ins w:id="1211" w:author="Chen Heller" w:date="2022-08-30T13:06:00Z">
        <w:r w:rsidR="00B93159">
          <w:t>awareness measure (</w:t>
        </w:r>
      </w:ins>
      <w:ins w:id="1212" w:author="Chen Heller" w:date="2022-08-30T12:54:00Z">
        <w:r w:rsidR="00C073DB">
          <w:t>PAS</w:t>
        </w:r>
      </w:ins>
      <w:ins w:id="1213" w:author="Chen Heller" w:date="2022-08-30T13:06:00Z">
        <w:r w:rsidR="00B93159">
          <w:t>)</w:t>
        </w:r>
      </w:ins>
      <w:ins w:id="1214" w:author="Chen Heller" w:date="2022-08-30T13:07:00Z">
        <w:r w:rsidR="00596EDB">
          <w:t xml:space="preserve">. </w:t>
        </w:r>
      </w:ins>
      <w:ins w:id="1215" w:author="Chen Heller" w:date="2022-09-10T08:07:00Z">
        <w:r w:rsidR="005D7980">
          <w:t>Contrastingly to Xiao et al [ref]</w:t>
        </w:r>
      </w:ins>
      <w:ins w:id="1216" w:author="Chen Heller" w:date="2022-09-10T08:08:00Z">
        <w:r w:rsidR="00AA7D91">
          <w:t xml:space="preserve"> which </w:t>
        </w:r>
      </w:ins>
      <w:ins w:id="1217" w:author="Chen Heller" w:date="2022-09-10T08:10:00Z">
        <w:r w:rsidR="00B65CCC">
          <w:t xml:space="preserve">used an </w:t>
        </w:r>
      </w:ins>
      <w:ins w:id="1218" w:author="Chen Heller" w:date="2022-09-10T08:08:00Z">
        <w:r w:rsidR="00AA7D91">
          <w:t xml:space="preserve">awareness </w:t>
        </w:r>
      </w:ins>
      <w:ins w:id="1219" w:author="Chen Heller" w:date="2022-09-10T08:10:00Z">
        <w:r w:rsidR="00B65CCC">
          <w:t xml:space="preserve">measure </w:t>
        </w:r>
      </w:ins>
      <w:ins w:id="1220" w:author="Chen Heller" w:date="2022-09-10T08:08:00Z">
        <w:r w:rsidR="00AA7D91">
          <w:t>on a separate block</w:t>
        </w:r>
      </w:ins>
      <w:ins w:id="1221" w:author="Chen Heller" w:date="2022-09-10T08:07:00Z">
        <w:r w:rsidR="005D7980">
          <w:t>,</w:t>
        </w:r>
      </w:ins>
      <w:ins w:id="1222" w:author="Chen Heller" w:date="2022-09-10T08:08:00Z">
        <w:r w:rsidR="005D7980">
          <w:t xml:space="preserve"> </w:t>
        </w:r>
        <w:r w:rsidR="00AA7D91">
          <w:t>awareness in my experiment was</w:t>
        </w:r>
        <w:r w:rsidR="005D7980">
          <w:t xml:space="preserve"> </w:t>
        </w:r>
      </w:ins>
      <w:ins w:id="1223" w:author="Chen Heller" w:date="2022-09-10T08:10:00Z">
        <w:r w:rsidR="00B65CCC">
          <w:t>estimated</w:t>
        </w:r>
      </w:ins>
      <w:ins w:id="1224" w:author="Chen Heller" w:date="2022-09-10T08:08:00Z">
        <w:r w:rsidR="005D7980">
          <w:t xml:space="preserve"> </w:t>
        </w:r>
      </w:ins>
      <w:ins w:id="1225" w:author="Chen Heller" w:date="2022-08-30T13:08:00Z">
        <w:r w:rsidR="00596EDB">
          <w:t xml:space="preserve">on the trials </w:t>
        </w:r>
      </w:ins>
      <w:ins w:id="1226" w:author="Chen Heller" w:date="2022-09-10T08:09:00Z">
        <w:r w:rsidR="0098458E">
          <w:t xml:space="preserve">of </w:t>
        </w:r>
      </w:ins>
      <w:ins w:id="1227" w:author="Chen Heller" w:date="2022-08-30T13:11:00Z">
        <w:r w:rsidR="00026588">
          <w:t xml:space="preserve">the </w:t>
        </w:r>
      </w:ins>
      <w:ins w:id="1228" w:author="Chen Heller" w:date="2022-08-30T13:08:00Z">
        <w:r w:rsidR="00596EDB">
          <w:t>main task</w:t>
        </w:r>
      </w:ins>
      <w:r w:rsidR="00C77E69">
        <w:t xml:space="preserve">. </w:t>
      </w:r>
      <w:r>
        <w:t xml:space="preserve">Since experiment </w:t>
      </w:r>
      <w:del w:id="1229" w:author="Chen Heller" w:date="2022-09-10T08:11:00Z">
        <w:r w:rsidR="0035029B" w:rsidDel="00B65CCC">
          <w:rPr>
            <w:rFonts w:hint="cs"/>
            <w:rtl/>
          </w:rPr>
          <w:delText>3</w:delText>
        </w:r>
        <w:r w:rsidR="0035029B" w:rsidDel="00B65CCC">
          <w:delText xml:space="preserve"> </w:delText>
        </w:r>
      </w:del>
      <w:ins w:id="1230" w:author="Chen Heller" w:date="2022-09-10T08:11:00Z">
        <w:r w:rsidR="00B65CCC">
          <w:t xml:space="preserve">3 </w:t>
        </w:r>
      </w:ins>
      <w:r>
        <w:t xml:space="preserve">have shown that additional practice does not improve the number of valid trials, a separate training day was not included in experiment </w:t>
      </w:r>
      <w:del w:id="1231" w:author="Chen Heller" w:date="2022-09-10T08:11:00Z">
        <w:r w:rsidR="0035029B" w:rsidDel="00B65CCC">
          <w:rPr>
            <w:rFonts w:hint="cs"/>
            <w:rtl/>
          </w:rPr>
          <w:delText>4</w:delText>
        </w:r>
      </w:del>
      <w:ins w:id="1232" w:author="Chen Heller" w:date="2022-09-10T08:11:00Z">
        <w:r w:rsidR="00B65CCC">
          <w:t>4</w:t>
        </w:r>
      </w:ins>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1233" w:author="Chen Heller" w:date="2022-08-29T11:07:00Z">
        <w:r w:rsidDel="009F470F">
          <w:delText xml:space="preserve">[ref to Xiao, but see ref to dehaene] </w:delText>
        </w:r>
      </w:del>
      <w:del w:id="1234" w:author="Chen Heller" w:date="2022-09-10T08:14:00Z">
        <w:r w:rsidDel="00C46CA3">
          <w:delText xml:space="preserve">we </w:delText>
        </w:r>
      </w:del>
      <w:ins w:id="1235" w:author="Chen Heller" w:date="2022-09-10T08:14:00Z">
        <w:r w:rsidR="00C46CA3">
          <w:t xml:space="preserve">I </w:t>
        </w:r>
      </w:ins>
      <w:r>
        <w:t>expect</w:t>
      </w:r>
      <w:ins w:id="1236" w:author="Chen Heller" w:date="2022-08-29T11:07:00Z">
        <w:r w:rsidR="009F470F">
          <w:t>ed</w:t>
        </w:r>
      </w:ins>
      <w:r>
        <w:t xml:space="preserve"> </w:t>
      </w:r>
      <w:del w:id="1237" w:author="Chen Heller" w:date="2022-08-29T11:07:00Z">
        <w:r w:rsidDel="009F470F">
          <w:delText xml:space="preserve">that </w:delText>
        </w:r>
      </w:del>
      <w:r>
        <w:t xml:space="preserve">the </w:t>
      </w:r>
      <w:r w:rsidR="0035029B">
        <w:t xml:space="preserve">effect found in </w:t>
      </w:r>
      <w:ins w:id="1238" w:author="Chen Heller" w:date="2022-09-10T08:15:00Z">
        <w:r w:rsidR="004F066D">
          <w:t xml:space="preserve">the </w:t>
        </w:r>
      </w:ins>
      <w:r w:rsidR="0035029B">
        <w:t xml:space="preserve">motion tracking </w:t>
      </w:r>
      <w:ins w:id="1239" w:author="Chen Heller" w:date="2022-09-10T08:15:00Z">
        <w:r w:rsidR="004F066D">
          <w:t xml:space="preserve">session </w:t>
        </w:r>
      </w:ins>
      <w:r w:rsidR="0035029B">
        <w:t xml:space="preserve">(namely, the </w:t>
      </w:r>
      <w:r>
        <w:t>reach area variable</w:t>
      </w:r>
      <w:r w:rsidR="0035029B">
        <w:t>)</w:t>
      </w:r>
      <w:r>
        <w:t xml:space="preserve"> would produce a larger congruency effect than the </w:t>
      </w:r>
      <w:r w:rsidR="0035029B">
        <w:t>effect in the keyboard session (</w:t>
      </w:r>
      <w:r>
        <w:t>RT variable</w:t>
      </w:r>
      <w:r w:rsidR="0035029B">
        <w:t>)</w:t>
      </w:r>
      <w:ins w:id="1240" w:author="Chen Heller" w:date="2022-08-29T11:08:00Z">
        <w:r w:rsidR="009F470F">
          <w:t xml:space="preserve"> [ref to Xiao, but see ref to </w:t>
        </w:r>
        <w:r w:rsidR="00EB4AD4">
          <w:t>D</w:t>
        </w:r>
        <w:r w:rsidR="009F470F">
          <w:t>ehaene were a large effect was found using a keyboard]</w:t>
        </w:r>
      </w:ins>
      <w:r>
        <w:t>.</w:t>
      </w:r>
    </w:p>
    <w:p w14:paraId="4F35F08C" w14:textId="1E5D7171" w:rsidR="00D826D9" w:rsidRDefault="00D826D9" w:rsidP="006238E0">
      <w:pPr>
        <w:pStyle w:val="Heading3"/>
      </w:pPr>
      <w:bookmarkStart w:id="1241" w:name="_Toc113803092"/>
      <w:r>
        <w:t>Methods</w:t>
      </w:r>
      <w:bookmarkEnd w:id="1241"/>
    </w:p>
    <w:p w14:paraId="635A0C30" w14:textId="77777777" w:rsidR="00D826D9" w:rsidRDefault="00D826D9" w:rsidP="006238E0">
      <w:pPr>
        <w:pStyle w:val="Heading4"/>
      </w:pPr>
      <w:bookmarkStart w:id="1242" w:name="_Toc113803093"/>
      <w:r>
        <w:t>Participants</w:t>
      </w:r>
      <w:bookmarkEnd w:id="1242"/>
    </w:p>
    <w:p w14:paraId="10928BC5" w14:textId="15E2BA83" w:rsidR="00D826D9" w:rsidRDefault="004543AF" w:rsidP="00D94EDE">
      <w:pPr>
        <w:ind w:firstLine="0"/>
        <w:rPr>
          <w:rtl/>
        </w:rPr>
        <w:pPrChange w:id="1243" w:author="Chen Heller" w:date="2022-09-12T16:30:00Z">
          <w:pPr/>
        </w:pPrChange>
      </w:pPr>
      <w:ins w:id="1244" w:author="Chen Heller" w:date="2022-08-30T13:14:00Z">
        <w:r>
          <w:t xml:space="preserve">The recruitment procedure and criterions were identical to those of Experiment 1. 30 participants </w:t>
        </w:r>
      </w:ins>
      <w:ins w:id="1245" w:author="Chen Heller" w:date="2022-09-05T14:28:00Z">
        <w:r w:rsidR="00EB6DE4">
          <w:t>(</w:t>
        </w:r>
      </w:ins>
      <w:ins w:id="1246" w:author="Chen Heller" w:date="2022-09-05T14:29:00Z">
        <w:r w:rsidR="00FF20F9">
          <w:t>17</w:t>
        </w:r>
      </w:ins>
      <w:ins w:id="1247" w:author="Chen Heller" w:date="2022-09-05T14:28:00Z">
        <w:r w:rsidR="00EB6DE4">
          <w:t xml:space="preserve"> female</w:t>
        </w:r>
      </w:ins>
      <w:ins w:id="1248" w:author="Chen Heller" w:date="2022-09-05T14:29:00Z">
        <w:r w:rsidR="00FF20F9">
          <w:t>s</w:t>
        </w:r>
      </w:ins>
      <w:ins w:id="1249" w:author="Chen Heller" w:date="2022-09-05T14:28:00Z">
        <w:r w:rsidR="00EB6DE4">
          <w:t xml:space="preserve">) </w:t>
        </w:r>
      </w:ins>
      <w:ins w:id="1250" w:author="Chen Heller" w:date="2022-08-30T13:14:00Z">
        <w:r>
          <w:t xml:space="preserve">were recruited (age: M = </w:t>
        </w:r>
      </w:ins>
      <w:ins w:id="1251" w:author="Chen Heller" w:date="2022-09-05T14:27:00Z">
        <w:r w:rsidR="00EB6DE4">
          <w:t>26.9</w:t>
        </w:r>
      </w:ins>
      <w:ins w:id="1252" w:author="Chen Heller" w:date="2022-08-30T13:14:00Z">
        <w:r>
          <w:t xml:space="preserve">, SD = </w:t>
        </w:r>
      </w:ins>
      <w:ins w:id="1253" w:author="Chen Heller" w:date="2022-09-05T14:27:00Z">
        <w:r w:rsidR="00EB6DE4">
          <w:t>3.66</w:t>
        </w:r>
      </w:ins>
      <w:ins w:id="1254" w:author="Chen Heller" w:date="2022-08-30T13:14:00Z">
        <w:r>
          <w:t>) and additional 1</w:t>
        </w:r>
      </w:ins>
      <w:ins w:id="1255" w:author="Chen Heller" w:date="2022-08-30T15:51:00Z">
        <w:r w:rsidR="000E32D8">
          <w:t>5</w:t>
        </w:r>
      </w:ins>
      <w:ins w:id="1256" w:author="Chen Heller" w:date="2022-08-30T13:14:00Z">
        <w:r>
          <w:t xml:space="preserve"> participants were excluded. Five of them were excluded because they had significantly less than 70% correct answers in the target classification task according to a binomial test. </w:t>
        </w:r>
      </w:ins>
      <w:ins w:id="1257" w:author="Chen Heller" w:date="2022-08-30T15:50:00Z">
        <w:r w:rsidR="00460A6A">
          <w:t>Seven</w:t>
        </w:r>
      </w:ins>
      <w:ins w:id="1258" w:author="Chen Heller" w:date="2022-08-30T13:14:00Z">
        <w:r>
          <w:t xml:space="preserve"> participants were excluded since they had less </w:t>
        </w:r>
      </w:ins>
      <w:ins w:id="1259" w:author="Chen Heller" w:date="2022-09-10T08:15:00Z">
        <w:r w:rsidR="004F066D">
          <w:t>than</w:t>
        </w:r>
      </w:ins>
      <w:ins w:id="1260" w:author="Chen Heller" w:date="2022-08-30T13:14:00Z">
        <w:r>
          <w:t xml:space="preserve"> 25 valid trials in each condition. </w:t>
        </w:r>
      </w:ins>
      <w:ins w:id="1261" w:author="Chen Heller" w:date="2022-08-30T15:40:00Z">
        <w:r w:rsidR="00934069">
          <w:t>Three</w:t>
        </w:r>
      </w:ins>
      <w:ins w:id="1262"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1263" w:author="Chen Heller" w:date="2022-08-30T15:38:00Z">
        <w:r w:rsidR="00C66BC3">
          <w:t>one</w:t>
        </w:r>
      </w:ins>
      <w:ins w:id="1264" w:author="Chen Heller" w:date="2022-08-30T13:14:00Z">
        <w:r>
          <w:t xml:space="preserve"> more quit before completing the experiment</w:t>
        </w:r>
      </w:ins>
      <w:ins w:id="1265" w:author="Chen Heller" w:date="2022-08-30T13:15:00Z">
        <w:r>
          <w:t xml:space="preserve">. </w:t>
        </w:r>
      </w:ins>
      <w:del w:id="1266" w:author="Chen Heller" w:date="2022-08-30T13:15:00Z">
        <w:r w:rsidR="00D826D9" w:rsidDel="00C859DE">
          <w:delText>T</w:delText>
        </w:r>
        <w:r w:rsidR="00EA0563" w:rsidDel="00C859DE">
          <w:delText xml:space="preserve">his </w:delText>
        </w:r>
      </w:del>
      <w:ins w:id="1267"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w:t>
      </w:r>
      <w:ins w:id="1268" w:author="Chen Heller" w:date="2022-09-10T08:17:00Z">
        <w:r w:rsidR="00A1537D">
          <w:t xml:space="preserve">of the </w:t>
        </w:r>
      </w:ins>
      <w:r w:rsidR="00D826D9">
        <w:t>effect</w:t>
      </w:r>
      <w:ins w:id="1269" w:author="Chen Heller" w:date="2022-09-10T08:17:00Z">
        <w:r w:rsidR="00A1537D">
          <w:t>s</w:t>
        </w:r>
      </w:ins>
      <w:r w:rsidR="00D826D9">
        <w:t xml:space="preserve"> in experiment </w:t>
      </w:r>
      <w:del w:id="1270" w:author="Chen Heller" w:date="2022-09-05T14:29:00Z">
        <w:r w:rsidR="00EA0563" w:rsidDel="002A67DA">
          <w:rPr>
            <w:rFonts w:hint="cs"/>
            <w:rtl/>
          </w:rPr>
          <w:delText>2</w:delText>
        </w:r>
        <w:r w:rsidR="00EA0563" w:rsidDel="002A67DA">
          <w:delText xml:space="preserve"> </w:delText>
        </w:r>
      </w:del>
      <w:ins w:id="1271" w:author="Chen Heller" w:date="2022-09-05T14:29:00Z">
        <w:r w:rsidR="002A67DA">
          <w:t xml:space="preserve">2 </w:t>
        </w:r>
      </w:ins>
      <w:r w:rsidR="00D826D9">
        <w:t xml:space="preserve">and </w:t>
      </w:r>
      <w:del w:id="1272" w:author="Chen Heller" w:date="2022-09-05T14:29:00Z">
        <w:r w:rsidR="00EA0563" w:rsidDel="002A67DA">
          <w:rPr>
            <w:rFonts w:hint="cs"/>
            <w:rtl/>
          </w:rPr>
          <w:delText>3</w:delText>
        </w:r>
      </w:del>
      <w:ins w:id="1273" w:author="Chen Heller" w:date="2022-09-05T14:29:00Z">
        <w:r w:rsidR="002A67DA">
          <w:t>3</w:t>
        </w:r>
      </w:ins>
      <w:r w:rsidR="00EA0563">
        <w:t xml:space="preserve">, </w:t>
      </w:r>
      <w:r w:rsidR="00D826D9">
        <w:t xml:space="preserve">when using only half of the trials in each experiment. </w:t>
      </w:r>
      <w:commentRangeStart w:id="1274"/>
      <w:r w:rsidR="00D826D9" w:rsidRPr="006852A2">
        <w:t>The average effect size was 0.88 (Cohen's d</w:t>
      </w:r>
      <w:r w:rsidR="00D826D9" w:rsidRPr="00626236">
        <w:rPr>
          <w:vertAlign w:val="subscript"/>
          <w:rPrChange w:id="1275" w:author="Chen Heller" w:date="2022-09-05T14:29:00Z">
            <w:rPr/>
          </w:rPrChange>
        </w:rPr>
        <w:t>z</w:t>
      </w:r>
      <w:r w:rsidR="00D826D9" w:rsidRPr="006852A2">
        <w:t>)</w:t>
      </w:r>
      <w:commentRangeEnd w:id="1274"/>
      <w:r w:rsidR="00EC5DF0">
        <w:rPr>
          <w:rStyle w:val="CommentReference"/>
        </w:rPr>
        <w:commentReference w:id="1274"/>
      </w:r>
      <w:r w:rsidR="00D826D9" w:rsidRPr="006852A2">
        <w:t xml:space="preserve">. </w:t>
      </w:r>
      <w:del w:id="1276" w:author="Chen Heller" w:date="2022-09-10T08:14:00Z">
        <w:r w:rsidR="00D826D9" w:rsidRPr="006852A2" w:rsidDel="00C46CA3">
          <w:delText>We</w:delText>
        </w:r>
      </w:del>
      <w:ins w:id="1277" w:author="Chen Heller" w:date="2022-09-10T08:14:00Z">
        <w:r w:rsidR="00C46CA3">
          <w:t>I</w:t>
        </w:r>
      </w:ins>
      <w:r w:rsidR="00D826D9" w:rsidRPr="006852A2">
        <w:t xml:space="preserve"> estimated the keyboard task's effect size to be around 30% smaller (</w:t>
      </w:r>
      <w:ins w:id="1278" w:author="Chen Heller" w:date="2022-09-05T14:30:00Z">
        <w:r w:rsidR="00626236" w:rsidRPr="006852A2">
          <w:t>Cohen's d</w:t>
        </w:r>
        <w:r w:rsidR="00626236" w:rsidRPr="000C068B">
          <w:rPr>
            <w:vertAlign w:val="subscript"/>
          </w:rPr>
          <w:t>z</w:t>
        </w:r>
      </w:ins>
      <w:del w:id="1279" w:author="Chen Heller" w:date="2022-09-05T14:30:00Z">
        <w:r w:rsidR="00D826D9" w:rsidRPr="006852A2" w:rsidDel="00626236">
          <w:delText>Cohen's dz</w:delText>
        </w:r>
      </w:del>
      <w:r w:rsidR="00D826D9" w:rsidRPr="006852A2">
        <w:t xml:space="preserve"> = 0.61), in line with </w:t>
      </w:r>
      <w:del w:id="1280" w:author="Chen Heller" w:date="2022-09-10T09:08:00Z">
        <w:r w:rsidR="00D826D9" w:rsidRPr="006852A2" w:rsidDel="00333DEB">
          <w:delText>our</w:delText>
        </w:r>
      </w:del>
      <w:ins w:id="1281" w:author="Chen Heller" w:date="2022-09-10T09:08:00Z">
        <w:r w:rsidR="00333DEB">
          <w:t>my</w:t>
        </w:r>
      </w:ins>
      <w:r w:rsidR="00D826D9" w:rsidRPr="006852A2">
        <w:t xml:space="preserve"> hypothesis for a smaller RT effect, and in accordance with a previous study (Xiao et al., 2015, d=0.65, though see Dehaene et al., 2001, where the effect size was 0.8). To find such effect with a power = 95% and α=0.05</w:t>
      </w:r>
      <w:r w:rsidR="00EA0563">
        <w:t>,</w:t>
      </w:r>
      <w:r w:rsidR="00D826D9" w:rsidRPr="006852A2">
        <w:t xml:space="preserve"> a sample of 30 participants </w:t>
      </w:r>
      <w:r w:rsidR="00D826D9">
        <w:t xml:space="preserve">was </w:t>
      </w:r>
      <w:r w:rsidR="00D826D9" w:rsidRPr="006852A2">
        <w:t xml:space="preserve">needed, based on G*Power </w:t>
      </w:r>
      <w:r w:rsidR="00D826D9">
        <w:t>[ref to GP</w:t>
      </w:r>
      <w:r w:rsidR="00646143">
        <w:t>o</w:t>
      </w:r>
      <w:r w:rsidR="00D826D9">
        <w:t>wer].</w:t>
      </w:r>
      <w:del w:id="1282" w:author="Chen Heller" w:date="2022-08-30T13:14:00Z">
        <w:r w:rsidR="00D826D9" w:rsidDel="004543AF">
          <w:delText xml:space="preserve"> </w:delText>
        </w:r>
      </w:del>
      <w:del w:id="1283" w:author="Chen Heller" w:date="2022-08-29T11:11:00Z">
        <w:r w:rsidR="00646143" w:rsidDel="002C5295">
          <w:delText xml:space="preserve">Three additional </w:delText>
        </w:r>
      </w:del>
      <w:del w:id="1284"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1285" w:author="Chen Heller" w:date="2022-08-29T11:10:00Z">
        <w:r w:rsidR="00646143" w:rsidDel="004310F9">
          <w:delText>an</w:delText>
        </w:r>
        <w:r w:rsidR="00D826D9" w:rsidDel="004310F9">
          <w:delText xml:space="preserve">other because she </w:delText>
        </w:r>
      </w:del>
      <w:del w:id="1286" w:author="Chen Heller" w:date="2022-08-30T13:14:00Z">
        <w:r w:rsidR="00D826D9" w:rsidDel="004543AF">
          <w:delText xml:space="preserve">quit before completing the </w:delText>
        </w:r>
      </w:del>
      <w:del w:id="1287" w:author="Chen Heller" w:date="2022-08-29T11:10:00Z">
        <w:r w:rsidR="00D826D9" w:rsidDel="004310F9">
          <w:delText>training</w:delText>
        </w:r>
      </w:del>
      <w:r w:rsidR="00D826D9">
        <w:t>.</w:t>
      </w:r>
    </w:p>
    <w:p w14:paraId="5FC1E55D" w14:textId="6E2C75F8" w:rsidR="00D826D9" w:rsidRDefault="00D826D9" w:rsidP="006238E0">
      <w:pPr>
        <w:pStyle w:val="Heading3"/>
      </w:pPr>
      <w:bookmarkStart w:id="1288" w:name="_Toc113803094"/>
      <w:r>
        <w:lastRenderedPageBreak/>
        <w:t>Stimuli</w:t>
      </w:r>
      <w:r w:rsidR="00521037">
        <w:t xml:space="preserve">, Apparatus and </w:t>
      </w:r>
      <w:r>
        <w:t>Procedure</w:t>
      </w:r>
      <w:bookmarkEnd w:id="1288"/>
    </w:p>
    <w:p w14:paraId="2C88FD2C" w14:textId="51269AE0" w:rsidR="00D826D9" w:rsidRPr="00892F96" w:rsidRDefault="00521037" w:rsidP="00FD2B26">
      <w:pPr>
        <w:ind w:firstLine="0"/>
        <w:pPrChange w:id="1289" w:author="Chen Heller" w:date="2022-09-12T16:30:00Z">
          <w:pPr/>
        </w:pPrChange>
      </w:pPr>
      <w:r>
        <w:t xml:space="preserve">The methods were identical to those used in Experiment 3, besides the following changes: first, </w:t>
      </w:r>
      <w:ins w:id="1290" w:author="Chen Heller" w:date="2022-08-30T13:22:00Z">
        <w:r w:rsidR="000A4571">
          <w:t xml:space="preserve">the separate practice day was omitted and instead </w:t>
        </w:r>
      </w:ins>
      <w:del w:id="1291"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1292" w:author="Chen Heller" w:date="2022-08-30T13:19:00Z">
        <w:r w:rsidR="00560506">
          <w:t xml:space="preserve"> </w:t>
        </w:r>
      </w:ins>
      <w:ins w:id="1293" w:author="Chen Heller" w:date="2022-08-30T13:22:00Z">
        <w:r w:rsidR="000A4571">
          <w:t xml:space="preserve">were </w:t>
        </w:r>
      </w:ins>
      <w:ins w:id="1294" w:author="Chen Heller" w:date="2022-08-30T13:19:00Z">
        <w:r w:rsidR="00560506">
          <w:t>conducted on t</w:t>
        </w:r>
      </w:ins>
      <w:ins w:id="1295" w:author="Chen Heller" w:date="2022-08-30T13:20:00Z">
        <w:r w:rsidR="00560506">
          <w:t>he same day</w:t>
        </w:r>
      </w:ins>
      <w:r>
        <w:t xml:space="preserve">, one for </w:t>
      </w:r>
      <w:del w:id="1296" w:author="Chen Heller" w:date="2022-09-10T08:21:00Z">
        <w:r w:rsidDel="00E008EA">
          <w:delText xml:space="preserve">the </w:delText>
        </w:r>
      </w:del>
      <w:r>
        <w:t>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del w:id="1297" w:author="Chen Heller" w:date="2022-09-08T14:31:00Z">
        <w:r w:rsidR="00D826D9" w:rsidDel="00135A50">
          <w:delText>subjects</w:delText>
        </w:r>
      </w:del>
      <w:ins w:id="1298" w:author="Chen Heller" w:date="2022-09-08T14:31:00Z">
        <w:r w:rsidR="00135A50">
          <w:t>participants</w:t>
        </w:r>
      </w:ins>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1299"/>
      <w:del w:id="1300"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1299"/>
      <w:r w:rsidR="00DD6996">
        <w:rPr>
          <w:rStyle w:val="CommentReference"/>
        </w:rPr>
        <w:commentReference w:id="1299"/>
      </w:r>
      <w:del w:id="1301"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 xml:space="preserve">Reaching responses were bound to the same movement onset and duration constraints as in experiment three. However, here </w:t>
      </w:r>
      <w:ins w:id="1302" w:author="Chen Heller" w:date="2022-09-10T08:26:00Z">
        <w:r w:rsidR="00450658">
          <w:t xml:space="preserve">to make sure participants touch the screen </w:t>
        </w:r>
      </w:ins>
      <w:r w:rsidR="00D826D9">
        <w:t>movement ended when the finger was 0.7cm away from the screen (on the Z axis)</w:t>
      </w:r>
      <w:del w:id="1303" w:author="Chen Heller" w:date="2022-09-10T08:26:00Z">
        <w:r w:rsidR="00D826D9" w:rsidDel="00450658">
          <w:delText xml:space="preserve"> </w:delText>
        </w:r>
      </w:del>
      <w:ins w:id="1304" w:author="Chen Heller" w:date="2022-09-10T08:24:00Z">
        <w:r w:rsidR="0032042D">
          <w:t xml:space="preserve">, </w:t>
        </w:r>
      </w:ins>
      <w:r w:rsidR="00D826D9">
        <w:t xml:space="preserve">and </w:t>
      </w:r>
      <w:ins w:id="1305" w:author="Chen Heller" w:date="2022-09-10T08:26:00Z">
        <w:r w:rsidR="00450658">
          <w:t xml:space="preserve">to avoid interrupting the participant's movement </w:t>
        </w:r>
      </w:ins>
      <w:r w:rsidR="00D826D9">
        <w:t xml:space="preserve">the "Too slow" feedback was given after </w:t>
      </w:r>
      <w:del w:id="1306" w:author="Chen Heller" w:date="2022-09-10T08:26:00Z">
        <w:r w:rsidR="00D826D9" w:rsidDel="00450658">
          <w:delText xml:space="preserve">a </w:delText>
        </w:r>
      </w:del>
      <w:ins w:id="1307" w:author="Chen Heller" w:date="2022-09-10T08:26:00Z">
        <w:r w:rsidR="00450658">
          <w:t xml:space="preserve">the </w:t>
        </w:r>
      </w:ins>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1308"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1309" w:author="Chen Heller" w:date="2022-08-30T13:26:00Z">
        <w:r w:rsidR="00EF5E42">
          <w:t xml:space="preserve">in the prime recognition task </w:t>
        </w:r>
      </w:ins>
      <w:r w:rsidR="00D826D9">
        <w:t>was given in an identical fashion to the target classification task, within a seven second response window.</w:t>
      </w:r>
      <w:del w:id="1310"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56F33B56" w:rsidR="00D826D9" w:rsidRDefault="00D826D9" w:rsidP="006238E0">
      <w:pPr>
        <w:pStyle w:val="Heading3"/>
      </w:pPr>
      <w:bookmarkStart w:id="1311" w:name="_Toc113803095"/>
      <w:r>
        <w:t>Exclusion criteria</w:t>
      </w:r>
      <w:bookmarkEnd w:id="1311"/>
    </w:p>
    <w:p w14:paraId="312384C8" w14:textId="5123BE44" w:rsidR="00D826D9" w:rsidRDefault="00D826D9" w:rsidP="00C27B49">
      <w:pPr>
        <w:ind w:firstLine="0"/>
        <w:pPrChange w:id="1312" w:author="Chen Heller" w:date="2022-09-12T16:30:00Z">
          <w:pPr/>
        </w:pPrChange>
      </w:pPr>
      <w:r>
        <w:t xml:space="preserve">The exclusion criteria in the reaching session </w:t>
      </w:r>
      <w:r w:rsidR="003B3AF4">
        <w:t xml:space="preserve">were </w:t>
      </w:r>
      <w:r>
        <w:t>identical to that 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313" w:name="_Toc113803096"/>
      <w:r>
        <w:t>Results</w:t>
      </w:r>
      <w:bookmarkEnd w:id="1313"/>
    </w:p>
    <w:p w14:paraId="438C6938" w14:textId="130B4583" w:rsidR="00DB7DD5" w:rsidRDefault="00BA4221" w:rsidP="008C13FB">
      <w:pPr>
        <w:ind w:firstLine="0"/>
        <w:rPr>
          <w:ins w:id="1314" w:author="Chen Heller" w:date="2022-09-04T11:06:00Z"/>
          <w:rtl/>
        </w:rPr>
        <w:pPrChange w:id="1315" w:author="Chen Heller" w:date="2022-09-12T16:29:00Z">
          <w:pPr/>
        </w:pPrChange>
      </w:pPr>
      <w:ins w:id="1316" w:author="Chen Heller" w:date="2022-08-30T16:32:00Z">
        <w:r>
          <w:lastRenderedPageBreak/>
          <w:t>Prime visibility:</w:t>
        </w:r>
      </w:ins>
      <w:ins w:id="1317" w:author="Chen Heller" w:date="2022-08-31T12:33:00Z">
        <w:r w:rsidR="00012635">
          <w:t xml:space="preserve"> </w:t>
        </w:r>
      </w:ins>
      <w:ins w:id="1318" w:author="Chen Heller" w:date="2022-08-30T16:32:00Z">
        <w:r>
          <w:t>overall</w:t>
        </w:r>
      </w:ins>
      <w:ins w:id="1319" w:author="Chen Heller" w:date="2022-08-31T12:31:00Z">
        <w:r w:rsidR="00BF4777">
          <w:t xml:space="preserve">, </w:t>
        </w:r>
      </w:ins>
      <w:ins w:id="1320" w:author="Chen Heller" w:date="2022-08-31T12:04:00Z">
        <w:r w:rsidR="001F6E52">
          <w:t>9</w:t>
        </w:r>
      </w:ins>
      <w:ins w:id="1321" w:author="Chen Heller" w:date="2022-09-08T09:04:00Z">
        <w:r w:rsidR="004E2179">
          <w:t>4</w:t>
        </w:r>
      </w:ins>
      <w:ins w:id="1322" w:author="Chen Heller" w:date="2022-08-31T12:04:00Z">
        <w:r w:rsidR="001F6E52">
          <w:t>.</w:t>
        </w:r>
      </w:ins>
      <w:ins w:id="1323" w:author="Chen Heller" w:date="2022-09-08T09:04:00Z">
        <w:r w:rsidR="004E2179">
          <w:t>41</w:t>
        </w:r>
      </w:ins>
      <w:ins w:id="1324" w:author="Chen Heller" w:date="2022-08-30T16:32:00Z">
        <w:r>
          <w:t xml:space="preserve">% of the trials </w:t>
        </w:r>
      </w:ins>
      <w:ins w:id="1325" w:author="Chen Heller" w:date="2022-08-31T12:33:00Z">
        <w:r w:rsidR="00012635">
          <w:t xml:space="preserve">in the reaching session </w:t>
        </w:r>
      </w:ins>
      <w:ins w:id="1326" w:author="Chen Heller" w:date="2022-08-30T16:32:00Z">
        <w:r>
          <w:t xml:space="preserve">were rated as visibility 1, </w:t>
        </w:r>
      </w:ins>
      <w:ins w:id="1327" w:author="Chen Heller" w:date="2022-09-08T09:04:00Z">
        <w:r w:rsidR="004E2179">
          <w:t>4.79</w:t>
        </w:r>
      </w:ins>
      <w:ins w:id="1328" w:author="Chen Heller" w:date="2022-08-30T16:32:00Z">
        <w:r>
          <w:t xml:space="preserve">% as visibility 2, </w:t>
        </w:r>
      </w:ins>
      <w:ins w:id="1329" w:author="Chen Heller" w:date="2022-08-31T12:04:00Z">
        <w:r w:rsidR="001F6E52">
          <w:t>0.</w:t>
        </w:r>
      </w:ins>
      <w:ins w:id="1330" w:author="Chen Heller" w:date="2022-09-08T09:04:00Z">
        <w:r w:rsidR="004E2179">
          <w:t>63</w:t>
        </w:r>
      </w:ins>
      <w:ins w:id="1331" w:author="Chen Heller" w:date="2022-08-30T16:32:00Z">
        <w:r>
          <w:t xml:space="preserve">% as visibility 3 and </w:t>
        </w:r>
      </w:ins>
      <w:ins w:id="1332" w:author="Chen Heller" w:date="2022-08-31T12:04:00Z">
        <w:r w:rsidR="001F6E52">
          <w:t>0.1</w:t>
        </w:r>
      </w:ins>
      <w:ins w:id="1333" w:author="Chen Heller" w:date="2022-09-08T09:04:00Z">
        <w:r w:rsidR="004E2179">
          <w:t>5</w:t>
        </w:r>
      </w:ins>
      <w:ins w:id="1334" w:author="Chen Heller" w:date="2022-08-30T16:32:00Z">
        <w:r>
          <w:t>% as visibility 4</w:t>
        </w:r>
      </w:ins>
      <w:ins w:id="1335" w:author="Chen Heller" w:date="2022-08-31T12:34:00Z">
        <w:r w:rsidR="00012635">
          <w:t xml:space="preserve">, while in the keyboard session </w:t>
        </w:r>
      </w:ins>
      <w:ins w:id="1336" w:author="Chen Heller" w:date="2022-09-08T09:04:00Z">
        <w:r w:rsidR="004E2179">
          <w:t>92.12</w:t>
        </w:r>
      </w:ins>
      <w:ins w:id="1337" w:author="Chen Heller" w:date="2022-08-31T12:34:00Z">
        <w:r w:rsidR="00012635">
          <w:t>% of were rated as visibility 1, 7.</w:t>
        </w:r>
      </w:ins>
      <w:ins w:id="1338" w:author="Chen Heller" w:date="2022-09-08T09:05:00Z">
        <w:r w:rsidR="004E2179">
          <w:t>04</w:t>
        </w:r>
      </w:ins>
      <w:ins w:id="1339" w:author="Chen Heller" w:date="2022-08-31T12:34:00Z">
        <w:r w:rsidR="00012635">
          <w:t>% as visibility 2, 0.</w:t>
        </w:r>
      </w:ins>
      <w:ins w:id="1340" w:author="Chen Heller" w:date="2022-09-08T09:05:00Z">
        <w:r w:rsidR="004733D7">
          <w:t>70</w:t>
        </w:r>
      </w:ins>
      <w:ins w:id="1341" w:author="Chen Heller" w:date="2022-08-31T12:34:00Z">
        <w:r w:rsidR="00012635">
          <w:t>% as visibility 3 and 0.12% as visibility 4.</w:t>
        </w:r>
      </w:ins>
      <w:ins w:id="1342" w:author="Chen Heller" w:date="2022-08-30T16:32:00Z">
        <w:r>
          <w:t xml:space="preserve"> </w:t>
        </w:r>
      </w:ins>
      <w:ins w:id="1343" w:author="Chen Heller" w:date="2022-08-29T11:13:00Z">
        <w:r w:rsidR="00F01249">
          <w:t>When participants rated the prime as invisible, they were not better than chance at recognizing it,</w:t>
        </w:r>
      </w:ins>
      <w:ins w:id="1344" w:author="Chen Heller" w:date="2022-08-31T12:34:00Z">
        <w:r w:rsidR="00E4208B">
          <w:t xml:space="preserve"> both in the reaching session (</w:t>
        </w:r>
      </w:ins>
      <w:ins w:id="1345" w:author="Chen Heller" w:date="2022-08-29T11:13:00Z">
        <w:r w:rsidR="00F01249">
          <w:t>M = 50.</w:t>
        </w:r>
      </w:ins>
      <w:ins w:id="1346" w:author="Chen Heller" w:date="2022-08-31T12:08:00Z">
        <w:r w:rsidR="00830FF6">
          <w:t>82</w:t>
        </w:r>
      </w:ins>
      <w:ins w:id="1347" w:author="Chen Heller" w:date="2022-08-29T11:13:00Z">
        <w:r w:rsidR="00F01249">
          <w:t>%, SD = 4.3</w:t>
        </w:r>
      </w:ins>
      <w:ins w:id="1348" w:author="Chen Heller" w:date="2022-08-31T12:08:00Z">
        <w:r w:rsidR="00830FF6">
          <w:t>2</w:t>
        </w:r>
      </w:ins>
      <w:ins w:id="1349" w:author="Chen Heller" w:date="2022-08-29T11:13:00Z">
        <w:r w:rsidR="00F01249">
          <w:t>, t</w:t>
        </w:r>
        <w:r w:rsidR="00F01249" w:rsidRPr="00342DA7">
          <w:rPr>
            <w:rPrChange w:id="1350" w:author="Chen Heller" w:date="2022-08-30T13:56:00Z">
              <w:rPr>
                <w:vertAlign w:val="subscript"/>
              </w:rPr>
            </w:rPrChange>
          </w:rPr>
          <w:t>(29)</w:t>
        </w:r>
        <w:r w:rsidR="00F01249">
          <w:t xml:space="preserve"> = 1.</w:t>
        </w:r>
      </w:ins>
      <w:ins w:id="1351" w:author="Chen Heller" w:date="2022-08-31T12:08:00Z">
        <w:r w:rsidR="00830FF6">
          <w:t>03</w:t>
        </w:r>
      </w:ins>
      <w:ins w:id="1352" w:author="Chen Heller" w:date="2022-08-29T11:13:00Z">
        <w:r w:rsidR="00F01249">
          <w:t>, p = 0.3</w:t>
        </w:r>
      </w:ins>
      <w:ins w:id="1353" w:author="Chen Heller" w:date="2022-08-31T12:08:00Z">
        <w:r w:rsidR="008059C1">
          <w:t>1</w:t>
        </w:r>
      </w:ins>
      <w:ins w:id="1354" w:author="Chen Heller" w:date="2022-08-29T11:13:00Z">
        <w:r w:rsidR="00F01249">
          <w:t>, 95% CI = [49.</w:t>
        </w:r>
      </w:ins>
      <w:ins w:id="1355" w:author="Chen Heller" w:date="2022-08-31T12:08:00Z">
        <w:r w:rsidR="008059C1">
          <w:t>20</w:t>
        </w:r>
      </w:ins>
      <w:ins w:id="1356" w:author="Chen Heller" w:date="2022-08-29T11:13:00Z">
        <w:r w:rsidR="00F01249">
          <w:t>, 52.</w:t>
        </w:r>
      </w:ins>
      <w:ins w:id="1357" w:author="Chen Heller" w:date="2022-08-31T12:08:00Z">
        <w:r w:rsidR="008059C1">
          <w:t>43</w:t>
        </w:r>
      </w:ins>
      <w:ins w:id="1358" w:author="Chen Heller" w:date="2022-08-29T11:13:00Z">
        <w:r w:rsidR="00F01249">
          <w:t>]</w:t>
        </w:r>
      </w:ins>
      <w:ins w:id="1359" w:author="Chen Heller" w:date="2022-08-31T12:34:00Z">
        <w:r w:rsidR="00E4208B">
          <w:t>) and the keyboard session (</w:t>
        </w:r>
      </w:ins>
      <w:ins w:id="1360" w:author="Chen Heller" w:date="2022-08-31T11:44:00Z">
        <w:r w:rsidR="00DB7DD5">
          <w:t>M = 50.</w:t>
        </w:r>
      </w:ins>
      <w:ins w:id="1361" w:author="Chen Heller" w:date="2022-08-31T12:06:00Z">
        <w:r w:rsidR="00B114F3">
          <w:t>22</w:t>
        </w:r>
      </w:ins>
      <w:ins w:id="1362" w:author="Chen Heller" w:date="2022-08-31T11:44:00Z">
        <w:r w:rsidR="00DB7DD5">
          <w:t>%, SD = 4.</w:t>
        </w:r>
      </w:ins>
      <w:ins w:id="1363" w:author="Chen Heller" w:date="2022-08-31T12:07:00Z">
        <w:r w:rsidR="00B114F3">
          <w:t>55</w:t>
        </w:r>
      </w:ins>
      <w:ins w:id="1364" w:author="Chen Heller" w:date="2022-08-31T11:44:00Z">
        <w:r w:rsidR="00DB7DD5">
          <w:t>, t</w:t>
        </w:r>
        <w:r w:rsidR="00DB7DD5" w:rsidRPr="00615A99">
          <w:t>(29)</w:t>
        </w:r>
        <w:r w:rsidR="00DB7DD5">
          <w:t xml:space="preserve"> = </w:t>
        </w:r>
      </w:ins>
      <w:ins w:id="1365" w:author="Chen Heller" w:date="2022-08-31T12:07:00Z">
        <w:r w:rsidR="00B114F3">
          <w:t>0.26</w:t>
        </w:r>
      </w:ins>
      <w:ins w:id="1366" w:author="Chen Heller" w:date="2022-08-31T11:44:00Z">
        <w:r w:rsidR="00DB7DD5">
          <w:t>, p = 0.</w:t>
        </w:r>
      </w:ins>
      <w:ins w:id="1367" w:author="Chen Heller" w:date="2022-08-31T12:07:00Z">
        <w:r w:rsidR="00830FF6">
          <w:t>790</w:t>
        </w:r>
      </w:ins>
      <w:ins w:id="1368" w:author="Chen Heller" w:date="2022-08-31T11:44:00Z">
        <w:r w:rsidR="00DB7DD5">
          <w:t>, 95% CI = [</w:t>
        </w:r>
      </w:ins>
      <w:ins w:id="1369" w:author="Chen Heller" w:date="2022-08-31T12:07:00Z">
        <w:r w:rsidR="00830FF6">
          <w:t>48.52</w:t>
        </w:r>
      </w:ins>
      <w:ins w:id="1370" w:author="Chen Heller" w:date="2022-08-31T11:44:00Z">
        <w:r w:rsidR="00DB7DD5">
          <w:t>, 5</w:t>
        </w:r>
      </w:ins>
      <w:ins w:id="1371" w:author="Chen Heller" w:date="2022-08-31T12:07:00Z">
        <w:r w:rsidR="00830FF6">
          <w:t>1</w:t>
        </w:r>
      </w:ins>
      <w:ins w:id="1372" w:author="Chen Heller" w:date="2022-08-31T11:44:00Z">
        <w:r w:rsidR="00DB7DD5">
          <w:t>.</w:t>
        </w:r>
      </w:ins>
      <w:ins w:id="1373" w:author="Chen Heller" w:date="2022-08-31T12:07:00Z">
        <w:r w:rsidR="00830FF6">
          <w:t>92</w:t>
        </w:r>
      </w:ins>
      <w:ins w:id="1374" w:author="Chen Heller" w:date="2022-08-31T11:44:00Z">
        <w:r w:rsidR="00DB7DD5">
          <w:t>]</w:t>
        </w:r>
      </w:ins>
      <w:ins w:id="1375" w:author="Chen Heller" w:date="2022-08-31T12:35:00Z">
        <w:r w:rsidR="00E4208B">
          <w:t>)</w:t>
        </w:r>
      </w:ins>
      <w:ins w:id="1376" w:author="Chen Heller" w:date="2022-08-31T11:44:00Z">
        <w:r w:rsidR="00DB7DD5">
          <w:t>.</w:t>
        </w:r>
      </w:ins>
      <w:ins w:id="1377" w:author="Chen Heller" w:date="2022-09-05T14:32:00Z">
        <w:r w:rsidR="008116EA" w:rsidRPr="008116EA">
          <w:t xml:space="preserve"> </w:t>
        </w:r>
        <w:r w:rsidR="008116EA">
          <w:t>Thus, both the subjective and the objective measures confirm that masking was effective in rendering the stimuli invisible.</w:t>
        </w:r>
      </w:ins>
    </w:p>
    <w:p w14:paraId="1C709955" w14:textId="701A7C2C" w:rsidR="006119BA" w:rsidRDefault="00652B7D" w:rsidP="00594DA5">
      <w:pPr>
        <w:ind w:firstLine="0"/>
        <w:rPr>
          <w:ins w:id="1378" w:author="Chen Heller" w:date="2022-09-12T15:20:00Z"/>
        </w:rPr>
        <w:pPrChange w:id="1379" w:author="Chen Heller" w:date="2022-09-12T16:30:00Z">
          <w:pPr/>
        </w:pPrChange>
      </w:pPr>
      <w:ins w:id="1380" w:author="Chen Heller" w:date="2022-08-31T11:43:00Z">
        <w:r>
          <w:t xml:space="preserve">Congruency effect: </w:t>
        </w:r>
      </w:ins>
      <w:ins w:id="1381" w:author="Chen Heller" w:date="2022-09-04T11:08:00Z">
        <w:r w:rsidR="00A264EA">
          <w:t xml:space="preserve">All </w:t>
        </w:r>
      </w:ins>
      <w:ins w:id="1382" w:author="Chen Heller" w:date="2022-09-04T17:52:00Z">
        <w:r w:rsidR="0045341F">
          <w:t xml:space="preserve">the </w:t>
        </w:r>
      </w:ins>
      <w:ins w:id="1383" w:author="Chen Heller" w:date="2022-09-10T08:53:00Z">
        <w:r w:rsidR="00542968">
          <w:t>comparisons</w:t>
        </w:r>
      </w:ins>
      <w:ins w:id="1384" w:author="Chen Heller" w:date="2022-09-04T17:52:00Z">
        <w:r w:rsidR="0045341F">
          <w:t xml:space="preserve"> contrasting between the </w:t>
        </w:r>
      </w:ins>
      <w:ins w:id="1385" w:author="Chen Heller" w:date="2022-09-10T08:53:00Z">
        <w:r w:rsidR="00542968">
          <w:t>congruent</w:t>
        </w:r>
      </w:ins>
      <w:ins w:id="1386" w:author="Chen Heller" w:date="2022-09-04T17:52:00Z">
        <w:r w:rsidR="0045341F">
          <w:t xml:space="preserve"> and </w:t>
        </w:r>
      </w:ins>
      <w:ins w:id="1387" w:author="Chen Heller" w:date="2022-09-10T08:53:00Z">
        <w:r w:rsidR="00542968">
          <w:t>incongruent</w:t>
        </w:r>
      </w:ins>
      <w:ins w:id="1388" w:author="Chen Heller" w:date="2022-09-04T17:52:00Z">
        <w:r w:rsidR="0045341F">
          <w:t xml:space="preserve"> conditions were </w:t>
        </w:r>
      </w:ins>
      <w:ins w:id="1389" w:author="Chen Heller" w:date="2022-09-04T11:08:00Z">
        <w:r w:rsidR="00A264EA">
          <w:t xml:space="preserve">corrected for multiple comparison </w:t>
        </w:r>
      </w:ins>
      <w:ins w:id="1390" w:author="Chen Heller" w:date="2022-09-04T17:51:00Z">
        <w:r w:rsidR="00502C41">
          <w:t xml:space="preserve">with a procedure identical to that used in </w:t>
        </w:r>
      </w:ins>
      <w:ins w:id="1391" w:author="Chen Heller" w:date="2022-09-04T11:08:00Z">
        <w:r w:rsidR="00A264EA">
          <w:t xml:space="preserve">Exp. 1. </w:t>
        </w:r>
      </w:ins>
      <w:ins w:id="1392" w:author="Chen Heller" w:date="2022-09-02T13:41:00Z">
        <w:r w:rsidR="007F6BCE">
          <w:t>Since reach area</w:t>
        </w:r>
      </w:ins>
      <w:ins w:id="1393" w:author="Chen Heller" w:date="2022-09-02T13:42:00Z">
        <w:r w:rsidR="007F6BCE">
          <w:t xml:space="preserve">'s residuals did not distribute normally, </w:t>
        </w:r>
      </w:ins>
      <w:ins w:id="1394" w:author="Chen Heller" w:date="2022-09-04T11:06:00Z">
        <w:r w:rsidR="00934D68">
          <w:t xml:space="preserve">I used a </w:t>
        </w:r>
      </w:ins>
      <w:ins w:id="1395" w:author="Chen Heller" w:date="2022-09-02T13:42:00Z">
        <w:r w:rsidR="005304B6">
          <w:t>permutation test</w:t>
        </w:r>
      </w:ins>
      <w:ins w:id="1396" w:author="Chen Heller" w:date="2022-09-04T11:06:00Z">
        <w:r w:rsidR="00934D68">
          <w:t xml:space="preserve"> to estimate its </w:t>
        </w:r>
      </w:ins>
      <w:ins w:id="1397" w:author="Chen Heller" w:date="2022-09-04T12:04:00Z">
        <w:r w:rsidR="00AA0A1B">
          <w:t>p-value</w:t>
        </w:r>
      </w:ins>
      <w:ins w:id="1398" w:author="Chen Heller" w:date="2022-09-02T13:42:00Z">
        <w:r w:rsidR="005304B6">
          <w:t xml:space="preserve">. </w:t>
        </w:r>
      </w:ins>
      <w:ins w:id="1399" w:author="Chen Heller" w:date="2022-08-29T11:13:00Z">
        <w:r w:rsidR="00F01249">
          <w:t>A congruency effect was found in both measures, as was evident by the smaller reach area (M</w:t>
        </w:r>
        <w:r w:rsidR="00F01249">
          <w:rPr>
            <w:vertAlign w:val="subscript"/>
          </w:rPr>
          <w:t>con</w:t>
        </w:r>
        <w:r w:rsidR="00F01249">
          <w:t xml:space="preserve"> = </w:t>
        </w:r>
      </w:ins>
      <w:ins w:id="1400" w:author="Chen Heller" w:date="2022-09-08T09:07:00Z">
        <w:r w:rsidR="00E0705B">
          <w:t>2.09</w:t>
        </w:r>
      </w:ins>
      <w:ins w:id="1401" w:author="Chen Heller" w:date="2022-08-29T11:13:00Z">
        <w:r w:rsidR="00F01249">
          <w:t>, SD</w:t>
        </w:r>
        <w:r w:rsidR="00F01249">
          <w:rPr>
            <w:vertAlign w:val="subscript"/>
          </w:rPr>
          <w:t>con</w:t>
        </w:r>
        <w:r w:rsidR="00F01249">
          <w:t xml:space="preserve"> = </w:t>
        </w:r>
      </w:ins>
      <w:ins w:id="1402" w:author="Chen Heller" w:date="2022-09-08T09:07:00Z">
        <w:r w:rsidR="00E0705B">
          <w:t>0.51</w:t>
        </w:r>
      </w:ins>
      <w:ins w:id="1403" w:author="Chen Heller" w:date="2022-08-29T11:13:00Z">
        <w:r w:rsidR="00F01249">
          <w:t>, M</w:t>
        </w:r>
        <w:r w:rsidR="00F01249">
          <w:rPr>
            <w:vertAlign w:val="subscript"/>
          </w:rPr>
          <w:t>incon</w:t>
        </w:r>
        <w:r w:rsidR="00F01249">
          <w:t xml:space="preserve"> = </w:t>
        </w:r>
      </w:ins>
      <w:ins w:id="1404" w:author="Chen Heller" w:date="2022-09-08T09:07:00Z">
        <w:r w:rsidR="00E0705B">
          <w:t>1.74</w:t>
        </w:r>
      </w:ins>
      <w:ins w:id="1405" w:author="Chen Heller" w:date="2022-08-29T11:13:00Z">
        <w:r w:rsidR="00F01249">
          <w:t>, SD</w:t>
        </w:r>
        <w:r w:rsidR="00F01249">
          <w:rPr>
            <w:vertAlign w:val="subscript"/>
          </w:rPr>
          <w:t>incon</w:t>
        </w:r>
        <w:r w:rsidR="00F01249">
          <w:t xml:space="preserve"> = </w:t>
        </w:r>
      </w:ins>
      <w:ins w:id="1406" w:author="Chen Heller" w:date="2022-09-08T09:07:00Z">
        <w:r w:rsidR="00E0705B">
          <w:t>0.49</w:t>
        </w:r>
      </w:ins>
      <w:ins w:id="1407" w:author="Chen Heller" w:date="2022-08-29T11:13:00Z">
        <w:r w:rsidR="00F01249">
          <w:t xml:space="preserve">, p </w:t>
        </w:r>
      </w:ins>
      <w:ins w:id="1408" w:author="Chen Heller" w:date="2022-09-05T10:50:00Z">
        <w:r w:rsidR="00E21850">
          <w:t>&lt;</w:t>
        </w:r>
      </w:ins>
      <w:ins w:id="1409" w:author="Chen Heller" w:date="2022-08-29T11:13:00Z">
        <w:r w:rsidR="00F01249">
          <w:t xml:space="preserve"> 0.00</w:t>
        </w:r>
      </w:ins>
      <w:ins w:id="1410" w:author="Chen Heller" w:date="2022-09-04T12:04:00Z">
        <w:r w:rsidR="00B86BD4">
          <w:t>1</w:t>
        </w:r>
      </w:ins>
      <w:ins w:id="1411" w:author="Chen Heller" w:date="2022-08-29T11:13:00Z">
        <w:r w:rsidR="00F01249">
          <w:t>, 95% CI [</w:t>
        </w:r>
      </w:ins>
      <w:ins w:id="1412" w:author="Chen Heller" w:date="2022-09-08T09:10:00Z">
        <w:r w:rsidR="003A4FC0">
          <w:t>0.16</w:t>
        </w:r>
      </w:ins>
      <w:ins w:id="1413" w:author="Chen Heller" w:date="2022-08-29T11:13:00Z">
        <w:r w:rsidR="00F01249">
          <w:t xml:space="preserve">, </w:t>
        </w:r>
      </w:ins>
      <w:ins w:id="1414" w:author="Chen Heller" w:date="2022-09-08T09:10:00Z">
        <w:r w:rsidR="003A4FC0">
          <w:t>0.52</w:t>
        </w:r>
      </w:ins>
      <w:ins w:id="1415" w:author="Chen Heller" w:date="2022-08-29T11:13:00Z">
        <w:r w:rsidR="00F01249">
          <w:t>]) and slower keyboard-RT (M</w:t>
        </w:r>
        <w:r w:rsidR="00F01249">
          <w:rPr>
            <w:vertAlign w:val="subscript"/>
          </w:rPr>
          <w:t>con</w:t>
        </w:r>
        <w:r w:rsidR="00F01249">
          <w:t xml:space="preserve"> = </w:t>
        </w:r>
      </w:ins>
      <w:ins w:id="1416" w:author="Chen Heller" w:date="2022-09-08T09:11:00Z">
        <w:r w:rsidR="00FB47B2">
          <w:t>525.53</w:t>
        </w:r>
      </w:ins>
      <w:ins w:id="1417" w:author="Chen Heller" w:date="2022-08-29T11:13:00Z">
        <w:r w:rsidR="00F01249">
          <w:t>ms, SD</w:t>
        </w:r>
        <w:r w:rsidR="00F01249">
          <w:rPr>
            <w:vertAlign w:val="subscript"/>
          </w:rPr>
          <w:t>con</w:t>
        </w:r>
        <w:r w:rsidR="00F01249">
          <w:t xml:space="preserve"> = 35.</w:t>
        </w:r>
      </w:ins>
      <w:ins w:id="1418" w:author="Chen Heller" w:date="2022-09-08T09:11:00Z">
        <w:r w:rsidR="00FB47B2">
          <w:t>76</w:t>
        </w:r>
      </w:ins>
      <w:ins w:id="1419" w:author="Chen Heller" w:date="2022-08-29T11:13:00Z">
        <w:r w:rsidR="00F01249">
          <w:t>, M</w:t>
        </w:r>
        <w:r w:rsidR="00F01249">
          <w:rPr>
            <w:vertAlign w:val="subscript"/>
          </w:rPr>
          <w:t>incon</w:t>
        </w:r>
        <w:r w:rsidR="00F01249">
          <w:t xml:space="preserve"> = 545.</w:t>
        </w:r>
      </w:ins>
      <w:ins w:id="1420" w:author="Chen Heller" w:date="2022-09-08T09:11:00Z">
        <w:r w:rsidR="00FB47B2">
          <w:t>46</w:t>
        </w:r>
      </w:ins>
      <w:ins w:id="1421" w:author="Chen Heller" w:date="2022-08-29T11:13:00Z">
        <w:r w:rsidR="00F01249">
          <w:t>ms, SD</w:t>
        </w:r>
        <w:r w:rsidR="00F01249">
          <w:rPr>
            <w:vertAlign w:val="subscript"/>
          </w:rPr>
          <w:t>incon</w:t>
        </w:r>
        <w:r w:rsidR="00F01249">
          <w:t xml:space="preserve"> = 32.</w:t>
        </w:r>
      </w:ins>
      <w:ins w:id="1422" w:author="Chen Heller" w:date="2022-09-08T09:11:00Z">
        <w:r w:rsidR="00FB47B2">
          <w:t>87</w:t>
        </w:r>
      </w:ins>
      <w:ins w:id="1423" w:author="Chen Heller" w:date="2022-08-29T11:13:00Z">
        <w:r w:rsidR="00F01249">
          <w:t>, t</w:t>
        </w:r>
      </w:ins>
      <w:ins w:id="1424" w:author="Chen Heller" w:date="2022-08-30T13:57:00Z">
        <w:r w:rsidR="00342DA7" w:rsidRPr="00632924">
          <w:t>(29)</w:t>
        </w:r>
      </w:ins>
      <w:ins w:id="1425" w:author="Chen Heller" w:date="2022-08-29T11:13:00Z">
        <w:r w:rsidR="00F01249">
          <w:t xml:space="preserve"> = -6.</w:t>
        </w:r>
      </w:ins>
      <w:ins w:id="1426" w:author="Chen Heller" w:date="2022-09-08T09:12:00Z">
        <w:r w:rsidR="00CC047D">
          <w:t>42</w:t>
        </w:r>
      </w:ins>
      <w:ins w:id="1427" w:author="Chen Heller" w:date="2022-08-29T11:13:00Z">
        <w:r w:rsidR="00F01249">
          <w:t xml:space="preserve">, p </w:t>
        </w:r>
      </w:ins>
      <w:ins w:id="1428" w:author="Chen Heller" w:date="2022-09-04T17:48:00Z">
        <w:r w:rsidR="007704FA">
          <w:t>&lt; 0.001</w:t>
        </w:r>
      </w:ins>
      <w:ins w:id="1429" w:author="Chen Heller" w:date="2022-08-29T11:13:00Z">
        <w:r w:rsidR="00F01249">
          <w:t>, 95% CI [-26.</w:t>
        </w:r>
      </w:ins>
      <w:ins w:id="1430" w:author="Chen Heller" w:date="2022-09-08T09:12:00Z">
        <w:r w:rsidR="00FB47B2">
          <w:t>27</w:t>
        </w:r>
      </w:ins>
      <w:ins w:id="1431" w:author="Chen Heller" w:date="2022-08-29T11:13:00Z">
        <w:r w:rsidR="00F01249">
          <w:t>, -</w:t>
        </w:r>
      </w:ins>
      <w:ins w:id="1432" w:author="Chen Heller" w:date="2022-09-08T09:12:00Z">
        <w:r w:rsidR="00FB47B2">
          <w:t>13.58</w:t>
        </w:r>
      </w:ins>
      <w:ins w:id="1433" w:author="Chen Heller" w:date="2022-08-29T11:13:00Z">
        <w:r w:rsidR="00F01249">
          <w:t xml:space="preserve">], </w:t>
        </w:r>
      </w:ins>
      <w:ins w:id="1434" w:author="Chen Heller" w:date="2022-09-05T14:30:00Z">
        <w:r w:rsidR="00626236" w:rsidRPr="006852A2">
          <w:t>Cohen's d</w:t>
        </w:r>
        <w:r w:rsidR="00626236" w:rsidRPr="000C068B">
          <w:rPr>
            <w:vertAlign w:val="subscript"/>
          </w:rPr>
          <w:t>z</w:t>
        </w:r>
      </w:ins>
      <w:ins w:id="1435" w:author="Chen Heller" w:date="2022-08-29T11:13:00Z">
        <w:r w:rsidR="00F01249">
          <w:t xml:space="preserve"> = -1.</w:t>
        </w:r>
      </w:ins>
      <w:ins w:id="1436" w:author="Chen Heller" w:date="2022-09-08T09:13:00Z">
        <w:r w:rsidR="00CC047D">
          <w:t>17</w:t>
        </w:r>
      </w:ins>
      <w:ins w:id="1437" w:author="Chen Heller" w:date="2022-08-29T11:13:00Z">
        <w:r w:rsidR="00F01249">
          <w:t>) in the incongruent condition.</w:t>
        </w:r>
      </w:ins>
      <w:ins w:id="1438" w:author="Chen Heller" w:date="2022-09-04T12:07:00Z">
        <w:r w:rsidR="003B6DD9">
          <w:t xml:space="preserve"> </w:t>
        </w:r>
      </w:ins>
      <w:ins w:id="1439" w:author="Chen Heller" w:date="2022-09-04T12:11:00Z">
        <w:r w:rsidR="00C0770D">
          <w:t xml:space="preserve">I used </w:t>
        </w:r>
      </w:ins>
      <w:commentRangeStart w:id="1440"/>
      <w:ins w:id="1441" w:author="Chen Heller" w:date="2022-09-04T12:17:00Z">
        <w:r w:rsidR="00816F47">
          <w:t>rank-biserial correlation</w:t>
        </w:r>
      </w:ins>
      <w:commentRangeEnd w:id="1440"/>
      <w:ins w:id="1442" w:author="Chen Heller" w:date="2022-09-04T12:20:00Z">
        <w:r w:rsidR="00F517ED">
          <w:rPr>
            <w:rStyle w:val="CommentReference"/>
          </w:rPr>
          <w:commentReference w:id="1440"/>
        </w:r>
      </w:ins>
      <w:ins w:id="1443" w:author="Chen Heller" w:date="2022-09-04T12:11:00Z">
        <w:r w:rsidR="00C0770D">
          <w:t xml:space="preserve"> </w:t>
        </w:r>
      </w:ins>
      <w:ins w:id="1444" w:author="Chen Heller" w:date="2022-09-04T12:10:00Z">
        <w:r w:rsidR="00C0770D">
          <w:t>[</w:t>
        </w:r>
        <w:commentRangeStart w:id="1445"/>
        <w:r w:rsidR="00C0770D">
          <w:t>ref to Mattan's package</w:t>
        </w:r>
      </w:ins>
      <w:commentRangeEnd w:id="1445"/>
      <w:ins w:id="1446" w:author="Chen Heller" w:date="2022-09-04T12:11:00Z">
        <w:r w:rsidR="00C0770D">
          <w:rPr>
            <w:rStyle w:val="CommentReference"/>
          </w:rPr>
          <w:commentReference w:id="1445"/>
        </w:r>
      </w:ins>
      <w:ins w:id="1447" w:author="Chen Heller" w:date="2022-09-04T12:10:00Z">
        <w:r w:rsidR="00C0770D">
          <w:t>]</w:t>
        </w:r>
      </w:ins>
      <w:ins w:id="1448" w:author="Chen Heller" w:date="2022-09-04T12:11:00Z">
        <w:r w:rsidR="00C0770D">
          <w:t xml:space="preserve"> </w:t>
        </w:r>
      </w:ins>
      <w:r w:rsidR="00F756C3">
        <w:fldChar w:fldCharType="begin"/>
      </w:r>
      <w:r w:rsidR="00F756C3">
        <w:instrText xml:space="preserve"> ADDIN ZOTERO_ITEM CSL_CITATION {"citationID":"aIXke7Zt","properties":{"formattedCitation":"(Kerby, 2014)","plainCitation":"(Kerby, 2014)","noteIndex":0},"citationItems":[{"id":766,"uris":["http://zotero.org/users/8275165/items/MC97DK3Q"],"itemData":{"id":766,"type":"article-journal","abstract":"Although teaching effect sizes is important, many statistics texts omit the topic for the Mann-Whitney U test and the Wilcoxon signed-rank test. To address this omission, this paper introduces the simple difference formula. The formula states that the correlation equals the simple difference between the proportion of favorable and unfavorable evidence; in symbols this is r = f ? u. For the Mann-Whitney U, the evidence consists of pairs. For the signed-rank test, the evidence consists of rank sums. Also, the formula applies to the Binomial Effect Size Display. The formula r = f ? u means that a correlation r can yield a prediction so that the proportion correct is f and the proportion incorrect is u.","container-title":"Comprehensive Psychology","DOI":"10.2466/11.IT.3.1","ISSN":"2165-2228","journalAbbreviation":"Comprehensive Psychology","note":"publisher: SAGE Publications Inc","page":"11.IT.3.1","source":"SAGE Journals","title":"The Simple Difference Formula: An Approach to Teaching Nonparametric Correlation","title-short":"The Simple Difference Formula","volume":"3","author":[{"family":"Kerby","given":"Dave S."}],"issued":{"date-parts":[["2014",1,1]]}}}],"schema":"https://github.com/citation-style-language/schema/raw/master/csl-citation.json"} </w:instrText>
      </w:r>
      <w:r w:rsidR="00F756C3">
        <w:fldChar w:fldCharType="separate"/>
      </w:r>
      <w:r w:rsidR="00F756C3" w:rsidRPr="00F756C3">
        <w:rPr>
          <w:rFonts w:ascii="Times New Roman" w:hAnsi="Times New Roman" w:cs="Times New Roman"/>
        </w:rPr>
        <w:t>(Kerby, 2014)</w:t>
      </w:r>
      <w:r w:rsidR="00F756C3">
        <w:fldChar w:fldCharType="end"/>
      </w:r>
      <w:ins w:id="1449" w:author="Chen Heller" w:date="2022-09-04T12:17:00Z">
        <w:r w:rsidR="00816F47">
          <w:t xml:space="preserve"> </w:t>
        </w:r>
      </w:ins>
      <w:ins w:id="1450" w:author="Chen Heller" w:date="2022-09-10T08:54:00Z">
        <w:r w:rsidR="00542968">
          <w:t xml:space="preserve">to </w:t>
        </w:r>
      </w:ins>
      <w:ins w:id="1451" w:author="Chen Heller" w:date="2022-09-04T12:11:00Z">
        <w:r w:rsidR="00C0770D">
          <w:t xml:space="preserve">compare the effect size between the </w:t>
        </w:r>
      </w:ins>
      <w:ins w:id="1452" w:author="Chen Heller" w:date="2022-09-04T12:12:00Z">
        <w:r w:rsidR="00C0770D">
          <w:t>reaching area (</w:t>
        </w:r>
        <w:r w:rsidR="00305977">
          <w:t>rank b</w:t>
        </w:r>
      </w:ins>
      <w:ins w:id="1453" w:author="Chen Heller" w:date="2022-09-04T12:13:00Z">
        <w:r w:rsidR="00305977">
          <w:t>iserial = 0.68, 95% CI [</w:t>
        </w:r>
        <w:r w:rsidR="00C067FC">
          <w:t>0.39, 0.84</w:t>
        </w:r>
        <w:r w:rsidR="00305977">
          <w:t>]</w:t>
        </w:r>
      </w:ins>
      <w:ins w:id="1454" w:author="Chen Heller" w:date="2022-09-04T12:12:00Z">
        <w:r w:rsidR="00C0770D">
          <w:t>) and the keyboard</w:t>
        </w:r>
      </w:ins>
      <w:ins w:id="1455" w:author="Chen Heller" w:date="2022-09-04T12:13:00Z">
        <w:r w:rsidR="00C067FC">
          <w:t xml:space="preserve"> </w:t>
        </w:r>
      </w:ins>
      <w:ins w:id="1456" w:author="Chen Heller" w:date="2022-09-04T12:12:00Z">
        <w:r w:rsidR="00C0770D">
          <w:t>(</w:t>
        </w:r>
      </w:ins>
      <w:ins w:id="1457" w:author="Chen Heller" w:date="2022-09-04T12:13:00Z">
        <w:r w:rsidR="00C067FC">
          <w:t xml:space="preserve">rank biserial = </w:t>
        </w:r>
      </w:ins>
      <w:ins w:id="1458" w:author="Chen Heller" w:date="2022-09-08T09:13:00Z">
        <w:r w:rsidR="0085100F">
          <w:t>-</w:t>
        </w:r>
      </w:ins>
      <w:ins w:id="1459" w:author="Chen Heller" w:date="2022-09-04T12:14:00Z">
        <w:r w:rsidR="00C067FC">
          <w:t>0.91, 95% CI [</w:t>
        </w:r>
      </w:ins>
      <w:ins w:id="1460" w:author="Chen Heller" w:date="2022-09-08T09:13:00Z">
        <w:r w:rsidR="0085100F">
          <w:t>-0.96</w:t>
        </w:r>
      </w:ins>
      <w:ins w:id="1461" w:author="Chen Heller" w:date="2022-09-04T12:14:00Z">
        <w:r w:rsidR="00C067FC">
          <w:t xml:space="preserve">, </w:t>
        </w:r>
      </w:ins>
      <w:ins w:id="1462" w:author="Chen Heller" w:date="2022-09-08T09:13:00Z">
        <w:r w:rsidR="0085100F">
          <w:t>-0.80</w:t>
        </w:r>
      </w:ins>
      <w:ins w:id="1463" w:author="Chen Heller" w:date="2022-09-04T12:14:00Z">
        <w:r w:rsidR="00C067FC">
          <w:t>]</w:t>
        </w:r>
      </w:ins>
      <w:ins w:id="1464" w:author="Chen Heller" w:date="2022-09-04T12:12:00Z">
        <w:r w:rsidR="00C0770D">
          <w:t>) and found out that the keyboard effect was larger.</w:t>
        </w:r>
      </w:ins>
      <w:ins w:id="1465" w:author="Chen Heller" w:date="2022-09-12T16:29:00Z">
        <w:r w:rsidR="008C13FB">
          <w:t xml:space="preserve"> </w:t>
        </w:r>
      </w:ins>
      <w:ins w:id="1466" w:author="Chen Heller" w:date="2022-08-29T11:13:00Z">
        <w:r w:rsidR="00F01249">
          <w:t>A bias towards the incorrect answer in incongruent trials was evident in the trajectory from 1</w:t>
        </w:r>
      </w:ins>
      <w:ins w:id="1467" w:author="Chen Heller" w:date="2022-09-08T16:47:00Z">
        <w:r w:rsidR="00B26836">
          <w:t>7</w:t>
        </w:r>
      </w:ins>
      <w:ins w:id="1468" w:author="Chen Heller" w:date="2022-08-29T11:13:00Z">
        <w:r w:rsidR="00F01249">
          <w:t>5</w:t>
        </w:r>
      </w:ins>
      <w:ins w:id="1469" w:author="Chen Heller" w:date="2022-09-08T09:14:00Z">
        <w:r w:rsidR="0085100F">
          <w:t>.</w:t>
        </w:r>
      </w:ins>
      <w:ins w:id="1470" w:author="Chen Heller" w:date="2022-09-08T16:47:00Z">
        <w:r w:rsidR="00B26836">
          <w:t>66</w:t>
        </w:r>
      </w:ins>
      <w:ins w:id="1471" w:author="Chen Heller" w:date="2022-08-29T11:13:00Z">
        <w:r w:rsidR="00F01249">
          <w:t>ms to 39</w:t>
        </w:r>
      </w:ins>
      <w:ins w:id="1472" w:author="Chen Heller" w:date="2022-09-08T16:47:00Z">
        <w:r w:rsidR="00B26836">
          <w:t>0</w:t>
        </w:r>
      </w:ins>
      <w:ins w:id="1473" w:author="Chen Heller" w:date="2022-09-08T09:14:00Z">
        <w:r w:rsidR="0085100F">
          <w:t>.</w:t>
        </w:r>
      </w:ins>
      <w:ins w:id="1474" w:author="Chen Heller" w:date="2022-09-08T16:47:00Z">
        <w:r w:rsidR="00B26836">
          <w:t>88</w:t>
        </w:r>
      </w:ins>
      <w:ins w:id="1475" w:author="Chen Heller" w:date="2022-08-29T11:13:00Z">
        <w:r w:rsidR="00F01249">
          <w:t>ms post target onset (</w:t>
        </w:r>
      </w:ins>
      <w:ins w:id="1476" w:author="Chen Heller" w:date="2022-09-08T16:47:00Z">
        <w:r w:rsidR="00B26836">
          <w:t>24</w:t>
        </w:r>
      </w:ins>
      <w:ins w:id="1477" w:author="Chen Heller" w:date="2022-08-29T11:13:00Z">
        <w:r w:rsidR="00F01249">
          <w:t>-</w:t>
        </w:r>
      </w:ins>
      <w:ins w:id="1478" w:author="Chen Heller" w:date="2022-09-08T16:47:00Z">
        <w:r w:rsidR="00B26836">
          <w:t>94</w:t>
        </w:r>
      </w:ins>
      <w:ins w:id="1479" w:author="Chen Heller" w:date="2022-09-08T16:48:00Z">
        <w:r w:rsidR="00B26836">
          <w:t>% path</w:t>
        </w:r>
      </w:ins>
      <w:ins w:id="1480" w:author="Chen Heller" w:date="2022-08-29T11:13:00Z">
        <w:r w:rsidR="00F01249">
          <w:t>) as was found using a permutation and clustering procedure [ref to trajectory fig with clustering result].</w:t>
        </w:r>
      </w:ins>
      <w:ins w:id="1481" w:author="Chen Heller" w:date="2022-09-12T16:29:00Z">
        <w:r w:rsidR="008C13FB">
          <w:t xml:space="preserve"> </w:t>
        </w:r>
      </w:ins>
      <w:ins w:id="1482" w:author="Chen Heller" w:date="2022-08-29T11:13:00Z">
        <w:r w:rsidR="00F01249">
          <w:t xml:space="preserve">The bias resulted in </w:t>
        </w:r>
      </w:ins>
      <w:ins w:id="1483" w:author="Chen Heller" w:date="2022-09-10T08:55:00Z">
        <w:r w:rsidR="00285F78">
          <w:t xml:space="preserve">an </w:t>
        </w:r>
      </w:ins>
      <w:ins w:id="1484" w:author="Chen Heller" w:date="2022-08-29T11:13:00Z">
        <w:r w:rsidR="00F01249">
          <w:t>extended traveled distance (M</w:t>
        </w:r>
        <w:r w:rsidR="00F01249">
          <w:rPr>
            <w:vertAlign w:val="subscript"/>
          </w:rPr>
          <w:t>con</w:t>
        </w:r>
        <w:r w:rsidR="00F01249">
          <w:t xml:space="preserve"> = </w:t>
        </w:r>
      </w:ins>
      <w:ins w:id="1485" w:author="Chen Heller" w:date="2022-09-08T09:15:00Z">
        <w:r w:rsidR="00090482">
          <w:t>38.20</w:t>
        </w:r>
      </w:ins>
      <w:ins w:id="1486" w:author="Chen Heller" w:date="2022-08-29T11:13:00Z">
        <w:r w:rsidR="00F01249">
          <w:t>, SD</w:t>
        </w:r>
        <w:r w:rsidR="00F01249">
          <w:rPr>
            <w:vertAlign w:val="subscript"/>
          </w:rPr>
          <w:t>con</w:t>
        </w:r>
        <w:r w:rsidR="00F01249">
          <w:t xml:space="preserve"> = </w:t>
        </w:r>
      </w:ins>
      <w:ins w:id="1487" w:author="Chen Heller" w:date="2022-09-08T09:15:00Z">
        <w:r w:rsidR="00090482">
          <w:t>1.44</w:t>
        </w:r>
      </w:ins>
      <w:ins w:id="1488" w:author="Chen Heller" w:date="2022-08-29T11:13:00Z">
        <w:r w:rsidR="00F01249">
          <w:t>, M</w:t>
        </w:r>
        <w:r w:rsidR="00F01249">
          <w:rPr>
            <w:vertAlign w:val="subscript"/>
          </w:rPr>
          <w:t>incon</w:t>
        </w:r>
        <w:r w:rsidR="00F01249">
          <w:t xml:space="preserve"> = </w:t>
        </w:r>
      </w:ins>
      <w:ins w:id="1489" w:author="Chen Heller" w:date="2022-09-08T09:15:00Z">
        <w:r w:rsidR="00090482">
          <w:t>39.09</w:t>
        </w:r>
      </w:ins>
      <w:ins w:id="1490" w:author="Chen Heller" w:date="2022-08-29T11:13:00Z">
        <w:r w:rsidR="00F01249">
          <w:t>, SD</w:t>
        </w:r>
        <w:r w:rsidR="00F01249">
          <w:rPr>
            <w:vertAlign w:val="subscript"/>
          </w:rPr>
          <w:t>incon</w:t>
        </w:r>
        <w:r w:rsidR="00F01249">
          <w:t xml:space="preserve"> = </w:t>
        </w:r>
      </w:ins>
      <w:ins w:id="1491" w:author="Chen Heller" w:date="2022-09-08T09:15:00Z">
        <w:r w:rsidR="00090482">
          <w:t>1.67</w:t>
        </w:r>
      </w:ins>
      <w:ins w:id="1492" w:author="Chen Heller" w:date="2022-08-29T11:13:00Z">
        <w:r w:rsidR="00F01249">
          <w:t>, t</w:t>
        </w:r>
      </w:ins>
      <w:ins w:id="1493" w:author="Chen Heller" w:date="2022-08-30T13:57:00Z">
        <w:r w:rsidR="00342DA7" w:rsidRPr="00632924">
          <w:t>(29)</w:t>
        </w:r>
      </w:ins>
      <w:ins w:id="1494" w:author="Chen Heller" w:date="2022-08-29T11:13:00Z">
        <w:r w:rsidR="00F01249">
          <w:t xml:space="preserve"> = -5</w:t>
        </w:r>
      </w:ins>
      <w:ins w:id="1495" w:author="Chen Heller" w:date="2022-09-08T09:15:00Z">
        <w:r w:rsidR="00AA5A37">
          <w:t>.19</w:t>
        </w:r>
      </w:ins>
      <w:ins w:id="1496" w:author="Chen Heller" w:date="2022-08-29T11:13:00Z">
        <w:r w:rsidR="00F01249">
          <w:t xml:space="preserve">, p </w:t>
        </w:r>
      </w:ins>
      <w:ins w:id="1497" w:author="Chen Heller" w:date="2022-09-04T17:48:00Z">
        <w:r w:rsidR="00BD5703">
          <w:t>&lt; 0.001</w:t>
        </w:r>
      </w:ins>
      <w:ins w:id="1498" w:author="Chen Heller" w:date="2022-08-29T11:13:00Z">
        <w:r w:rsidR="00F01249">
          <w:t>, 95% CI [-</w:t>
        </w:r>
      </w:ins>
      <w:ins w:id="1499" w:author="Chen Heller" w:date="2022-09-08T09:16:00Z">
        <w:r w:rsidR="00AA5A37">
          <w:t>1.25</w:t>
        </w:r>
      </w:ins>
      <w:ins w:id="1500" w:author="Chen Heller" w:date="2022-08-29T11:13:00Z">
        <w:r w:rsidR="00F01249">
          <w:t>, -0.</w:t>
        </w:r>
      </w:ins>
      <w:ins w:id="1501" w:author="Chen Heller" w:date="2022-09-08T09:16:00Z">
        <w:r w:rsidR="00AA5A37">
          <w:t>54</w:t>
        </w:r>
      </w:ins>
      <w:ins w:id="1502" w:author="Chen Heller" w:date="2022-08-29T11:13:00Z">
        <w:r w:rsidR="00F01249">
          <w:t>], Cohen's d</w:t>
        </w:r>
        <w:r w:rsidR="00F01249">
          <w:rPr>
            <w:vertAlign w:val="subscript"/>
          </w:rPr>
          <w:t>z</w:t>
        </w:r>
        <w:r w:rsidR="00F01249">
          <w:t xml:space="preserve"> = -0.9</w:t>
        </w:r>
      </w:ins>
      <w:ins w:id="1503" w:author="Chen Heller" w:date="2022-09-08T09:16:00Z">
        <w:r w:rsidR="00AA5A37">
          <w:t>4</w:t>
        </w:r>
      </w:ins>
      <w:ins w:id="1504" w:author="Chen Heller" w:date="2022-08-29T11:13:00Z">
        <w:r w:rsidR="00F01249">
          <w:t xml:space="preserve">) and </w:t>
        </w:r>
      </w:ins>
      <w:ins w:id="1505" w:author="Chen Heller" w:date="2022-09-10T08:55:00Z">
        <w:r w:rsidR="00285F78">
          <w:t xml:space="preserve">a </w:t>
        </w:r>
      </w:ins>
      <w:ins w:id="1506" w:author="Chen Heller" w:date="2022-08-29T11:13:00Z">
        <w:r w:rsidR="00F01249">
          <w:t>prolonged movement duration (M</w:t>
        </w:r>
        <w:r w:rsidR="00F01249">
          <w:rPr>
            <w:vertAlign w:val="subscript"/>
          </w:rPr>
          <w:t>con</w:t>
        </w:r>
        <w:r w:rsidR="00F01249">
          <w:t xml:space="preserve"> = 41</w:t>
        </w:r>
      </w:ins>
      <w:ins w:id="1507" w:author="Chen Heller" w:date="2022-09-08T09:16:00Z">
        <w:r w:rsidR="00665CA4">
          <w:t>5</w:t>
        </w:r>
      </w:ins>
      <w:ins w:id="1508" w:author="Chen Heller" w:date="2022-08-29T11:13:00Z">
        <w:r w:rsidR="00F01249">
          <w:t>.</w:t>
        </w:r>
      </w:ins>
      <w:ins w:id="1509" w:author="Chen Heller" w:date="2022-09-08T09:16:00Z">
        <w:r w:rsidR="00665CA4">
          <w:t>88</w:t>
        </w:r>
      </w:ins>
      <w:ins w:id="1510" w:author="Chen Heller" w:date="2022-08-29T11:13:00Z">
        <w:r w:rsidR="00F01249">
          <w:t>ms, SD</w:t>
        </w:r>
        <w:r w:rsidR="00F01249">
          <w:rPr>
            <w:vertAlign w:val="subscript"/>
          </w:rPr>
          <w:t>con</w:t>
        </w:r>
        <w:r w:rsidR="00F01249">
          <w:t xml:space="preserve"> = 29.</w:t>
        </w:r>
      </w:ins>
      <w:ins w:id="1511" w:author="Chen Heller" w:date="2022-09-08T09:16:00Z">
        <w:r w:rsidR="00665CA4">
          <w:t>76</w:t>
        </w:r>
      </w:ins>
      <w:ins w:id="1512" w:author="Chen Heller" w:date="2022-08-29T11:13:00Z">
        <w:r w:rsidR="00F01249">
          <w:t>, M</w:t>
        </w:r>
        <w:r w:rsidR="00F01249">
          <w:rPr>
            <w:vertAlign w:val="subscript"/>
          </w:rPr>
          <w:t>incon</w:t>
        </w:r>
        <w:r w:rsidR="00F01249">
          <w:t xml:space="preserve"> = 4</w:t>
        </w:r>
      </w:ins>
      <w:ins w:id="1513" w:author="Chen Heller" w:date="2022-09-08T09:17:00Z">
        <w:r w:rsidR="00665CA4">
          <w:t>29</w:t>
        </w:r>
      </w:ins>
      <w:ins w:id="1514" w:author="Chen Heller" w:date="2022-08-29T11:13:00Z">
        <w:r w:rsidR="00F01249">
          <w:t>ms, SD</w:t>
        </w:r>
        <w:r w:rsidR="00F01249">
          <w:rPr>
            <w:vertAlign w:val="subscript"/>
          </w:rPr>
          <w:t>incon</w:t>
        </w:r>
        <w:r w:rsidR="00F01249">
          <w:t xml:space="preserve"> = 28.</w:t>
        </w:r>
      </w:ins>
      <w:ins w:id="1515" w:author="Chen Heller" w:date="2022-09-08T09:17:00Z">
        <w:r w:rsidR="00665CA4">
          <w:t>32</w:t>
        </w:r>
      </w:ins>
      <w:ins w:id="1516" w:author="Chen Heller" w:date="2022-08-29T11:13:00Z">
        <w:r w:rsidR="00F01249">
          <w:t>, t</w:t>
        </w:r>
      </w:ins>
      <w:ins w:id="1517" w:author="Chen Heller" w:date="2022-08-30T13:57:00Z">
        <w:r w:rsidR="00342DA7" w:rsidRPr="00632924">
          <w:t>(29)</w:t>
        </w:r>
      </w:ins>
      <w:ins w:id="1518" w:author="Chen Heller" w:date="2022-08-29T11:13:00Z">
        <w:r w:rsidR="00F01249">
          <w:t xml:space="preserve"> = -6.</w:t>
        </w:r>
      </w:ins>
      <w:ins w:id="1519" w:author="Chen Heller" w:date="2022-09-08T09:17:00Z">
        <w:r w:rsidR="00665CA4">
          <w:t>40</w:t>
        </w:r>
      </w:ins>
      <w:ins w:id="1520" w:author="Chen Heller" w:date="2022-08-29T11:13:00Z">
        <w:r w:rsidR="00F01249">
          <w:t xml:space="preserve">, p </w:t>
        </w:r>
      </w:ins>
      <w:ins w:id="1521" w:author="Chen Heller" w:date="2022-09-04T17:48:00Z">
        <w:r w:rsidR="004A638A">
          <w:t>&lt; 0.001</w:t>
        </w:r>
      </w:ins>
      <w:ins w:id="1522" w:author="Chen Heller" w:date="2022-08-29T11:13:00Z">
        <w:r w:rsidR="00F01249">
          <w:t>, 95% CI [-17.</w:t>
        </w:r>
      </w:ins>
      <w:ins w:id="1523" w:author="Chen Heller" w:date="2022-09-08T09:17:00Z">
        <w:r w:rsidR="00665CA4">
          <w:t>32</w:t>
        </w:r>
      </w:ins>
      <w:ins w:id="1524" w:author="Chen Heller" w:date="2022-08-29T11:13:00Z">
        <w:r w:rsidR="00F01249">
          <w:t>, -</w:t>
        </w:r>
      </w:ins>
      <w:ins w:id="1525" w:author="Chen Heller" w:date="2022-09-08T09:17:00Z">
        <w:r w:rsidR="00665CA4">
          <w:t>8.93</w:t>
        </w:r>
      </w:ins>
      <w:ins w:id="1526" w:author="Chen Heller" w:date="2022-08-29T11:13:00Z">
        <w:r w:rsidR="00F01249">
          <w:t>], Cohen's d</w:t>
        </w:r>
        <w:r w:rsidR="00F01249">
          <w:rPr>
            <w:vertAlign w:val="subscript"/>
          </w:rPr>
          <w:t>z</w:t>
        </w:r>
        <w:r w:rsidR="00F01249">
          <w:t xml:space="preserve"> = -1.</w:t>
        </w:r>
      </w:ins>
      <w:ins w:id="1527" w:author="Chen Heller" w:date="2022-09-08T09:17:00Z">
        <w:r w:rsidR="000122BA">
          <w:t>16</w:t>
        </w:r>
      </w:ins>
      <w:ins w:id="1528" w:author="Chen Heller" w:date="2022-08-29T11:13:00Z">
        <w:r w:rsidR="00F01249">
          <w:t>) in incongruent trials. Contrastingly, reaction time (M</w:t>
        </w:r>
        <w:r w:rsidR="00F01249">
          <w:rPr>
            <w:vertAlign w:val="subscript"/>
          </w:rPr>
          <w:t>con</w:t>
        </w:r>
        <w:r w:rsidR="00F01249">
          <w:t xml:space="preserve"> = 17</w:t>
        </w:r>
      </w:ins>
      <w:ins w:id="1529" w:author="Chen Heller" w:date="2022-09-08T09:18:00Z">
        <w:r w:rsidR="009339FA">
          <w:t>1</w:t>
        </w:r>
      </w:ins>
      <w:ins w:id="1530" w:author="Chen Heller" w:date="2022-08-29T11:13:00Z">
        <w:r w:rsidR="00F01249">
          <w:t>.</w:t>
        </w:r>
      </w:ins>
      <w:ins w:id="1531" w:author="Chen Heller" w:date="2022-09-08T09:18:00Z">
        <w:r w:rsidR="009339FA">
          <w:t>29</w:t>
        </w:r>
      </w:ins>
      <w:ins w:id="1532" w:author="Chen Heller" w:date="2022-08-29T11:13:00Z">
        <w:r w:rsidR="00F01249">
          <w:t>ms, SD</w:t>
        </w:r>
        <w:r w:rsidR="00F01249">
          <w:rPr>
            <w:vertAlign w:val="subscript"/>
          </w:rPr>
          <w:t>con</w:t>
        </w:r>
        <w:r w:rsidR="00F01249">
          <w:t xml:space="preserve"> = </w:t>
        </w:r>
      </w:ins>
      <w:ins w:id="1533" w:author="Chen Heller" w:date="2022-09-08T09:18:00Z">
        <w:r w:rsidR="009339FA">
          <w:t>22.42</w:t>
        </w:r>
      </w:ins>
      <w:ins w:id="1534" w:author="Chen Heller" w:date="2022-08-29T11:13:00Z">
        <w:r w:rsidR="00F01249">
          <w:t>, M</w:t>
        </w:r>
        <w:r w:rsidR="00F01249">
          <w:rPr>
            <w:vertAlign w:val="subscript"/>
          </w:rPr>
          <w:t>incon</w:t>
        </w:r>
        <w:r w:rsidR="00F01249">
          <w:t xml:space="preserve"> = 173.</w:t>
        </w:r>
      </w:ins>
      <w:ins w:id="1535" w:author="Chen Heller" w:date="2022-09-08T09:18:00Z">
        <w:r w:rsidR="009339FA">
          <w:t>06</w:t>
        </w:r>
      </w:ins>
      <w:ins w:id="1536" w:author="Chen Heller" w:date="2022-08-29T11:13:00Z">
        <w:r w:rsidR="00F01249">
          <w:t>, SD</w:t>
        </w:r>
        <w:r w:rsidR="00F01249">
          <w:rPr>
            <w:vertAlign w:val="subscript"/>
          </w:rPr>
          <w:t>incon</w:t>
        </w:r>
        <w:r w:rsidR="00F01249">
          <w:t xml:space="preserve"> = </w:t>
        </w:r>
      </w:ins>
      <w:ins w:id="1537" w:author="Chen Heller" w:date="2022-09-08T09:18:00Z">
        <w:r w:rsidR="009339FA">
          <w:t>23.95</w:t>
        </w:r>
      </w:ins>
      <w:ins w:id="1538" w:author="Chen Heller" w:date="2022-08-29T11:13:00Z">
        <w:r w:rsidR="00F01249">
          <w:t>, t</w:t>
        </w:r>
      </w:ins>
      <w:ins w:id="1539" w:author="Chen Heller" w:date="2022-08-30T13:57:00Z">
        <w:r w:rsidR="00342DA7" w:rsidRPr="00632924">
          <w:t>(29)</w:t>
        </w:r>
      </w:ins>
      <w:ins w:id="1540" w:author="Chen Heller" w:date="2022-08-29T11:13:00Z">
        <w:r w:rsidR="00F01249">
          <w:t xml:space="preserve"> = </w:t>
        </w:r>
      </w:ins>
      <w:ins w:id="1541" w:author="Chen Heller" w:date="2022-09-08T09:18:00Z">
        <w:r w:rsidR="009339FA">
          <w:t>-1.01</w:t>
        </w:r>
      </w:ins>
      <w:ins w:id="1542" w:author="Chen Heller" w:date="2022-08-29T11:13:00Z">
        <w:r w:rsidR="00F01249">
          <w:t>, p = 0.</w:t>
        </w:r>
      </w:ins>
      <w:ins w:id="1543" w:author="Chen Heller" w:date="2022-09-04T17:49:00Z">
        <w:r w:rsidR="004818C9">
          <w:t>318</w:t>
        </w:r>
      </w:ins>
      <w:ins w:id="1544" w:author="Chen Heller" w:date="2022-08-29T11:13:00Z">
        <w:r w:rsidR="00F01249">
          <w:t>, 95% CI [</w:t>
        </w:r>
      </w:ins>
      <w:ins w:id="1545" w:author="Chen Heller" w:date="2022-09-08T09:19:00Z">
        <w:r w:rsidR="00924F8B">
          <w:t>-5.31</w:t>
        </w:r>
      </w:ins>
      <w:ins w:id="1546" w:author="Chen Heller" w:date="2022-08-29T11:13:00Z">
        <w:r w:rsidR="00F01249">
          <w:t xml:space="preserve">, </w:t>
        </w:r>
      </w:ins>
      <w:ins w:id="1547" w:author="Chen Heller" w:date="2022-09-08T09:19:00Z">
        <w:r w:rsidR="00924F8B">
          <w:t>1.79</w:t>
        </w:r>
      </w:ins>
      <w:ins w:id="1548" w:author="Chen Heller" w:date="2022-08-29T11:13:00Z">
        <w:r w:rsidR="00F01249">
          <w:t>]) and the number of changes of mind (M</w:t>
        </w:r>
        <w:r w:rsidR="00F01249">
          <w:rPr>
            <w:vertAlign w:val="subscript"/>
          </w:rPr>
          <w:t>con</w:t>
        </w:r>
        <w:r w:rsidR="00F01249">
          <w:t xml:space="preserve"> = 0.24, SD</w:t>
        </w:r>
        <w:r w:rsidR="00F01249">
          <w:rPr>
            <w:vertAlign w:val="subscript"/>
          </w:rPr>
          <w:t>con</w:t>
        </w:r>
        <w:r w:rsidR="00F01249">
          <w:t xml:space="preserve"> = 0.12, M</w:t>
        </w:r>
        <w:r w:rsidR="00F01249">
          <w:rPr>
            <w:vertAlign w:val="subscript"/>
          </w:rPr>
          <w:t>incon</w:t>
        </w:r>
        <w:r w:rsidR="00F01249">
          <w:t xml:space="preserve"> = 0.22, SD</w:t>
        </w:r>
        <w:r w:rsidR="00F01249">
          <w:rPr>
            <w:vertAlign w:val="subscript"/>
          </w:rPr>
          <w:t>incon</w:t>
        </w:r>
        <w:r w:rsidR="00F01249">
          <w:t xml:space="preserve"> = 0.</w:t>
        </w:r>
      </w:ins>
      <w:ins w:id="1549" w:author="Chen Heller" w:date="2022-09-08T09:19:00Z">
        <w:r w:rsidR="00DC51F0">
          <w:t>1</w:t>
        </w:r>
      </w:ins>
      <w:ins w:id="1550" w:author="Chen Heller" w:date="2022-08-29T11:13:00Z">
        <w:r w:rsidR="00F01249">
          <w:t>1, t</w:t>
        </w:r>
      </w:ins>
      <w:ins w:id="1551" w:author="Chen Heller" w:date="2022-08-30T13:57:00Z">
        <w:r w:rsidR="00342DA7" w:rsidRPr="00632924">
          <w:t>(29)</w:t>
        </w:r>
      </w:ins>
      <w:ins w:id="1552" w:author="Chen Heller" w:date="2022-08-29T11:13:00Z">
        <w:r w:rsidR="00F01249">
          <w:t xml:space="preserve"> = 1.</w:t>
        </w:r>
      </w:ins>
      <w:ins w:id="1553" w:author="Chen Heller" w:date="2022-09-08T09:19:00Z">
        <w:r w:rsidR="00DC51F0">
          <w:t>06</w:t>
        </w:r>
      </w:ins>
      <w:ins w:id="1554" w:author="Chen Heller" w:date="2022-08-29T11:13:00Z">
        <w:r w:rsidR="00F01249">
          <w:t>, p = 0.</w:t>
        </w:r>
      </w:ins>
      <w:ins w:id="1555" w:author="Chen Heller" w:date="2022-09-04T17:49:00Z">
        <w:r w:rsidR="004818C9">
          <w:t>318</w:t>
        </w:r>
      </w:ins>
      <w:ins w:id="1556" w:author="Chen Heller" w:date="2022-08-29T11:13:00Z">
        <w:r w:rsidR="00F01249">
          <w:t>, 95% CI [-0.0</w:t>
        </w:r>
      </w:ins>
      <w:ins w:id="1557" w:author="Chen Heller" w:date="2022-09-08T09:20:00Z">
        <w:r w:rsidR="00243720">
          <w:t>2</w:t>
        </w:r>
      </w:ins>
      <w:ins w:id="1558" w:author="Chen Heller" w:date="2022-08-29T11:13:00Z">
        <w:r w:rsidR="00F01249">
          <w:t xml:space="preserve">, 0.06]) </w:t>
        </w:r>
      </w:ins>
      <w:ins w:id="1559" w:author="Chen Heller" w:date="2022-09-10T08:56:00Z">
        <w:r w:rsidR="00404743">
          <w:t xml:space="preserve">in the reaching session </w:t>
        </w:r>
      </w:ins>
      <w:ins w:id="1560" w:author="Chen Heller" w:date="2022-08-29T11:13:00Z">
        <w:r w:rsidR="00F01249">
          <w:t>did not differ between the conditions.</w:t>
        </w:r>
      </w:ins>
      <w:ins w:id="1561" w:author="Chen Heller" w:date="2022-09-12T16:30:00Z">
        <w:r w:rsidR="00594DA5">
          <w:t xml:space="preserve"> </w:t>
        </w:r>
      </w:ins>
      <w:ins w:id="1562" w:author="Chen Heller" w:date="2022-08-29T11:13:00Z">
        <w:r w:rsidR="00F01249">
          <w:t xml:space="preserve">As predicted by </w:t>
        </w:r>
      </w:ins>
      <w:ins w:id="1563" w:author="Chen Heller" w:date="2022-09-10T08:57:00Z">
        <w:r w:rsidR="00367B60">
          <w:t xml:space="preserve">Exp </w:t>
        </w:r>
        <w:r w:rsidR="00EB57B5">
          <w:t xml:space="preserve">2. and Exp 3. </w:t>
        </w:r>
      </w:ins>
      <w:ins w:id="1564" w:author="Chen Heller" w:date="2022-08-29T11:13:00Z">
        <w:r w:rsidR="00F01249">
          <w:t>the number of excluded trials</w:t>
        </w:r>
      </w:ins>
      <w:ins w:id="1565" w:author="Chen Heller" w:date="2022-08-30T13:58:00Z">
        <w:r w:rsidR="001F3AF5">
          <w:t xml:space="preserve"> </w:t>
        </w:r>
      </w:ins>
      <w:ins w:id="1566" w:author="Chen Heller" w:date="2022-08-29T11:13:00Z">
        <w:r w:rsidR="00F01249">
          <w:t>in the reaching task was high and</w:t>
        </w:r>
      </w:ins>
      <w:ins w:id="1567" w:author="Chen Heller" w:date="2022-09-10T08:57:00Z">
        <w:r w:rsidR="00367B60">
          <w:t xml:space="preserve"> in fact</w:t>
        </w:r>
      </w:ins>
      <w:ins w:id="1568" w:author="Chen Heller" w:date="2022-08-29T11:13:00Z">
        <w:r w:rsidR="00F01249">
          <w:t xml:space="preserve"> exceeded that of the keyboard task (M</w:t>
        </w:r>
        <w:r w:rsidR="00F01249">
          <w:rPr>
            <w:vertAlign w:val="subscript"/>
          </w:rPr>
          <w:t>reach</w:t>
        </w:r>
        <w:r w:rsidR="00F01249">
          <w:t xml:space="preserve"> = </w:t>
        </w:r>
      </w:ins>
      <w:ins w:id="1569" w:author="Chen Heller" w:date="2022-09-08T09:21:00Z">
        <w:r w:rsidR="00E24AF9">
          <w:t>128.76</w:t>
        </w:r>
      </w:ins>
      <w:ins w:id="1570" w:author="Chen Heller" w:date="2022-08-29T11:13:00Z">
        <w:r w:rsidR="00F01249">
          <w:t>, SD</w:t>
        </w:r>
        <w:r w:rsidR="00F01249">
          <w:rPr>
            <w:vertAlign w:val="subscript"/>
          </w:rPr>
          <w:t>reach</w:t>
        </w:r>
        <w:r w:rsidR="00F01249">
          <w:t xml:space="preserve"> = </w:t>
        </w:r>
      </w:ins>
      <w:ins w:id="1571" w:author="Chen Heller" w:date="2022-09-08T09:21:00Z">
        <w:r w:rsidR="00E24AF9">
          <w:t>35.52</w:t>
        </w:r>
      </w:ins>
      <w:ins w:id="1572" w:author="Chen Heller" w:date="2022-08-29T11:13:00Z">
        <w:r w:rsidR="00F01249">
          <w:t>, M</w:t>
        </w:r>
        <w:r w:rsidR="00F01249">
          <w:rPr>
            <w:vertAlign w:val="subscript"/>
          </w:rPr>
          <w:t>keyboard</w:t>
        </w:r>
        <w:r w:rsidR="00F01249">
          <w:t xml:space="preserve"> = 5</w:t>
        </w:r>
      </w:ins>
      <w:ins w:id="1573" w:author="Chen Heller" w:date="2022-09-08T09:21:00Z">
        <w:r w:rsidR="00E24AF9">
          <w:t>0</w:t>
        </w:r>
      </w:ins>
      <w:ins w:id="1574" w:author="Chen Heller" w:date="2022-08-29T11:13:00Z">
        <w:r w:rsidR="00F01249">
          <w:t>.2, SD</w:t>
        </w:r>
        <w:r w:rsidR="00F01249">
          <w:rPr>
            <w:vertAlign w:val="subscript"/>
          </w:rPr>
          <w:t>keyboard</w:t>
        </w:r>
        <w:r w:rsidR="00F01249">
          <w:t xml:space="preserve"> = </w:t>
        </w:r>
      </w:ins>
      <w:ins w:id="1575" w:author="Chen Heller" w:date="2022-09-08T09:21:00Z">
        <w:r w:rsidR="00E24AF9">
          <w:t>14.47</w:t>
        </w:r>
      </w:ins>
      <w:ins w:id="1576" w:author="Chen Heller" w:date="2022-08-29T11:13:00Z">
        <w:r w:rsidR="00F01249">
          <w:t>, t</w:t>
        </w:r>
        <w:r w:rsidR="00F01249" w:rsidRPr="008C7284">
          <w:rPr>
            <w:rPrChange w:id="1577" w:author="Chen Heller" w:date="2022-08-30T13:57:00Z">
              <w:rPr>
                <w:vertAlign w:val="subscript"/>
              </w:rPr>
            </w:rPrChange>
          </w:rPr>
          <w:t>(</w:t>
        </w:r>
      </w:ins>
      <w:ins w:id="1578" w:author="Chen Heller" w:date="2022-09-08T09:22:00Z">
        <w:r w:rsidR="00FC47E3">
          <w:t>29</w:t>
        </w:r>
      </w:ins>
      <w:ins w:id="1579" w:author="Chen Heller" w:date="2022-08-29T11:13:00Z">
        <w:r w:rsidR="00F01249" w:rsidRPr="008C7284">
          <w:rPr>
            <w:rPrChange w:id="1580" w:author="Chen Heller" w:date="2022-08-30T13:57:00Z">
              <w:rPr>
                <w:vertAlign w:val="subscript"/>
              </w:rPr>
            </w:rPrChange>
          </w:rPr>
          <w:t>)</w:t>
        </w:r>
        <w:r w:rsidR="00F01249">
          <w:t xml:space="preserve"> = </w:t>
        </w:r>
      </w:ins>
      <w:ins w:id="1581" w:author="Chen Heller" w:date="2022-09-08T09:22:00Z">
        <w:r w:rsidR="00FC47E3">
          <w:t>12.70</w:t>
        </w:r>
      </w:ins>
      <w:ins w:id="1582" w:author="Chen Heller" w:date="2022-08-29T11:13:00Z">
        <w:r w:rsidR="00F01249">
          <w:t xml:space="preserve">, p </w:t>
        </w:r>
      </w:ins>
      <w:ins w:id="1583" w:author="Chen Heller" w:date="2022-09-08T09:22:00Z">
        <w:r w:rsidR="00FC47E3">
          <w:t>&lt;</w:t>
        </w:r>
      </w:ins>
      <w:ins w:id="1584" w:author="Chen Heller" w:date="2022-08-29T11:13:00Z">
        <w:r w:rsidR="00F01249">
          <w:t xml:space="preserve"> 0</w:t>
        </w:r>
      </w:ins>
      <w:ins w:id="1585" w:author="Chen Heller" w:date="2022-09-08T09:22:00Z">
        <w:r w:rsidR="00FC47E3">
          <w:t>.001</w:t>
        </w:r>
      </w:ins>
      <w:ins w:id="1586" w:author="Chen Heller" w:date="2022-08-29T11:13:00Z">
        <w:r w:rsidR="00F01249">
          <w:t>, 95% CI [6</w:t>
        </w:r>
      </w:ins>
      <w:ins w:id="1587" w:author="Chen Heller" w:date="2022-09-08T09:22:00Z">
        <w:r w:rsidR="00FC47E3">
          <w:t>5</w:t>
        </w:r>
      </w:ins>
      <w:ins w:id="1588" w:author="Chen Heller" w:date="2022-08-29T11:13:00Z">
        <w:r w:rsidR="00F01249">
          <w:t>.</w:t>
        </w:r>
      </w:ins>
      <w:ins w:id="1589" w:author="Chen Heller" w:date="2022-09-08T09:22:00Z">
        <w:r w:rsidR="00FC47E3">
          <w:t>91</w:t>
        </w:r>
      </w:ins>
      <w:ins w:id="1590" w:author="Chen Heller" w:date="2022-08-29T11:13:00Z">
        <w:r w:rsidR="00F01249">
          <w:t xml:space="preserve">, </w:t>
        </w:r>
      </w:ins>
      <w:ins w:id="1591" w:author="Chen Heller" w:date="2022-09-08T09:22:00Z">
        <w:r w:rsidR="00FC47E3">
          <w:t>91.21</w:t>
        </w:r>
      </w:ins>
      <w:ins w:id="1592" w:author="Chen Heller" w:date="2022-08-29T11:13:00Z">
        <w:r w:rsidR="00F01249">
          <w:t>], Cohen's d</w:t>
        </w:r>
        <w:r w:rsidR="00F01249">
          <w:rPr>
            <w:vertAlign w:val="subscript"/>
          </w:rPr>
          <w:t>z</w:t>
        </w:r>
        <w:r w:rsidR="00F01249">
          <w:t xml:space="preserve"> = 2.3</w:t>
        </w:r>
      </w:ins>
      <w:ins w:id="1593" w:author="Chen Heller" w:date="2022-09-08T09:23:00Z">
        <w:r w:rsidR="00FC47E3">
          <w:t>1</w:t>
        </w:r>
      </w:ins>
      <w:ins w:id="1594" w:author="Chen Heller" w:date="2022-08-29T11:13:00Z">
        <w:r w:rsidR="00F01249">
          <w:t>)</w:t>
        </w:r>
      </w:ins>
      <w:ins w:id="1595" w:author="Chen Heller" w:date="2022-09-10T08:57:00Z">
        <w:r w:rsidR="00EB57B5">
          <w:t>.</w:t>
        </w:r>
      </w:ins>
      <w:ins w:id="1596" w:author="Chen Heller" w:date="2022-08-29T11:13:00Z">
        <w:r w:rsidR="00F01249">
          <w:t xml:space="preserve"> </w:t>
        </w:r>
      </w:ins>
      <w:ins w:id="1597" w:author="Chen Heller" w:date="2022-09-10T08:57:00Z">
        <w:r w:rsidR="00EB57B5">
          <w:t>F</w:t>
        </w:r>
      </w:ins>
      <w:ins w:id="1598" w:author="Chen Heller" w:date="2022-08-29T11:13:00Z">
        <w:r w:rsidR="00F01249">
          <w:t xml:space="preserve">urther inspection </w:t>
        </w:r>
      </w:ins>
      <w:ins w:id="1599" w:author="Chen Heller" w:date="2022-09-10T08:58:00Z">
        <w:r w:rsidR="00EB57B5">
          <w:lastRenderedPageBreak/>
          <w:t xml:space="preserve">however </w:t>
        </w:r>
      </w:ins>
      <w:ins w:id="1600" w:author="Chen Heller" w:date="2022-08-29T11:13:00Z">
        <w:r w:rsidR="00F01249">
          <w:t>reveal</w:t>
        </w:r>
      </w:ins>
      <w:ins w:id="1601" w:author="Chen Heller" w:date="2022-09-10T08:58:00Z">
        <w:r w:rsidR="00EB57B5">
          <w:t>ed</w:t>
        </w:r>
      </w:ins>
      <w:ins w:id="1602" w:author="Chen Heller" w:date="2022-08-29T11:13:00Z">
        <w:r w:rsidR="00F01249">
          <w:t xml:space="preserve"> this was true for late responses (M</w:t>
        </w:r>
        <w:r w:rsidR="00F01249">
          <w:rPr>
            <w:vertAlign w:val="subscript"/>
          </w:rPr>
          <w:t>reach</w:t>
        </w:r>
        <w:r w:rsidR="00F01249">
          <w:t xml:space="preserve"> = 32.</w:t>
        </w:r>
      </w:ins>
      <w:ins w:id="1603" w:author="Chen Heller" w:date="2022-09-08T09:25:00Z">
        <w:r w:rsidR="001979E7">
          <w:t>0</w:t>
        </w:r>
      </w:ins>
      <w:ins w:id="1604" w:author="Chen Heller" w:date="2022-08-29T11:13:00Z">
        <w:r w:rsidR="00F01249">
          <w:t>6, SD</w:t>
        </w:r>
        <w:r w:rsidR="00F01249">
          <w:rPr>
            <w:vertAlign w:val="subscript"/>
          </w:rPr>
          <w:t>reach</w:t>
        </w:r>
        <w:r w:rsidR="00F01249">
          <w:t xml:space="preserve"> = </w:t>
        </w:r>
      </w:ins>
      <w:ins w:id="1605" w:author="Chen Heller" w:date="2022-09-08T09:25:00Z">
        <w:r w:rsidR="001979E7">
          <w:t>19.24</w:t>
        </w:r>
      </w:ins>
      <w:ins w:id="1606" w:author="Chen Heller" w:date="2022-08-29T11:13:00Z">
        <w:r w:rsidR="00F01249">
          <w:t>, M</w:t>
        </w:r>
        <w:r w:rsidR="00F01249">
          <w:rPr>
            <w:vertAlign w:val="subscript"/>
          </w:rPr>
          <w:t>keyboard</w:t>
        </w:r>
        <w:r w:rsidR="00F01249">
          <w:t xml:space="preserve"> = 1</w:t>
        </w:r>
      </w:ins>
      <w:ins w:id="1607" w:author="Chen Heller" w:date="2022-09-08T09:25:00Z">
        <w:r w:rsidR="001979E7">
          <w:t>4.06</w:t>
        </w:r>
      </w:ins>
      <w:ins w:id="1608" w:author="Chen Heller" w:date="2022-08-29T11:13:00Z">
        <w:r w:rsidR="00F01249">
          <w:t>, SD</w:t>
        </w:r>
        <w:r w:rsidR="00F01249">
          <w:rPr>
            <w:vertAlign w:val="subscript"/>
          </w:rPr>
          <w:t>keyboard</w:t>
        </w:r>
        <w:r w:rsidR="00F01249">
          <w:t xml:space="preserve"> = 1</w:t>
        </w:r>
      </w:ins>
      <w:ins w:id="1609" w:author="Chen Heller" w:date="2022-09-08T09:25:00Z">
        <w:r w:rsidR="001979E7">
          <w:t>0.33</w:t>
        </w:r>
      </w:ins>
      <w:ins w:id="1610" w:author="Chen Heller" w:date="2022-08-29T11:13:00Z">
        <w:r w:rsidR="00F01249">
          <w:t>, t</w:t>
        </w:r>
        <w:r w:rsidR="00F01249" w:rsidRPr="001F3AF5">
          <w:rPr>
            <w:rPrChange w:id="1611" w:author="Chen Heller" w:date="2022-08-30T13:58:00Z">
              <w:rPr>
                <w:vertAlign w:val="subscript"/>
              </w:rPr>
            </w:rPrChange>
          </w:rPr>
          <w:t>(</w:t>
        </w:r>
      </w:ins>
      <w:ins w:id="1612" w:author="Chen Heller" w:date="2022-09-08T09:25:00Z">
        <w:r w:rsidR="001979E7">
          <w:t>29</w:t>
        </w:r>
      </w:ins>
      <w:ins w:id="1613" w:author="Chen Heller" w:date="2022-08-29T11:13:00Z">
        <w:r w:rsidR="00F01249" w:rsidRPr="001F3AF5">
          <w:rPr>
            <w:rPrChange w:id="1614" w:author="Chen Heller" w:date="2022-08-30T13:58:00Z">
              <w:rPr>
                <w:vertAlign w:val="subscript"/>
              </w:rPr>
            </w:rPrChange>
          </w:rPr>
          <w:t>)</w:t>
        </w:r>
        <w:r w:rsidR="00F01249">
          <w:t xml:space="preserve"> = 4</w:t>
        </w:r>
      </w:ins>
      <w:ins w:id="1615" w:author="Chen Heller" w:date="2022-09-08T09:25:00Z">
        <w:r w:rsidR="001979E7">
          <w:t>.71</w:t>
        </w:r>
      </w:ins>
      <w:ins w:id="1616" w:author="Chen Heller" w:date="2022-08-29T11:13:00Z">
        <w:r w:rsidR="00F01249">
          <w:t xml:space="preserve">, p </w:t>
        </w:r>
      </w:ins>
      <w:ins w:id="1617" w:author="Chen Heller" w:date="2022-08-30T15:27:00Z">
        <w:r w:rsidR="0052374D">
          <w:t>&lt; 0.001</w:t>
        </w:r>
      </w:ins>
      <w:ins w:id="1618" w:author="Chen Heller" w:date="2022-08-29T11:13:00Z">
        <w:r w:rsidR="00F01249">
          <w:t>, 95% CI [</w:t>
        </w:r>
      </w:ins>
      <w:ins w:id="1619" w:author="Chen Heller" w:date="2022-09-08T09:25:00Z">
        <w:r w:rsidR="001979E7">
          <w:t>10.19</w:t>
        </w:r>
      </w:ins>
      <w:ins w:id="1620" w:author="Chen Heller" w:date="2022-08-29T11:13:00Z">
        <w:r w:rsidR="00F01249">
          <w:t>, 2</w:t>
        </w:r>
      </w:ins>
      <w:ins w:id="1621" w:author="Chen Heller" w:date="2022-09-08T09:26:00Z">
        <w:r w:rsidR="001979E7">
          <w:t>5</w:t>
        </w:r>
      </w:ins>
      <w:ins w:id="1622" w:author="Chen Heller" w:date="2022-08-29T11:13:00Z">
        <w:r w:rsidR="00F01249">
          <w:t>.</w:t>
        </w:r>
      </w:ins>
      <w:ins w:id="1623" w:author="Chen Heller" w:date="2022-09-08T09:26:00Z">
        <w:r w:rsidR="001979E7">
          <w:t>80</w:t>
        </w:r>
      </w:ins>
      <w:ins w:id="1624" w:author="Chen Heller" w:date="2022-08-29T11:13:00Z">
        <w:r w:rsidR="00F01249">
          <w:t>], Cohen's d</w:t>
        </w:r>
        <w:r w:rsidR="00F01249">
          <w:rPr>
            <w:vertAlign w:val="subscript"/>
          </w:rPr>
          <w:t>z</w:t>
        </w:r>
        <w:r w:rsidR="00F01249">
          <w:t xml:space="preserve"> = 0.</w:t>
        </w:r>
      </w:ins>
      <w:ins w:id="1625" w:author="Chen Heller" w:date="2022-09-08T09:26:00Z">
        <w:r w:rsidR="001979E7">
          <w:t>86</w:t>
        </w:r>
      </w:ins>
      <w:ins w:id="1626" w:author="Chen Heller" w:date="2022-08-29T11:13:00Z">
        <w:r w:rsidR="00F01249">
          <w:t>)</w:t>
        </w:r>
      </w:ins>
      <w:ins w:id="1627" w:author="Chen Heller" w:date="2022-09-10T08:58:00Z">
        <w:r w:rsidR="003A5BBB">
          <w:t xml:space="preserve"> and</w:t>
        </w:r>
      </w:ins>
      <w:ins w:id="1628" w:author="Chen Heller" w:date="2022-08-29T11:13:00Z">
        <w:r w:rsidR="00F01249">
          <w:t xml:space="preserve"> early responses (M</w:t>
        </w:r>
        <w:r w:rsidR="00F01249">
          <w:rPr>
            <w:vertAlign w:val="subscript"/>
          </w:rPr>
          <w:t>reach</w:t>
        </w:r>
        <w:r w:rsidR="00F01249">
          <w:t xml:space="preserve"> = </w:t>
        </w:r>
      </w:ins>
      <w:ins w:id="1629" w:author="Chen Heller" w:date="2022-09-08T09:27:00Z">
        <w:r w:rsidR="00B06F06">
          <w:t>23.26</w:t>
        </w:r>
      </w:ins>
      <w:ins w:id="1630" w:author="Chen Heller" w:date="2022-08-29T11:13:00Z">
        <w:r w:rsidR="00F01249">
          <w:t>, SD</w:t>
        </w:r>
        <w:r w:rsidR="00F01249">
          <w:rPr>
            <w:vertAlign w:val="subscript"/>
          </w:rPr>
          <w:t>reach</w:t>
        </w:r>
        <w:r w:rsidR="00F01249">
          <w:t xml:space="preserve"> = </w:t>
        </w:r>
      </w:ins>
      <w:ins w:id="1631" w:author="Chen Heller" w:date="2022-09-08T09:27:00Z">
        <w:r w:rsidR="00B06F06">
          <w:t>19.79</w:t>
        </w:r>
      </w:ins>
      <w:ins w:id="1632" w:author="Chen Heller" w:date="2022-08-29T11:13:00Z">
        <w:r w:rsidR="00F01249">
          <w:t>, M</w:t>
        </w:r>
        <w:r w:rsidR="00F01249">
          <w:rPr>
            <w:vertAlign w:val="subscript"/>
          </w:rPr>
          <w:t>keyboard</w:t>
        </w:r>
        <w:r w:rsidR="00F01249">
          <w:t xml:space="preserve"> = </w:t>
        </w:r>
      </w:ins>
      <w:ins w:id="1633" w:author="Chen Heller" w:date="2022-09-08T09:28:00Z">
        <w:r w:rsidR="00466CE8">
          <w:t>0</w:t>
        </w:r>
      </w:ins>
      <w:ins w:id="1634" w:author="Chen Heller" w:date="2022-08-29T11:13:00Z">
        <w:r w:rsidR="00F01249">
          <w:t>, SD</w:t>
        </w:r>
        <w:r w:rsidR="00F01249">
          <w:rPr>
            <w:vertAlign w:val="subscript"/>
          </w:rPr>
          <w:t>keyboard</w:t>
        </w:r>
        <w:r w:rsidR="00F01249">
          <w:t xml:space="preserve"> = </w:t>
        </w:r>
      </w:ins>
      <w:ins w:id="1635" w:author="Chen Heller" w:date="2022-09-08T09:28:00Z">
        <w:r w:rsidR="00466CE8">
          <w:t>0</w:t>
        </w:r>
      </w:ins>
      <w:ins w:id="1636" w:author="Chen Heller" w:date="2022-08-29T11:13:00Z">
        <w:r w:rsidR="00F01249">
          <w:t>, t</w:t>
        </w:r>
        <w:r w:rsidR="00F01249" w:rsidRPr="001F3AF5">
          <w:rPr>
            <w:rPrChange w:id="1637" w:author="Chen Heller" w:date="2022-08-30T13:58:00Z">
              <w:rPr>
                <w:vertAlign w:val="subscript"/>
              </w:rPr>
            </w:rPrChange>
          </w:rPr>
          <w:t>(</w:t>
        </w:r>
      </w:ins>
      <w:ins w:id="1638" w:author="Chen Heller" w:date="2022-09-08T09:28:00Z">
        <w:r w:rsidR="008257B9">
          <w:t>29</w:t>
        </w:r>
      </w:ins>
      <w:ins w:id="1639" w:author="Chen Heller" w:date="2022-08-29T11:13:00Z">
        <w:r w:rsidR="00F01249" w:rsidRPr="001F3AF5">
          <w:rPr>
            <w:rPrChange w:id="1640" w:author="Chen Heller" w:date="2022-08-30T13:58:00Z">
              <w:rPr>
                <w:vertAlign w:val="subscript"/>
              </w:rPr>
            </w:rPrChange>
          </w:rPr>
          <w:t>)</w:t>
        </w:r>
        <w:r w:rsidR="00F01249">
          <w:t xml:space="preserve"> = </w:t>
        </w:r>
      </w:ins>
      <w:ins w:id="1641" w:author="Chen Heller" w:date="2022-09-08T09:28:00Z">
        <w:r w:rsidR="008257B9">
          <w:t>6.43</w:t>
        </w:r>
      </w:ins>
      <w:ins w:id="1642" w:author="Chen Heller" w:date="2022-08-29T11:13:00Z">
        <w:r w:rsidR="00F01249">
          <w:t xml:space="preserve">, p </w:t>
        </w:r>
      </w:ins>
      <w:ins w:id="1643" w:author="Chen Heller" w:date="2022-09-08T09:28:00Z">
        <w:r w:rsidR="008257B9">
          <w:t>&lt; 0.001</w:t>
        </w:r>
      </w:ins>
      <w:ins w:id="1644" w:author="Chen Heller" w:date="2022-08-29T11:13:00Z">
        <w:r w:rsidR="00F01249">
          <w:t xml:space="preserve"> , 95% CI [1</w:t>
        </w:r>
      </w:ins>
      <w:ins w:id="1645" w:author="Chen Heller" w:date="2022-09-08T09:29:00Z">
        <w:r w:rsidR="00BB5023">
          <w:t>5.87</w:t>
        </w:r>
      </w:ins>
      <w:ins w:id="1646" w:author="Chen Heller" w:date="2022-08-29T11:13:00Z">
        <w:r w:rsidR="00F01249">
          <w:t>, 30</w:t>
        </w:r>
      </w:ins>
      <w:ins w:id="1647" w:author="Chen Heller" w:date="2022-09-08T09:29:00Z">
        <w:r w:rsidR="00BB5023">
          <w:t>.65</w:t>
        </w:r>
      </w:ins>
      <w:ins w:id="1648" w:author="Chen Heller" w:date="2022-08-29T11:13:00Z">
        <w:r w:rsidR="00F01249">
          <w:t>], Cohen's d</w:t>
        </w:r>
        <w:r w:rsidR="00F01249">
          <w:rPr>
            <w:vertAlign w:val="subscript"/>
          </w:rPr>
          <w:t>z</w:t>
        </w:r>
        <w:r w:rsidR="00F01249">
          <w:t xml:space="preserve"> = 1.1</w:t>
        </w:r>
      </w:ins>
      <w:ins w:id="1649" w:author="Chen Heller" w:date="2022-09-08T09:29:00Z">
        <w:r w:rsidR="00BB5023">
          <w:t>7</w:t>
        </w:r>
      </w:ins>
      <w:ins w:id="1650" w:author="Chen Heller" w:date="2022-08-29T11:13:00Z">
        <w:r w:rsidR="00F01249">
          <w:t xml:space="preserve">) </w:t>
        </w:r>
      </w:ins>
      <w:ins w:id="1651" w:author="Chen Heller" w:date="2022-09-10T08:59:00Z">
        <w:r w:rsidR="003A5BBB">
          <w:t>b</w:t>
        </w:r>
      </w:ins>
      <w:ins w:id="1652" w:author="Chen Heller" w:date="2022-08-29T11:13:00Z">
        <w:r w:rsidR="00F01249">
          <w:t xml:space="preserve">ut not for incorrect answers </w:t>
        </w:r>
      </w:ins>
      <w:ins w:id="1653" w:author="Chen Heller" w:date="2022-09-10T08:59:00Z">
        <w:r w:rsidR="00531D8F">
          <w:t xml:space="preserve">which were less common in the reaching task </w:t>
        </w:r>
      </w:ins>
      <w:ins w:id="1654" w:author="Chen Heller" w:date="2022-08-29T11:13:00Z">
        <w:r w:rsidR="00F01249">
          <w:t>(M</w:t>
        </w:r>
        <w:r w:rsidR="00F01249">
          <w:rPr>
            <w:vertAlign w:val="subscript"/>
          </w:rPr>
          <w:t>reach</w:t>
        </w:r>
        <w:r w:rsidR="00F01249">
          <w:t xml:space="preserve"> = </w:t>
        </w:r>
      </w:ins>
      <w:ins w:id="1655" w:author="Chen Heller" w:date="2022-09-08T09:30:00Z">
        <w:r w:rsidR="007471EE">
          <w:t>21.90</w:t>
        </w:r>
      </w:ins>
      <w:ins w:id="1656" w:author="Chen Heller" w:date="2022-08-29T11:13:00Z">
        <w:r w:rsidR="00F01249">
          <w:t>, SD</w:t>
        </w:r>
        <w:r w:rsidR="00F01249">
          <w:rPr>
            <w:vertAlign w:val="subscript"/>
          </w:rPr>
          <w:t>reach</w:t>
        </w:r>
        <w:r w:rsidR="00F01249">
          <w:t xml:space="preserve"> = </w:t>
        </w:r>
      </w:ins>
      <w:ins w:id="1657" w:author="Chen Heller" w:date="2022-09-08T09:30:00Z">
        <w:r w:rsidR="007471EE">
          <w:t>12.33</w:t>
        </w:r>
      </w:ins>
      <w:ins w:id="1658" w:author="Chen Heller" w:date="2022-08-29T11:13:00Z">
        <w:r w:rsidR="00F01249">
          <w:t>, M</w:t>
        </w:r>
        <w:r w:rsidR="00F01249">
          <w:rPr>
            <w:vertAlign w:val="subscript"/>
          </w:rPr>
          <w:t>keyboard</w:t>
        </w:r>
        <w:r w:rsidR="00F01249">
          <w:t xml:space="preserve"> = 3</w:t>
        </w:r>
      </w:ins>
      <w:ins w:id="1659" w:author="Chen Heller" w:date="2022-09-08T09:30:00Z">
        <w:r w:rsidR="007471EE">
          <w:t>6.13</w:t>
        </w:r>
      </w:ins>
      <w:ins w:id="1660" w:author="Chen Heller" w:date="2022-08-29T11:13:00Z">
        <w:r w:rsidR="00F01249">
          <w:t>, SD</w:t>
        </w:r>
        <w:r w:rsidR="00F01249">
          <w:rPr>
            <w:vertAlign w:val="subscript"/>
          </w:rPr>
          <w:t>keyboard</w:t>
        </w:r>
        <w:r w:rsidR="00F01249">
          <w:t xml:space="preserve"> = </w:t>
        </w:r>
      </w:ins>
      <w:ins w:id="1661" w:author="Chen Heller" w:date="2022-09-08T09:30:00Z">
        <w:r w:rsidR="007471EE">
          <w:t>15.29</w:t>
        </w:r>
      </w:ins>
      <w:ins w:id="1662" w:author="Chen Heller" w:date="2022-08-29T11:13:00Z">
        <w:r w:rsidR="00F01249">
          <w:t>, t</w:t>
        </w:r>
        <w:r w:rsidR="00F01249" w:rsidRPr="001F3AF5">
          <w:rPr>
            <w:rPrChange w:id="1663" w:author="Chen Heller" w:date="2022-08-30T13:58:00Z">
              <w:rPr>
                <w:vertAlign w:val="subscript"/>
              </w:rPr>
            </w:rPrChange>
          </w:rPr>
          <w:t>(</w:t>
        </w:r>
      </w:ins>
      <w:ins w:id="1664" w:author="Chen Heller" w:date="2022-09-08T09:31:00Z">
        <w:r w:rsidR="007471EE">
          <w:t>29</w:t>
        </w:r>
      </w:ins>
      <w:ins w:id="1665" w:author="Chen Heller" w:date="2022-08-29T11:13:00Z">
        <w:r w:rsidR="00F01249" w:rsidRPr="001F3AF5">
          <w:rPr>
            <w:rPrChange w:id="1666" w:author="Chen Heller" w:date="2022-08-30T13:58:00Z">
              <w:rPr>
                <w:vertAlign w:val="subscript"/>
              </w:rPr>
            </w:rPrChange>
          </w:rPr>
          <w:t>)</w:t>
        </w:r>
        <w:r w:rsidR="00F01249">
          <w:t xml:space="preserve"> = -</w:t>
        </w:r>
      </w:ins>
      <w:ins w:id="1667" w:author="Chen Heller" w:date="2022-09-08T09:31:00Z">
        <w:r w:rsidR="007471EE">
          <w:t>6.31</w:t>
        </w:r>
      </w:ins>
      <w:ins w:id="1668" w:author="Chen Heller" w:date="2022-08-29T11:13:00Z">
        <w:r w:rsidR="00F01249">
          <w:t xml:space="preserve">, p </w:t>
        </w:r>
      </w:ins>
      <w:ins w:id="1669" w:author="Chen Heller" w:date="2022-09-08T09:31:00Z">
        <w:r w:rsidR="007471EE">
          <w:t>&lt; 0.001</w:t>
        </w:r>
      </w:ins>
      <w:ins w:id="1670" w:author="Chen Heller" w:date="2022-08-29T11:13:00Z">
        <w:r w:rsidR="00F01249">
          <w:t>, 95% CI [-1</w:t>
        </w:r>
      </w:ins>
      <w:ins w:id="1671" w:author="Chen Heller" w:date="2022-09-08T09:31:00Z">
        <w:r w:rsidR="007471EE">
          <w:t>8</w:t>
        </w:r>
      </w:ins>
      <w:ins w:id="1672" w:author="Chen Heller" w:date="2022-08-29T11:13:00Z">
        <w:r w:rsidR="00F01249">
          <w:t>.</w:t>
        </w:r>
      </w:ins>
      <w:ins w:id="1673" w:author="Chen Heller" w:date="2022-09-08T09:31:00Z">
        <w:r w:rsidR="007471EE">
          <w:t>84</w:t>
        </w:r>
      </w:ins>
      <w:ins w:id="1674" w:author="Chen Heller" w:date="2022-08-29T11:13:00Z">
        <w:r w:rsidR="00F01249">
          <w:t>, -</w:t>
        </w:r>
      </w:ins>
      <w:ins w:id="1675" w:author="Chen Heller" w:date="2022-09-08T09:31:00Z">
        <w:r w:rsidR="007471EE">
          <w:t>9</w:t>
        </w:r>
      </w:ins>
      <w:ins w:id="1676" w:author="Chen Heller" w:date="2022-08-29T11:13:00Z">
        <w:r w:rsidR="00F01249">
          <w:t>.</w:t>
        </w:r>
      </w:ins>
      <w:ins w:id="1677" w:author="Chen Heller" w:date="2022-09-08T09:31:00Z">
        <w:r w:rsidR="007471EE">
          <w:t>62</w:t>
        </w:r>
      </w:ins>
      <w:ins w:id="1678" w:author="Chen Heller" w:date="2022-08-29T11:13:00Z">
        <w:r w:rsidR="00F01249">
          <w:t>], Cohen's d</w:t>
        </w:r>
        <w:r w:rsidR="00F01249">
          <w:rPr>
            <w:vertAlign w:val="subscript"/>
          </w:rPr>
          <w:t>z</w:t>
        </w:r>
        <w:r w:rsidR="00F01249">
          <w:t xml:space="preserve"> = -</w:t>
        </w:r>
      </w:ins>
      <w:ins w:id="1679" w:author="Chen Heller" w:date="2022-09-08T09:31:00Z">
        <w:r w:rsidR="00521B41">
          <w:t>1.15</w:t>
        </w:r>
      </w:ins>
      <w:ins w:id="1680" w:author="Chen Heller" w:date="2022-08-29T11:13:00Z">
        <w:r w:rsidR="00F01249">
          <w:t>).</w:t>
        </w:r>
      </w:ins>
    </w:p>
    <w:p w14:paraId="235E4AB1" w14:textId="771F1C92" w:rsidR="007E2512" w:rsidRDefault="00244D65" w:rsidP="007E2512">
      <w:pPr>
        <w:keepNext/>
        <w:ind w:firstLine="0"/>
        <w:rPr>
          <w:ins w:id="1681" w:author="Chen Heller" w:date="2022-09-12T15:56:00Z"/>
        </w:rPr>
        <w:pPrChange w:id="1682" w:author="Chen Heller" w:date="2022-09-12T15:56:00Z">
          <w:pPr>
            <w:ind w:firstLine="0"/>
          </w:pPr>
        </w:pPrChange>
      </w:pPr>
      <w:ins w:id="1683" w:author="Chen Heller" w:date="2022-09-12T16:27:00Z">
        <w:r w:rsidRPr="00244D65">
          <w:rPr>
            <w:noProof/>
          </w:rPr>
          <w:drawing>
            <wp:inline distT="0" distB="0" distL="0" distR="0" wp14:anchorId="6946B2EA" wp14:editId="05D20EFC">
              <wp:extent cx="5936285" cy="4015067"/>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107" t="2070" r="25288" b="10087"/>
                      <a:stretch/>
                    </pic:blipFill>
                    <pic:spPr bwMode="auto">
                      <a:xfrm>
                        <a:off x="0" y="0"/>
                        <a:ext cx="5944726" cy="4020776"/>
                      </a:xfrm>
                      <a:prstGeom prst="rect">
                        <a:avLst/>
                      </a:prstGeom>
                      <a:noFill/>
                      <a:ln>
                        <a:noFill/>
                      </a:ln>
                      <a:extLst>
                        <a:ext uri="{53640926-AAD7-44D8-BBD7-CCE9431645EC}">
                          <a14:shadowObscured xmlns:a14="http://schemas.microsoft.com/office/drawing/2010/main"/>
                        </a:ext>
                      </a:extLst>
                    </pic:spPr>
                  </pic:pic>
                </a:graphicData>
              </a:graphic>
            </wp:inline>
          </w:drawing>
        </w:r>
      </w:ins>
    </w:p>
    <w:p w14:paraId="2104970E" w14:textId="53BC0DB9" w:rsidR="009F050A" w:rsidRPr="00F01249" w:rsidRDefault="007E2512" w:rsidP="007E2512">
      <w:pPr>
        <w:pStyle w:val="Caption"/>
        <w:pPrChange w:id="1684" w:author="Chen Heller" w:date="2022-09-12T15:56:00Z">
          <w:pPr/>
        </w:pPrChange>
      </w:pPr>
      <w:ins w:id="1685" w:author="Chen Heller" w:date="2022-09-12T15:56:00Z">
        <w:r>
          <w:t xml:space="preserve">Figure </w:t>
        </w:r>
        <w:r>
          <w:fldChar w:fldCharType="begin"/>
        </w:r>
        <w:r>
          <w:instrText xml:space="preserve"> SEQ Figure \* ARABIC </w:instrText>
        </w:r>
      </w:ins>
      <w:r>
        <w:fldChar w:fldCharType="separate"/>
      </w:r>
      <w:ins w:id="1686" w:author="Chen Heller" w:date="2022-09-12T15:56:00Z">
        <w:r>
          <w:rPr>
            <w:noProof/>
          </w:rPr>
          <w:t>6</w:t>
        </w:r>
        <w:r>
          <w:fldChar w:fldCharType="end"/>
        </w:r>
        <w:r>
          <w:t>.</w:t>
        </w:r>
        <w:r>
          <w:t xml:space="preserve"> </w:t>
        </w:r>
        <w:r w:rsidRPr="00F3771A">
          <w:t xml:space="preserve">Results of Experiment </w:t>
        </w:r>
        <w:r>
          <w:t>4</w:t>
        </w:r>
        <w:r w:rsidRPr="00F3771A">
          <w:t>. (a) Reaching trajectories to left and right targets, averaged across all participants.</w:t>
        </w:r>
        <w:r>
          <w:t xml:space="preserve"> </w:t>
        </w:r>
      </w:ins>
      <w:ins w:id="1687" w:author="Chen Heller" w:date="2022-09-12T15:58:00Z">
        <w:r w:rsidR="004B1F54">
          <w:t xml:space="preserve">Grey </w:t>
        </w:r>
      </w:ins>
      <w:ins w:id="1688" w:author="Chen Heller" w:date="2022-09-12T15:59:00Z">
        <w:r w:rsidR="004B1F54">
          <w:t xml:space="preserve">shade </w:t>
        </w:r>
      </w:ins>
      <w:ins w:id="1689" w:author="Chen Heller" w:date="2022-09-12T15:58:00Z">
        <w:r w:rsidR="004B1F54">
          <w:t xml:space="preserve">marks where the difference between the </w:t>
        </w:r>
      </w:ins>
      <w:ins w:id="1690" w:author="Chen Heller" w:date="2022-09-12T15:59:00Z">
        <w:r w:rsidR="004B1F54">
          <w:t xml:space="preserve">trajectories </w:t>
        </w:r>
        <w:r w:rsidR="004A6FC5">
          <w:t xml:space="preserve">was found to be </w:t>
        </w:r>
        <w:r w:rsidR="004B1F54">
          <w:t xml:space="preserve">significant according to a permutation and clustering procedure. </w:t>
        </w:r>
      </w:ins>
      <w:ins w:id="1691" w:author="Chen Heller" w:date="2022-09-12T15:56:00Z">
        <w:r>
          <w:t>(b</w:t>
        </w:r>
        <w:r w:rsidRPr="00F3771A">
          <w:t>-f) Dots are single participant averages</w:t>
        </w:r>
      </w:ins>
      <w:ins w:id="1692" w:author="Chen Heller" w:date="2022-09-12T16:01:00Z">
        <w:r w:rsidR="00852F05">
          <w:t xml:space="preserve">. </w:t>
        </w:r>
      </w:ins>
      <w:ins w:id="1693" w:author="Chen Heller" w:date="2022-09-12T16:11:00Z">
        <w:r w:rsidR="00903F69">
          <w:t>B</w:t>
        </w:r>
      </w:ins>
      <w:ins w:id="1694" w:author="Chen Heller" w:date="2022-09-12T16:05:00Z">
        <w:r w:rsidR="00F8418A">
          <w:t xml:space="preserve">ox represents the high and low quartiles </w:t>
        </w:r>
      </w:ins>
      <w:ins w:id="1695" w:author="Chen Heller" w:date="2022-09-12T16:06:00Z">
        <w:r w:rsidR="00F8418A">
          <w:t xml:space="preserve">while the vertical lines </w:t>
        </w:r>
      </w:ins>
      <w:ins w:id="1696" w:author="Chen Heller" w:date="2022-09-12T16:10:00Z">
        <w:r w:rsidR="00AE59FC">
          <w:t>mark the 1.5 * inter</w:t>
        </w:r>
      </w:ins>
      <w:ins w:id="1697" w:author="Chen Heller" w:date="2022-09-12T16:06:00Z">
        <w:r w:rsidR="00F8418A">
          <w:t xml:space="preserve"> quartile range</w:t>
        </w:r>
        <w:r w:rsidR="005E76CB">
          <w:t xml:space="preserve">. Grey line </w:t>
        </w:r>
      </w:ins>
      <w:ins w:id="1698" w:author="Chen Heller" w:date="2022-09-12T16:11:00Z">
        <w:r w:rsidR="00623FAE">
          <w:t>is</w:t>
        </w:r>
      </w:ins>
      <w:ins w:id="1699" w:author="Chen Heller" w:date="2022-09-12T16:06:00Z">
        <w:r w:rsidR="005E76CB">
          <w:t xml:space="preserve"> the median</w:t>
        </w:r>
      </w:ins>
      <w:ins w:id="1700" w:author="Chen Heller" w:date="2022-09-12T16:11:00Z">
        <w:r w:rsidR="001E0906">
          <w:t xml:space="preserve"> and the s</w:t>
        </w:r>
      </w:ins>
      <w:ins w:id="1701" w:author="Chen Heller" w:date="2022-09-12T16:07:00Z">
        <w:r w:rsidR="005E76CB">
          <w:t xml:space="preserve">haded density functions are the distribution of </w:t>
        </w:r>
        <w:r w:rsidR="0081537E">
          <w:t>participants</w:t>
        </w:r>
      </w:ins>
      <w:ins w:id="1702" w:author="Chen Heller" w:date="2022-09-12T16:08:00Z">
        <w:r w:rsidR="0081537E">
          <w:t>'</w:t>
        </w:r>
      </w:ins>
      <w:ins w:id="1703" w:author="Chen Heller" w:date="2022-09-12T16:07:00Z">
        <w:r w:rsidR="0081537E">
          <w:t xml:space="preserve"> average</w:t>
        </w:r>
      </w:ins>
      <w:ins w:id="1704" w:author="Chen Heller" w:date="2022-09-12T16:08:00Z">
        <w:r w:rsidR="0081537E">
          <w:t>s in each condition</w:t>
        </w:r>
      </w:ins>
      <w:ins w:id="1705" w:author="Chen Heller" w:date="2022-09-12T15:56:00Z">
        <w:r w:rsidRPr="00F3771A">
          <w:t>.</w:t>
        </w:r>
      </w:ins>
    </w:p>
    <w:p w14:paraId="35CAFCBB" w14:textId="0B45B5FE" w:rsidR="006A7738" w:rsidRDefault="00D826D9" w:rsidP="006238E0">
      <w:pPr>
        <w:pStyle w:val="Heading3"/>
      </w:pPr>
      <w:bookmarkStart w:id="1706" w:name="_Toc113803097"/>
      <w:r>
        <w:t>Discussion</w:t>
      </w:r>
      <w:bookmarkEnd w:id="1706"/>
    </w:p>
    <w:p w14:paraId="4C5F7A9B" w14:textId="0132F32E" w:rsidR="00F01249" w:rsidDel="00FC39C9" w:rsidRDefault="00F01249" w:rsidP="00490510">
      <w:pPr>
        <w:ind w:firstLine="0"/>
        <w:rPr>
          <w:del w:id="1707" w:author="Chen Heller" w:date="2022-09-01T10:54:00Z"/>
        </w:rPr>
        <w:pPrChange w:id="1708" w:author="Chen Heller" w:date="2022-09-12T16:30:00Z">
          <w:pPr/>
        </w:pPrChange>
      </w:pPr>
      <w:ins w:id="1709" w:author="Chen Heller" w:date="2022-08-29T11:13:00Z">
        <w:r>
          <w:t xml:space="preserve">Experiment four utilized motion tracking and keyboard </w:t>
        </w:r>
      </w:ins>
      <w:ins w:id="1710" w:author="Chen Heller" w:date="2022-09-10T09:00:00Z">
        <w:r w:rsidR="00E75A76">
          <w:t>measures</w:t>
        </w:r>
      </w:ins>
      <w:ins w:id="1711" w:author="Chen Heller" w:date="2022-08-29T11:13:00Z">
        <w:r>
          <w:t xml:space="preserve"> to probe unconscious processing. Despite previous criticisms about the robustness and reliability of evidence </w:t>
        </w:r>
      </w:ins>
      <w:r w:rsidR="0008250B">
        <w:fldChar w:fldCharType="begin"/>
      </w:r>
      <w:r w:rsidR="0008250B">
        <w:instrText xml:space="preserve"> ADDIN ZOTERO_ITEM CSL_CITATION {"citationID":"VJhUMAJi","properties":{"formattedCitation":"(Damian, 2001; Peters &amp; Lau, 2015)","plainCitation":"(Damian, 2001; Peters &amp; Lau, 2015)","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Damian, 2001; Peters &amp; Lau, 2015)</w:t>
      </w:r>
      <w:r w:rsidR="0008250B">
        <w:fldChar w:fldCharType="end"/>
      </w:r>
      <w:ins w:id="1712" w:author="Chen Heller" w:date="2022-08-29T11:13:00Z">
        <w:r>
          <w:t xml:space="preserve"> a large congruency effect was found using each measure. In the reaching session, movements were clearly biased towards the incorrect answer when primed by an incongruent </w:t>
        </w:r>
        <w:r>
          <w:lastRenderedPageBreak/>
          <w:t>word, as was evident by the centrally oriented reaching trajectories</w:t>
        </w:r>
      </w:ins>
      <w:ins w:id="1713" w:author="Chen Heller" w:date="2022-09-10T09:01:00Z">
        <w:r w:rsidR="008B65A5">
          <w:t xml:space="preserve"> which produced a</w:t>
        </w:r>
      </w:ins>
      <w:ins w:id="1714" w:author="Chen Heller" w:date="2022-08-29T11:13:00Z">
        <w:r>
          <w:t xml:space="preserve"> smaller reach area</w:t>
        </w:r>
      </w:ins>
      <w:ins w:id="1715" w:author="Chen Heller" w:date="2022-09-10T09:01:00Z">
        <w:r w:rsidR="00C73F3D">
          <w:t>,</w:t>
        </w:r>
      </w:ins>
      <w:ins w:id="1716" w:author="Chen Heller" w:date="2022-08-29T11:13:00Z">
        <w:r>
          <w:t xml:space="preserve"> longer traveled distance and </w:t>
        </w:r>
      </w:ins>
      <w:ins w:id="1717" w:author="Chen Heller" w:date="2022-09-10T09:01:00Z">
        <w:r w:rsidR="008B65A5">
          <w:t xml:space="preserve">longer </w:t>
        </w:r>
      </w:ins>
      <w:ins w:id="1718" w:author="Chen Heller" w:date="2022-08-29T11:13:00Z">
        <w:r>
          <w:t>movement duration. The difference between congruent and incongruent trajectories was significant approximately around 155ms to 398ms (%path 17.5-95.5) post target onset</w:t>
        </w:r>
      </w:ins>
      <w:ins w:id="1719" w:author="Chen Heller" w:date="2022-09-01T10:08:00Z">
        <w:r w:rsidR="00CB60D0" w:rsidRPr="00CB60D0">
          <w:rPr>
            <w:rPrChange w:id="1720" w:author="Chen Heller" w:date="2022-09-01T10:08:00Z">
              <w:rPr>
                <w:strike/>
              </w:rPr>
            </w:rPrChange>
          </w:rPr>
          <w:t xml:space="preserve"> </w:t>
        </w:r>
        <w:r w:rsidR="00CB60D0">
          <w:t>showing that the prime exert</w:t>
        </w:r>
      </w:ins>
      <w:ins w:id="1721" w:author="Chen Heller" w:date="2022-09-01T10:09:00Z">
        <w:r w:rsidR="00CB60D0">
          <w:t>s its effect almost through</w:t>
        </w:r>
        <w:r w:rsidR="00BB2A79">
          <w:t>ou</w:t>
        </w:r>
        <w:r w:rsidR="00CB60D0">
          <w:t>t the entire movement</w:t>
        </w:r>
      </w:ins>
      <w:ins w:id="1722" w:author="Chen Heller" w:date="2022-08-29T11:13:00Z">
        <w:r>
          <w:t xml:space="preserve">. Surprisingly, the significant effect found </w:t>
        </w:r>
      </w:ins>
      <w:ins w:id="1723" w:author="Chen Heller" w:date="2022-09-01T14:04:00Z">
        <w:r w:rsidR="006A52EC">
          <w:t xml:space="preserve">with the reach area </w:t>
        </w:r>
        <w:r w:rsidR="005217F0">
          <w:t xml:space="preserve">variable </w:t>
        </w:r>
      </w:ins>
      <w:ins w:id="1724" w:author="Chen Heller" w:date="2022-08-29T11:13:00Z">
        <w:r>
          <w:t xml:space="preserve">was smaller than that </w:t>
        </w:r>
      </w:ins>
      <w:ins w:id="1725" w:author="Chen Heller" w:date="2022-09-01T14:04:00Z">
        <w:r w:rsidR="005217F0">
          <w:t xml:space="preserve">found with the keyboard-RT, although noticeably the reaching movement </w:t>
        </w:r>
      </w:ins>
      <w:ins w:id="1726" w:author="Chen Heller" w:date="2022-09-04T12:21:00Z">
        <w:r w:rsidR="006B03CC">
          <w:t>duration</w:t>
        </w:r>
      </w:ins>
      <w:ins w:id="1727" w:author="Chen Heller" w:date="2022-09-01T14:04:00Z">
        <w:r w:rsidR="005217F0">
          <w:t xml:space="preserve"> was not </w:t>
        </w:r>
      </w:ins>
      <w:ins w:id="1728" w:author="Chen Heller" w:date="2022-09-01T14:05:00Z">
        <w:r w:rsidR="005217F0">
          <w:t>less sensitive than the keyboard. P</w:t>
        </w:r>
      </w:ins>
      <w:ins w:id="1729" w:author="Chen Heller" w:date="2022-08-29T11:13:00Z">
        <w:r>
          <w:t>ossible explanations are discussed below.</w:t>
        </w:r>
      </w:ins>
    </w:p>
    <w:p w14:paraId="372C0DE3" w14:textId="77777777" w:rsidR="00FC39C9" w:rsidRPr="00F01249" w:rsidRDefault="00FC39C9" w:rsidP="006238E0">
      <w:pPr>
        <w:pStyle w:val="NoSpacing"/>
        <w:bidi w:val="0"/>
        <w:rPr>
          <w:ins w:id="1730" w:author="Chen Heller" w:date="2022-09-01T11:23:00Z"/>
        </w:rPr>
      </w:pPr>
    </w:p>
    <w:p w14:paraId="0950B412" w14:textId="03C490CC" w:rsidR="00E668B7" w:rsidRDefault="0001046E" w:rsidP="006238E0">
      <w:pPr>
        <w:pStyle w:val="Heading2"/>
      </w:pPr>
      <w:bookmarkStart w:id="1731" w:name="_Toc113803098"/>
      <w:commentRangeStart w:id="1732"/>
      <w:commentRangeStart w:id="1733"/>
      <w:r>
        <w:t xml:space="preserve">General </w:t>
      </w:r>
      <w:r w:rsidR="00E668B7">
        <w:t>Discussion</w:t>
      </w:r>
      <w:commentRangeEnd w:id="1732"/>
      <w:r w:rsidR="00E5510C">
        <w:rPr>
          <w:rStyle w:val="CommentReference"/>
          <w:rFonts w:eastAsia="David" w:cs="David"/>
          <w:b w:val="0"/>
          <w:bCs w:val="0"/>
        </w:rPr>
        <w:commentReference w:id="1732"/>
      </w:r>
      <w:commentRangeEnd w:id="1733"/>
      <w:r w:rsidR="005F25E3">
        <w:rPr>
          <w:rStyle w:val="CommentReference"/>
          <w:rFonts w:asciiTheme="majorBidi" w:eastAsiaTheme="minorEastAsia" w:hAnsiTheme="majorBidi" w:cstheme="majorBidi"/>
          <w:b w:val="0"/>
          <w:bCs w:val="0"/>
          <w:lang w:eastAsia="en-US" w:bidi="he-IL"/>
        </w:rPr>
        <w:commentReference w:id="1733"/>
      </w:r>
      <w:bookmarkEnd w:id="1731"/>
    </w:p>
    <w:p w14:paraId="2562AA90" w14:textId="6C0FBB52" w:rsidR="001A0B21" w:rsidRDefault="00595024" w:rsidP="002A6FB1">
      <w:pPr>
        <w:ind w:firstLine="0"/>
        <w:pPrChange w:id="1734" w:author="Chen Heller" w:date="2022-09-12T16:30:00Z">
          <w:pPr/>
        </w:pPrChange>
      </w:pPr>
      <w:ins w:id="1735" w:author="Chen Heller" w:date="2022-09-10T09:11:00Z">
        <w:r>
          <w:t xml:space="preserve">Increased sensitivity to unconscious effects is necessary to settle the long-lasting debate about the extent of unconscious processing </w:t>
        </w:r>
      </w:ins>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ins w:id="1736" w:author="Chen Heller" w:date="2022-09-10T09:11:00Z">
        <w:r>
          <w:t xml:space="preserve">. </w:t>
        </w:r>
      </w:ins>
      <w:del w:id="1737" w:author="Chen Heller" w:date="2022-09-10T08:14:00Z">
        <w:r w:rsidR="00FF06FA" w:rsidDel="00C46CA3">
          <w:delText>We</w:delText>
        </w:r>
      </w:del>
      <w:ins w:id="1738" w:author="Chen Heller" w:date="2022-09-10T09:12:00Z">
        <w:r w:rsidR="00B35F4E">
          <w:t xml:space="preserve">Consequently </w:t>
        </w:r>
      </w:ins>
      <w:ins w:id="1739" w:author="Chen Heller" w:date="2022-09-10T08:14:00Z">
        <w:r w:rsidR="00C46CA3">
          <w:t>I</w:t>
        </w:r>
      </w:ins>
      <w:r w:rsidR="00FF06FA">
        <w:t xml:space="preserve"> set out to examine if motion tracking can serve as a solution for the small effect sizes that are usually found in the field of unconscious processing</w:t>
      </w:r>
      <w:ins w:id="1740" w:author="Chen Heller" w:date="2022-08-29T11:15:00Z">
        <w:r w:rsidR="00353F1B">
          <w:t xml:space="preserve"> </w:t>
        </w:r>
      </w:ins>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w:t>
      </w:r>
      <w:del w:id="1741" w:author="Chen Heller" w:date="2022-09-10T09:11:00Z">
        <w:r w:rsidR="00FF06FA" w:rsidDel="00595024">
          <w:delText xml:space="preserve"> Increased sensitivity to unconscious effects </w:delText>
        </w:r>
      </w:del>
      <w:del w:id="1742" w:author="Chen Heller" w:date="2022-09-10T09:07:00Z">
        <w:r w:rsidR="00FF06FA" w:rsidDel="003A7204">
          <w:delText>will allow</w:delText>
        </w:r>
      </w:del>
      <w:del w:id="1743" w:author="Chen Heller" w:date="2022-09-10T09:11:00Z">
        <w:r w:rsidR="00FF06FA" w:rsidDel="00595024">
          <w:delText xml:space="preserve"> to settle the </w:delText>
        </w:r>
      </w:del>
      <w:del w:id="1744" w:author="Chen Heller" w:date="2022-08-29T11:15:00Z">
        <w:r w:rsidR="00FF06FA" w:rsidDel="006F7B28">
          <w:delText xml:space="preserve">long </w:delText>
        </w:r>
      </w:del>
      <w:del w:id="1745" w:author="Chen Heller" w:date="2022-09-10T09:11:00Z">
        <w:r w:rsidR="00FF06FA" w:rsidDel="00595024">
          <w:delText>lasting debate about the extent of unconscious processing</w:delText>
        </w:r>
      </w:del>
      <w:r w:rsidR="00FF06FA">
        <w:t xml:space="preserve">. To do so </w:t>
      </w:r>
      <w:del w:id="1746" w:author="Chen Heller" w:date="2022-09-10T08:14:00Z">
        <w:r w:rsidR="00FF06FA" w:rsidDel="00C46CA3">
          <w:delText>we</w:delText>
        </w:r>
      </w:del>
      <w:ins w:id="1747" w:author="Chen Heller" w:date="2022-09-10T08:14:00Z">
        <w:r w:rsidR="00C46CA3">
          <w:t>I</w:t>
        </w:r>
      </w:ins>
      <w:r w:rsidR="00FF06FA">
        <w:t xml:space="preserve"> </w:t>
      </w:r>
      <w:del w:id="1748" w:author="Chen Heller" w:date="2022-09-10T09:07:00Z">
        <w:r w:rsidR="00FF06FA" w:rsidDel="003A7204">
          <w:delText xml:space="preserve">used </w:delText>
        </w:r>
      </w:del>
      <w:ins w:id="1749" w:author="Chen Heller" w:date="2022-09-10T09:13:00Z">
        <w:r w:rsidR="00420327">
          <w:t xml:space="preserve">integrated reaching responses </w:t>
        </w:r>
      </w:ins>
      <w:ins w:id="1750" w:author="Chen Heller" w:date="2022-09-10T09:14:00Z">
        <w:r w:rsidR="00E02767">
          <w:t>in</w:t>
        </w:r>
      </w:ins>
      <w:ins w:id="1751" w:author="Chen Heller" w:date="2022-09-10T09:13:00Z">
        <w:r w:rsidR="00420327">
          <w:t>to</w:t>
        </w:r>
      </w:ins>
      <w:ins w:id="1752" w:author="Chen Heller" w:date="2022-09-10T09:07:00Z">
        <w:r w:rsidR="003A7204">
          <w:t xml:space="preserve"> </w:t>
        </w:r>
      </w:ins>
      <w:r w:rsidR="00FF06FA">
        <w:t xml:space="preserve">a classical semantic priming paradigm that was previously used by </w:t>
      </w:r>
      <w:r w:rsidR="005C621D">
        <w:fldChar w:fldCharType="begin"/>
      </w:r>
      <w:r w:rsidR="005C621D">
        <w:instrText xml:space="preserve"> ADDIN ZOTERO_ITEM CSL_CITATION {"citationID":"qNdhyW52","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FF06FA">
        <w:t xml:space="preserve"> and colleagues and was proven to exhibit extensive unconscious effects. </w:t>
      </w:r>
      <w:del w:id="1753" w:author="Chen Heller" w:date="2022-09-10T09:08:00Z">
        <w:r w:rsidR="00FF06FA" w:rsidDel="00333DEB">
          <w:delText>Our</w:delText>
        </w:r>
      </w:del>
      <w:ins w:id="1754" w:author="Chen Heller" w:date="2022-09-10T09:08:00Z">
        <w:r w:rsidR="00333DEB">
          <w:t>My</w:t>
        </w:r>
      </w:ins>
      <w:r w:rsidR="00FF06FA">
        <w:t xml:space="preserve"> first experiment required participants to make a semantic judgment regarding a target </w:t>
      </w:r>
      <w:del w:id="1755" w:author="Chen Heller" w:date="2022-09-10T09:15:00Z">
        <w:r w:rsidR="00FF06FA" w:rsidDel="000022AB">
          <w:delText xml:space="preserve">stimulus </w:delText>
        </w:r>
      </w:del>
      <w:ins w:id="1756" w:author="Chen Heller" w:date="2022-09-10T09:15:00Z">
        <w:r w:rsidR="000022AB">
          <w:t xml:space="preserve">word </w:t>
        </w:r>
      </w:ins>
      <w:r w:rsidR="00FF06FA">
        <w:t>that was preceded by a congruent/incongruent subliminal prime</w:t>
      </w:r>
      <w:ins w:id="1757" w:author="Chen Heller" w:date="2022-09-10T09:15:00Z">
        <w:r w:rsidR="000022AB">
          <w:t xml:space="preserve"> word</w:t>
        </w:r>
      </w:ins>
      <w:r w:rsidR="00FF06FA">
        <w:t xml:space="preserve">. Analysis of the results revealed a hint of unconscious processing </w:t>
      </w:r>
      <w:del w:id="1758" w:author="Chen Heller" w:date="2022-08-29T11:15:00Z">
        <w:r w:rsidR="00FF06FA" w:rsidDel="00601EDA">
          <w:delText xml:space="preserve">only </w:delText>
        </w:r>
      </w:del>
      <w:r w:rsidR="00FF06FA">
        <w:t xml:space="preserve">in the reach area variable which was smaller for incongruent trials. Since this experiment allowed for relatively slow responses, </w:t>
      </w:r>
      <w:del w:id="1759" w:author="Chen Heller" w:date="2022-09-10T09:16:00Z">
        <w:r w:rsidR="00FF06FA" w:rsidDel="002F522D">
          <w:delText xml:space="preserve">it was </w:delText>
        </w:r>
      </w:del>
      <w:ins w:id="1760" w:author="Chen Heller" w:date="2022-09-10T09:16:00Z">
        <w:r w:rsidR="002F522D">
          <w:t xml:space="preserve">I </w:t>
        </w:r>
      </w:ins>
      <w:r w:rsidR="00FF06FA">
        <w:t>suspected that the</w:t>
      </w:r>
      <w:ins w:id="1761" w:author="Chen Heller" w:date="2022-08-29T11:15:00Z">
        <w:r w:rsidR="00601EDA" w:rsidRPr="00601EDA">
          <w:t xml:space="preserve"> </w:t>
        </w:r>
      </w:ins>
      <w:ins w:id="1762" w:author="Chen Heller" w:date="2022-09-10T09:26:00Z">
        <w:r w:rsidR="00C54EA9">
          <w:t>evidence accumulation processes end</w:t>
        </w:r>
      </w:ins>
      <w:ins w:id="1763" w:author="Chen Heller" w:date="2022-09-10T09:27:00Z">
        <w:r w:rsidR="00C54EA9">
          <w:t xml:space="preserve">ed and a final decision was reached </w:t>
        </w:r>
      </w:ins>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ins w:id="1764" w:author="Chen Heller" w:date="2022-09-10T09:26:00Z">
        <w:r w:rsidR="00C54EA9">
          <w:t xml:space="preserve"> </w:t>
        </w:r>
      </w:ins>
      <w:del w:id="1765" w:author="Chen Heller" w:date="2022-09-10T09:22:00Z">
        <w:r w:rsidR="00FF06FA" w:rsidDel="005D09A7">
          <w:delText xml:space="preserve"> prime</w:delText>
        </w:r>
      </w:del>
      <w:del w:id="1766" w:author="Chen Heller" w:date="2022-08-29T11:16:00Z">
        <w:r w:rsidR="00FF06FA" w:rsidDel="00E314F6">
          <w:delText>'s activity is diluted</w:delText>
        </w:r>
      </w:del>
      <w:del w:id="1767" w:author="Chen Heller" w:date="2022-09-10T09:22:00Z">
        <w:r w:rsidR="00FF06FA" w:rsidDel="005D09A7">
          <w:delText xml:space="preserve"> </w:delText>
        </w:r>
      </w:del>
      <w:r w:rsidR="00FF06FA">
        <w:t xml:space="preserve">before the movement </w:t>
      </w:r>
      <w:del w:id="1768" w:author="Chen Heller" w:date="2022-09-10T09:22:00Z">
        <w:r w:rsidR="00FF06FA" w:rsidDel="005D09A7">
          <w:delText xml:space="preserve">is </w:delText>
        </w:r>
      </w:del>
      <w:ins w:id="1769" w:author="Chen Heller" w:date="2022-09-10T09:22:00Z">
        <w:r w:rsidR="005D09A7">
          <w:t xml:space="preserve">was </w:t>
        </w:r>
      </w:ins>
      <w:r w:rsidR="00FF06FA">
        <w:t xml:space="preserve">initiated, which explains why a robust congruency effect was not </w:t>
      </w:r>
      <w:del w:id="1770" w:author="Chen Heller" w:date="2022-09-10T09:22:00Z">
        <w:r w:rsidR="00FF06FA" w:rsidDel="005D09A7">
          <w:delText>observed</w:delText>
        </w:r>
      </w:del>
      <w:ins w:id="1771" w:author="Chen Heller" w:date="2022-09-10T09:22:00Z">
        <w:r w:rsidR="005D09A7">
          <w:t>reflected in the movement</w:t>
        </w:r>
      </w:ins>
      <w:r w:rsidR="00FF06FA" w:rsidRPr="00B61294">
        <w:t xml:space="preserve">. Supportive evidence for this assumption was provided by the longer </w:t>
      </w:r>
      <w:del w:id="1772" w:author="Chen Heller" w:date="2022-08-29T11:16:00Z">
        <w:r w:rsidR="00FF06FA" w:rsidRPr="00B61294" w:rsidDel="00E314F6">
          <w:delText>movement onset</w:delText>
        </w:r>
      </w:del>
      <w:ins w:id="1773" w:author="Chen Heller" w:date="2022-08-29T11:16:00Z">
        <w:r w:rsidR="00E314F6">
          <w:t>reaction</w:t>
        </w:r>
      </w:ins>
      <w:r w:rsidR="00FF06FA" w:rsidRPr="00B61294">
        <w:t xml:space="preserve"> times</w:t>
      </w:r>
      <w:ins w:id="1774" w:author="Chen Heller" w:date="2022-09-10T09:23:00Z">
        <w:r w:rsidR="00C1383D">
          <w:t xml:space="preserve">, </w:t>
        </w:r>
        <w:r w:rsidR="00C1383D" w:rsidRPr="00B61294">
          <w:t>but not movement durations</w:t>
        </w:r>
        <w:r w:rsidR="00C1383D">
          <w:t>,</w:t>
        </w:r>
      </w:ins>
      <w:r w:rsidR="00FF06FA" w:rsidRPr="00B61294">
        <w:t xml:space="preserve"> in incongruent trials</w:t>
      </w:r>
      <w:del w:id="1775" w:author="Chen Heller" w:date="2022-09-10T09:23:00Z">
        <w:r w:rsidR="00FF06FA" w:rsidDel="00C1383D">
          <w:delText xml:space="preserve">, </w:delText>
        </w:r>
        <w:r w:rsidR="00FF06FA" w:rsidRPr="00B61294" w:rsidDel="00C1383D">
          <w:delText>but not movement durations</w:delText>
        </w:r>
      </w:del>
      <w:r w:rsidR="00FF06FA">
        <w:t xml:space="preserve">. </w:t>
      </w:r>
      <w:del w:id="1776" w:author="Chen Heller" w:date="2022-08-29T11:17:00Z">
        <w:r w:rsidR="00FF06FA" w:rsidDel="0038647F">
          <w:delText>For the unconscious effect to be reflected in the movement trajectory instead of the movement onset, it is preferable that the cognitive conflict between the prime and the target will overlap with the reaching movement. For this reason</w:delText>
        </w:r>
      </w:del>
      <w:ins w:id="1777" w:author="Chen Heller" w:date="2022-09-10T09:28:00Z">
        <w:r w:rsidR="006528C3">
          <w:t>Considering these results</w:t>
        </w:r>
      </w:ins>
      <w:r w:rsidR="00FF06FA">
        <w:t xml:space="preserve">, the </w:t>
      </w:r>
      <w:del w:id="1778" w:author="Chen Heller" w:date="2022-09-10T09:28:00Z">
        <w:r w:rsidR="00FF06FA" w:rsidDel="006528C3">
          <w:delText xml:space="preserve">participants' </w:delText>
        </w:r>
      </w:del>
      <w:r w:rsidR="00FF06FA">
        <w:t xml:space="preserve">response window in the second experiment was </w:t>
      </w:r>
      <w:del w:id="1779" w:author="Chen Heller" w:date="2022-09-10T09:28:00Z">
        <w:r w:rsidR="00FF06FA" w:rsidDel="006528C3">
          <w:delText xml:space="preserve">diminished </w:delText>
        </w:r>
      </w:del>
      <w:ins w:id="1780" w:author="Chen Heller" w:date="2022-09-10T09:28:00Z">
        <w:r w:rsidR="006528C3">
          <w:t xml:space="preserve">reduced </w:t>
        </w:r>
      </w:ins>
      <w:r w:rsidR="00FF06FA">
        <w:t xml:space="preserve">and limitations were placed on </w:t>
      </w:r>
      <w:del w:id="1781" w:author="Chen Heller" w:date="2022-09-10T09:28:00Z">
        <w:r w:rsidR="00FF06FA" w:rsidDel="006528C3">
          <w:delText xml:space="preserve">their </w:delText>
        </w:r>
      </w:del>
      <w:r w:rsidR="00FF06FA">
        <w:t xml:space="preserve">movement onset time and movement </w:t>
      </w:r>
      <w:r w:rsidR="00FF06FA">
        <w:lastRenderedPageBreak/>
        <w:t xml:space="preserve">duration. Unfortunately, the strict timing constraints resulted in many excluded trials </w:t>
      </w:r>
      <w:del w:id="1782" w:author="Chen Heller" w:date="2022-09-10T09:32:00Z">
        <w:r w:rsidR="00FF06FA" w:rsidDel="00136091">
          <w:delText xml:space="preserve">and </w:delText>
        </w:r>
      </w:del>
      <w:ins w:id="1783" w:author="Chen Heller" w:date="2022-09-10T09:32:00Z">
        <w:r w:rsidR="00136091">
          <w:t xml:space="preserve">which </w:t>
        </w:r>
        <w:r w:rsidR="00EC097D">
          <w:t xml:space="preserve">increased the </w:t>
        </w:r>
      </w:ins>
      <w:ins w:id="1784" w:author="Chen Heller" w:date="2022-09-10T09:33:00Z">
        <w:r w:rsidR="00EC097D">
          <w:t>measured noise</w:t>
        </w:r>
      </w:ins>
      <w:ins w:id="1785" w:author="Chen Heller" w:date="2022-09-10T09:31:00Z">
        <w:r w:rsidR="00136091">
          <w:t xml:space="preserve">. </w:t>
        </w:r>
      </w:ins>
      <w:del w:id="1786" w:author="Chen Heller" w:date="2022-09-10T09:32:00Z">
        <w:r w:rsidR="00FF06FA" w:rsidDel="00EC097D">
          <w:delText xml:space="preserve">therefore </w:delText>
        </w:r>
      </w:del>
      <w:ins w:id="1787" w:author="Chen Heller" w:date="2022-09-10T09:33:00Z">
        <w:r w:rsidR="00EC097D">
          <w:t>A lower signal to noise ratio</w:t>
        </w:r>
      </w:ins>
      <w:ins w:id="1788" w:author="Chen Heller" w:date="2022-09-10T10:15:00Z">
        <w:r w:rsidR="0019030C">
          <w:t xml:space="preserve"> (SNR)</w:t>
        </w:r>
      </w:ins>
      <w:ins w:id="1789" w:author="Chen Heller" w:date="2022-09-10T09:33:00Z">
        <w:r w:rsidR="00EC097D">
          <w:t xml:space="preserve"> together with a </w:t>
        </w:r>
      </w:ins>
      <w:ins w:id="1790" w:author="Chen Heller" w:date="2022-09-10T09:36:00Z">
        <w:r w:rsidR="00276F6F">
          <w:t>single participant with an extreme opposite effect to</w:t>
        </w:r>
      </w:ins>
      <w:ins w:id="1791" w:author="Chen Heller" w:date="2022-09-10T09:35:00Z">
        <w:r w:rsidR="00276F6F">
          <w:t xml:space="preserve"> the rest of the sample</w:t>
        </w:r>
      </w:ins>
      <w:ins w:id="1792" w:author="Chen Heller" w:date="2022-09-10T09:36:00Z">
        <w:r w:rsidR="00276F6F">
          <w:t xml:space="preserve">, </w:t>
        </w:r>
      </w:ins>
      <w:ins w:id="1793" w:author="Chen Heller" w:date="2022-09-10T09:33:00Z">
        <w:r w:rsidR="00E72C37">
          <w:t>occluded the congruency effect</w:t>
        </w:r>
      </w:ins>
      <w:ins w:id="1794" w:author="Chen Heller" w:date="2022-09-10T09:34:00Z">
        <w:r w:rsidR="00E72C37">
          <w:t>.</w:t>
        </w:r>
      </w:ins>
      <w:del w:id="1795" w:author="Chen Heller" w:date="2022-09-10T09:34:00Z">
        <w:r w:rsidR="00FF06FA" w:rsidDel="00E72C37">
          <w:delText>a significant congruency effect was not found</w:delText>
        </w:r>
      </w:del>
      <w:r w:rsidR="00FF06FA">
        <w:t xml:space="preserve">. To solve </w:t>
      </w:r>
      <w:del w:id="1796" w:author="Chen Heller" w:date="2022-09-10T09:36:00Z">
        <w:r w:rsidR="00FF06FA" w:rsidDel="0014206C">
          <w:delText xml:space="preserve">this </w:delText>
        </w:r>
      </w:del>
      <w:ins w:id="1797" w:author="Chen Heller" w:date="2022-09-10T09:36:00Z">
        <w:r w:rsidR="0014206C">
          <w:t xml:space="preserve">these </w:t>
        </w:r>
      </w:ins>
      <w:r w:rsidR="00FF06FA">
        <w:t>problem</w:t>
      </w:r>
      <w:ins w:id="1798" w:author="Chen Heller" w:date="2022-09-10T09:37:00Z">
        <w:r w:rsidR="0014206C">
          <w:t>s</w:t>
        </w:r>
      </w:ins>
      <w:r w:rsidR="00FF06FA">
        <w:t xml:space="preserve">, an additional training day was added in experiment three, which was intended to improve the participants' response speed and increase the </w:t>
      </w:r>
      <w:del w:id="1799" w:author="Chen Heller" w:date="2022-08-29T11:17:00Z">
        <w:r w:rsidR="00FF06FA" w:rsidDel="0038647F">
          <w:delText xml:space="preserve">amount </w:delText>
        </w:r>
      </w:del>
      <w:ins w:id="1800" w:author="Chen Heller" w:date="2022-08-29T11:17:00Z">
        <w:r w:rsidR="0038647F">
          <w:t xml:space="preserve">number </w:t>
        </w:r>
      </w:ins>
      <w:r w:rsidR="00FF06FA">
        <w:t xml:space="preserve">of valid trials. </w:t>
      </w:r>
      <w:ins w:id="1801" w:author="Chen Heller" w:date="2022-09-10T09:48:00Z">
        <w:r w:rsidR="007F6E99">
          <w:t xml:space="preserve">Consequently numerically lower RT was observed in the second day of Exp 3. And a significant congruency effect was detected in the reach area variable. </w:t>
        </w:r>
      </w:ins>
      <w:ins w:id="1802" w:author="Chen Heller" w:date="2022-09-10T09:49:00Z">
        <w:r w:rsidR="007F6E99">
          <w:t xml:space="preserve">Surprisingly, the additional training day did not increase the number of valid trails and was </w:t>
        </w:r>
      </w:ins>
      <w:ins w:id="1803" w:author="Chen Heller" w:date="2022-09-10T09:50:00Z">
        <w:r w:rsidR="00A53F64">
          <w:t>therefore</w:t>
        </w:r>
      </w:ins>
      <w:ins w:id="1804" w:author="Chen Heller" w:date="2022-09-10T09:49:00Z">
        <w:r w:rsidR="007F6E99">
          <w:t xml:space="preserve"> omitted in </w:t>
        </w:r>
        <w:r w:rsidR="00FB05DB">
          <w:t xml:space="preserve">Exp 4. </w:t>
        </w:r>
      </w:ins>
      <w:del w:id="1805" w:author="Chen Heller" w:date="2022-09-10T09:39:00Z">
        <w:r w:rsidR="00FF06FA" w:rsidDel="00200A9F">
          <w:delText xml:space="preserve">Although the proportion of excluded trials did not decrease in the third experiment, the proportion each exclusion reason took did change; Interestingly the number of late responses decreased while the number of early, slow and incorrect responses increased. This pattern of results served as an indication of an undesired training effect: the participants mainly focused on hastening their responses, at the expense of proper timing and performance in the task. </w:delText>
        </w:r>
      </w:del>
      <w:del w:id="1806" w:author="Chen Heller" w:date="2022-09-10T09:50:00Z">
        <w:r w:rsidR="00FF06FA" w:rsidDel="00A53F64">
          <w:delText xml:space="preserve">Therefor in the fourth experiment the additional training day was discarded. </w:delText>
        </w:r>
      </w:del>
      <w:r w:rsidR="00FF06FA">
        <w:t xml:space="preserve">The goal of the fourth experiment was to examine if motion </w:t>
      </w:r>
      <w:del w:id="1807" w:author="Chen Heller" w:date="2022-08-29T11:17:00Z">
        <w:r w:rsidR="00FF06FA" w:rsidDel="0038647F">
          <w:delText xml:space="preserve">capture </w:delText>
        </w:r>
      </w:del>
      <w:ins w:id="1808" w:author="Chen Heller" w:date="2022-08-29T11:17:00Z">
        <w:r w:rsidR="0038647F">
          <w:t xml:space="preserve">tracking </w:t>
        </w:r>
      </w:ins>
      <w:r w:rsidR="00FF06FA">
        <w:t xml:space="preserve">is superior to keyboard-RT when probing unconscious processing, consequently </w:t>
      </w:r>
      <w:ins w:id="1809" w:author="Chen Heller" w:date="2022-08-29T11:18:00Z">
        <w:r w:rsidR="00B00AED">
          <w:t>both measures were used in two consecutive sessions, both of which yielded robust effects.</w:t>
        </w:r>
      </w:ins>
    </w:p>
    <w:p w14:paraId="4C2B4096" w14:textId="184A67C3" w:rsidR="00B00AED" w:rsidRDefault="00B00AED" w:rsidP="00915CA3">
      <w:pPr>
        <w:rPr>
          <w:ins w:id="1810" w:author="Chen Heller" w:date="2022-08-29T11:18:00Z"/>
        </w:rPr>
      </w:pPr>
      <w:ins w:id="1811" w:author="Chen Heller" w:date="2022-08-29T11:18:00Z">
        <w:r>
          <w:t xml:space="preserve">Since the experiment included stringent awareness measures, criticisms attributing unconscious effects to residual undetected awareness </w:t>
        </w:r>
      </w:ins>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ins w:id="1812" w:author="Chen Heller" w:date="2022-08-29T11:18:00Z">
        <w:r>
          <w:t xml:space="preserve"> should not apply for these results. Similarly, </w:t>
        </w:r>
      </w:ins>
      <w:ins w:id="1813" w:author="Chen Heller" w:date="2022-09-10T09:56:00Z">
        <w:r w:rsidR="00A0070E">
          <w:t xml:space="preserve">the </w:t>
        </w:r>
      </w:ins>
      <w:ins w:id="1814" w:author="Chen Heller" w:date="2022-09-10T09:57:00Z">
        <w:r w:rsidR="00A0070E">
          <w:t xml:space="preserve">unconscious effect does not stem from regression to the mean of the awareness measurement </w:t>
        </w:r>
      </w:ins>
      <w:ins w:id="1815" w:author="Chen Heller" w:date="2022-09-10T09:58:00Z">
        <w:r w:rsidR="00A26212">
          <w:t xml:space="preserve">[ref to shanks 2017] </w:t>
        </w:r>
      </w:ins>
      <w:ins w:id="1816" w:author="Chen Heller" w:date="2022-09-10T09:57:00Z">
        <w:r w:rsidR="00A0070E">
          <w:t xml:space="preserve">since </w:t>
        </w:r>
      </w:ins>
      <w:ins w:id="1817" w:author="Chen Heller" w:date="2022-09-10T09:58:00Z">
        <w:r w:rsidR="00A26212">
          <w:t xml:space="preserve">no </w:t>
        </w:r>
      </w:ins>
      <w:ins w:id="1818" w:author="Chen Heller" w:date="2022-08-29T11:18:00Z">
        <w:r>
          <w:t xml:space="preserve">participants </w:t>
        </w:r>
      </w:ins>
      <w:ins w:id="1819" w:author="Chen Heller" w:date="2022-09-10T09:58:00Z">
        <w:r w:rsidR="00A26212">
          <w:t>were excluded because they saw the prime</w:t>
        </w:r>
      </w:ins>
      <w:ins w:id="1820" w:author="Chen Heller" w:date="2022-08-29T11:18:00Z">
        <w:r>
          <w:t xml:space="preserve">. </w:t>
        </w:r>
      </w:ins>
      <w:ins w:id="1821" w:author="Chen Heller" w:date="2022-09-10T09:59:00Z">
        <w:r w:rsidR="000D14BE">
          <w:t>Furthermore</w:t>
        </w:r>
      </w:ins>
      <w:ins w:id="1822" w:author="Chen Heller" w:date="2022-08-29T11:18:00Z">
        <w:r>
          <w:t xml:space="preserve">, the distribution of the objective awareness measure is centered around 50% correct answers [ref to figure] </w:t>
        </w:r>
      </w:ins>
      <w:ins w:id="1823" w:author="Chen Heller" w:date="2022-09-10T09:59:00Z">
        <w:r w:rsidR="000D14BE">
          <w:t xml:space="preserve">which </w:t>
        </w:r>
      </w:ins>
      <w:ins w:id="1824" w:author="Chen Heller" w:date="2022-08-29T11:18:00Z">
        <w:r>
          <w:t xml:space="preserve">indicates that the masking manipulation was successful. To conclude, the observed unconscious effect is not easily refuted and therefore provides a solid testimony </w:t>
        </w:r>
      </w:ins>
      <w:ins w:id="1825" w:author="Chen Heller" w:date="2022-09-10T10:00:00Z">
        <w:r w:rsidR="00D80B9B">
          <w:t xml:space="preserve">for </w:t>
        </w:r>
      </w:ins>
      <w:ins w:id="1826" w:author="Chen Heller" w:date="2022-08-29T11:18:00Z">
        <w:r>
          <w:t xml:space="preserve">unconscious processing in the debate regarding its </w:t>
        </w:r>
      </w:ins>
      <w:ins w:id="1827" w:author="Chen Heller" w:date="2022-09-10T10:00:00Z">
        <w:r w:rsidR="00D80B9B">
          <w:t xml:space="preserve">extent </w:t>
        </w:r>
      </w:ins>
      <w:r w:rsidR="00347162">
        <w:fldChar w:fldCharType="begin"/>
      </w:r>
      <w:r w:rsidR="00347162">
        <w:instrText xml:space="preserve"> ADDIN ZOTERO_ITEM CSL_CITATION {"citationID":"Rwl18zBY","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347162">
        <w:fldChar w:fldCharType="separate"/>
      </w:r>
      <w:r w:rsidR="00347162" w:rsidRPr="00347162">
        <w:rPr>
          <w:rFonts w:ascii="Times New Roman" w:hAnsi="Times New Roman" w:cs="Times New Roman"/>
        </w:rPr>
        <w:t>(Hassin, 2013; Hesselmann &amp; Moors, 2015; Peters et al., 2017)</w:t>
      </w:r>
      <w:r w:rsidR="00347162">
        <w:fldChar w:fldCharType="end"/>
      </w:r>
      <w:ins w:id="1828" w:author="Chen Heller" w:date="2022-08-29T11:18:00Z">
        <w:r>
          <w:t>.</w:t>
        </w:r>
      </w:ins>
    </w:p>
    <w:p w14:paraId="451352B2" w14:textId="553CEFEF" w:rsidR="005F0446" w:rsidRDefault="00B92907" w:rsidP="006238E0">
      <w:pPr>
        <w:rPr>
          <w:ins w:id="1829" w:author="Chen Heller" w:date="2022-09-10T09:03:00Z"/>
        </w:rPr>
      </w:pPr>
      <w:ins w:id="1830" w:author="Chen Heller" w:date="2022-09-10T10:07:00Z">
        <w:r>
          <w:t xml:space="preserve">My experiment demonstrated why </w:t>
        </w:r>
      </w:ins>
      <w:ins w:id="1831" w:author="Chen Heller" w:date="2022-08-29T11:18:00Z">
        <w:r w:rsidR="005F0446">
          <w:t>motion tracking</w:t>
        </w:r>
      </w:ins>
      <w:ins w:id="1832" w:author="Chen Heller" w:date="2022-09-10T10:08:00Z">
        <w:r>
          <w:t xml:space="preserve"> </w:t>
        </w:r>
      </w:ins>
      <w:ins w:id="1833" w:author="Chen Heller" w:date="2022-08-29T11:18:00Z">
        <w:r w:rsidR="005F0446">
          <w:t xml:space="preserve">can be beneficial to the study of unconscious processes. Unlike keyboard </w:t>
        </w:r>
      </w:ins>
      <w:ins w:id="1834" w:author="Chen Heller" w:date="2022-09-10T10:01:00Z">
        <w:r w:rsidR="00560A4A">
          <w:t>response,</w:t>
        </w:r>
      </w:ins>
      <w:ins w:id="1835" w:author="Chen Heller" w:date="2022-08-29T11:18:00Z">
        <w:r w:rsidR="005F0446">
          <w:t xml:space="preserve"> which is definitive and final, the reaching measure allows participants to change their mind while providing the answer and correct it if necessary. This type of </w:t>
        </w:r>
      </w:ins>
      <w:ins w:id="1836" w:author="Chen Heller" w:date="2022-09-10T10:04:00Z">
        <w:r w:rsidR="00E8307D">
          <w:t xml:space="preserve">behavior </w:t>
        </w:r>
      </w:ins>
      <w:ins w:id="1837" w:author="Chen Heller" w:date="2022-08-29T11:18:00Z">
        <w:r w:rsidR="005F0446">
          <w:t xml:space="preserve">is particularly interesting because it might </w:t>
        </w:r>
      </w:ins>
      <w:ins w:id="1838" w:author="Chen Heller" w:date="2022-09-10T10:03:00Z">
        <w:r w:rsidR="00235A05">
          <w:t xml:space="preserve">reflect a strong conflict </w:t>
        </w:r>
        <w:r w:rsidR="00235A05">
          <w:lastRenderedPageBreak/>
          <w:t xml:space="preserve">between </w:t>
        </w:r>
      </w:ins>
      <w:ins w:id="1839" w:author="Chen Heller" w:date="2022-09-10T10:05:00Z">
        <w:r w:rsidR="00B53C5F">
          <w:t xml:space="preserve">and </w:t>
        </w:r>
      </w:ins>
      <w:ins w:id="1840" w:author="Chen Heller" w:date="2022-09-10T10:04:00Z">
        <w:r w:rsidR="00A23426">
          <w:t xml:space="preserve">incongruent </w:t>
        </w:r>
      </w:ins>
      <w:ins w:id="1841" w:author="Chen Heller" w:date="2022-09-10T10:03:00Z">
        <w:r w:rsidR="00235A05">
          <w:t xml:space="preserve">prime </w:t>
        </w:r>
      </w:ins>
      <w:ins w:id="1842" w:author="Chen Heller" w:date="2022-09-10T10:04:00Z">
        <w:r w:rsidR="00E8307D">
          <w:t xml:space="preserve">and </w:t>
        </w:r>
      </w:ins>
      <w:ins w:id="1843" w:author="Chen Heller" w:date="2022-09-10T10:03:00Z">
        <w:r w:rsidR="00235A05">
          <w:t>target</w:t>
        </w:r>
      </w:ins>
      <w:ins w:id="1844" w:author="Chen Heller" w:date="2022-08-29T11:18:00Z">
        <w:r w:rsidR="005F0446">
          <w:t xml:space="preserve">. </w:t>
        </w:r>
      </w:ins>
      <w:ins w:id="1845" w:author="Chen Heller" w:date="2022-09-10T10:05:00Z">
        <w:r w:rsidR="00B53C5F">
          <w:t>Additionally</w:t>
        </w:r>
      </w:ins>
      <w:ins w:id="1846" w:author="Chen Heller" w:date="2022-08-29T11:18:00Z">
        <w:r w:rsidR="005F0446">
          <w:t>, the possibility to regret and correct could</w:t>
        </w:r>
      </w:ins>
      <w:ins w:id="1847" w:author="Chen Heller" w:date="2022-09-04T12:41:00Z">
        <w:r w:rsidR="002A3AD3">
          <w:t xml:space="preserve"> decrease the </w:t>
        </w:r>
      </w:ins>
      <w:ins w:id="1848" w:author="Chen Heller" w:date="2022-09-10T10:06:00Z">
        <w:r w:rsidR="0018566B">
          <w:t>number</w:t>
        </w:r>
      </w:ins>
      <w:ins w:id="1849" w:author="Chen Heller" w:date="2022-09-04T12:41:00Z">
        <w:r w:rsidR="002A3AD3">
          <w:t xml:space="preserve"> of incorrect answers as was demonstrated </w:t>
        </w:r>
      </w:ins>
      <w:ins w:id="1850" w:author="Chen Heller" w:date="2022-09-10T10:06:00Z">
        <w:r w:rsidR="00A96FFC">
          <w:t>in Exp 4</w:t>
        </w:r>
      </w:ins>
      <w:ins w:id="1851" w:author="Chen Heller" w:date="2022-08-29T11:18:00Z">
        <w:r w:rsidR="005F0446">
          <w:t>.</w:t>
        </w:r>
      </w:ins>
    </w:p>
    <w:p w14:paraId="0BA66345" w14:textId="29E9035B" w:rsidR="00472332" w:rsidRPr="00472332" w:rsidDel="00535B09" w:rsidRDefault="00ED63BF">
      <w:pPr>
        <w:rPr>
          <w:del w:id="1852" w:author="Chen Heller" w:date="2022-09-04T13:41:00Z"/>
          <w:rtl/>
        </w:rPr>
        <w:pPrChange w:id="1853" w:author="Chen Heller" w:date="2022-09-04T13:46:00Z">
          <w:pPr>
            <w:pStyle w:val="Heading4"/>
          </w:pPr>
        </w:pPrChange>
      </w:pPr>
      <w:ins w:id="1854" w:author="Chen Heller" w:date="2022-09-01T13:47:00Z">
        <w:r>
          <w:t xml:space="preserve">Although </w:t>
        </w:r>
      </w:ins>
      <w:ins w:id="1855" w:author="Chen Heller" w:date="2022-09-04T12:52:00Z">
        <w:r w:rsidR="00AC70BA">
          <w:t xml:space="preserve">I </w:t>
        </w:r>
      </w:ins>
      <w:ins w:id="1856" w:author="Chen Heller" w:date="2022-09-01T14:02:00Z">
        <w:r w:rsidR="006A52EC">
          <w:t xml:space="preserve">expected </w:t>
        </w:r>
      </w:ins>
      <w:ins w:id="1857" w:author="Chen Heller" w:date="2022-09-04T12:52:00Z">
        <w:r w:rsidR="00AC70BA">
          <w:t xml:space="preserve">the keyboard </w:t>
        </w:r>
      </w:ins>
      <w:ins w:id="1858" w:author="Chen Heller" w:date="2022-09-01T14:03:00Z">
        <w:r w:rsidR="006A52EC">
          <w:t>session</w:t>
        </w:r>
      </w:ins>
      <w:ins w:id="1859" w:author="Chen Heller" w:date="2022-09-04T12:53:00Z">
        <w:r w:rsidR="00AC70BA">
          <w:t xml:space="preserve"> to produce a smaller effect</w:t>
        </w:r>
      </w:ins>
      <w:ins w:id="1860" w:author="Chen Heller" w:date="2022-09-01T14:03:00Z">
        <w:r w:rsidR="006A52EC">
          <w:t xml:space="preserve">, </w:t>
        </w:r>
      </w:ins>
      <w:ins w:id="1861" w:author="Chen Heller" w:date="2022-09-01T14:08:00Z">
        <w:r w:rsidR="002B6B6F">
          <w:t xml:space="preserve">in practice </w:t>
        </w:r>
      </w:ins>
      <w:ins w:id="1862" w:author="Chen Heller" w:date="2022-09-04T13:41:00Z">
        <w:r w:rsidR="003B1BD0">
          <w:t xml:space="preserve">its size was </w:t>
        </w:r>
      </w:ins>
      <w:ins w:id="1863" w:author="Chen Heller" w:date="2022-09-01T14:08:00Z">
        <w:r w:rsidR="002B6B6F">
          <w:t xml:space="preserve">comparable </w:t>
        </w:r>
      </w:ins>
      <w:ins w:id="1864" w:author="Chen Heller" w:date="2022-09-04T13:42:00Z">
        <w:r w:rsidR="003B1BD0">
          <w:t xml:space="preserve">to that </w:t>
        </w:r>
      </w:ins>
      <w:ins w:id="1865" w:author="Chen Heller" w:date="2022-09-10T10:08:00Z">
        <w:r w:rsidR="009245E5">
          <w:t xml:space="preserve">found in the </w:t>
        </w:r>
      </w:ins>
      <w:ins w:id="1866" w:author="Chen Heller" w:date="2022-09-04T13:42:00Z">
        <w:r w:rsidR="003B1BD0">
          <w:t xml:space="preserve">movement duration </w:t>
        </w:r>
      </w:ins>
      <w:ins w:id="1867" w:author="Chen Heller" w:date="2022-09-10T10:08:00Z">
        <w:r w:rsidR="009245E5">
          <w:t>variable</w:t>
        </w:r>
      </w:ins>
      <w:ins w:id="1868" w:author="Chen Heller" w:date="2022-09-04T13:42:00Z">
        <w:r w:rsidR="003B1BD0">
          <w:t>.</w:t>
        </w:r>
      </w:ins>
      <w:ins w:id="1869" w:author="Chen Heller" w:date="2022-09-04T12:53:00Z">
        <w:r w:rsidR="00C13750">
          <w:t xml:space="preserve"> </w:t>
        </w:r>
      </w:ins>
      <w:ins w:id="1870" w:author="Chen Heller" w:date="2022-09-04T13:43:00Z">
        <w:r w:rsidR="00115AEF">
          <w:t xml:space="preserve">Conversely, the effect size of </w:t>
        </w:r>
      </w:ins>
      <w:ins w:id="1871" w:author="Chen Heller" w:date="2022-09-04T13:44:00Z">
        <w:r w:rsidR="00115AEF">
          <w:t xml:space="preserve">the </w:t>
        </w:r>
        <w:r w:rsidR="00C0281E">
          <w:t>reach area measure was smaller than that of the keyboard</w:t>
        </w:r>
      </w:ins>
      <w:ins w:id="1872" w:author="Chen Heller" w:date="2022-09-04T12:53:00Z">
        <w:r w:rsidR="00C13750">
          <w:t xml:space="preserve">. </w:t>
        </w:r>
      </w:ins>
      <w:ins w:id="1873" w:author="Chen Heller" w:date="2022-09-04T12:54:00Z">
        <w:r w:rsidR="00C13750">
          <w:t xml:space="preserve">One possible explanation for this pattern </w:t>
        </w:r>
        <w:r w:rsidR="007F0B60">
          <w:t xml:space="preserve">of results </w:t>
        </w:r>
      </w:ins>
      <w:ins w:id="1874" w:author="Chen Heller" w:date="2022-09-10T10:09:00Z">
        <w:r w:rsidR="005500AD">
          <w:t xml:space="preserve">is provided by </w:t>
        </w:r>
      </w:ins>
      <w:ins w:id="1875" w:author="Chen Heller" w:date="2022-09-10T10:11:00Z">
        <w:r w:rsidR="00B300C4">
          <w:t>the</w:t>
        </w:r>
      </w:ins>
      <w:ins w:id="1876" w:author="Chen Heller" w:date="2022-09-10T10:09:00Z">
        <w:r w:rsidR="005500AD">
          <w:t xml:space="preserve"> </w:t>
        </w:r>
      </w:ins>
      <w:ins w:id="1877" w:author="Chen Heller" w:date="2022-09-04T12:54:00Z">
        <w:r w:rsidR="007F0B60">
          <w:t xml:space="preserve">larger amount of noise in the </w:t>
        </w:r>
        <w:commentRangeStart w:id="1878"/>
        <w:r w:rsidR="007F0B60">
          <w:t>reaching measure</w:t>
        </w:r>
      </w:ins>
      <w:commentRangeEnd w:id="1878"/>
      <w:ins w:id="1879" w:author="Chen Heller" w:date="2022-09-04T13:36:00Z">
        <w:r w:rsidR="009E3931">
          <w:rPr>
            <w:rStyle w:val="CommentReference"/>
          </w:rPr>
          <w:commentReference w:id="1878"/>
        </w:r>
      </w:ins>
      <w:ins w:id="1880" w:author="Chen Heller" w:date="2022-09-04T13:44:00Z">
        <w:r w:rsidR="00C0281E">
          <w:t xml:space="preserve"> which </w:t>
        </w:r>
      </w:ins>
      <w:ins w:id="1881" w:author="Chen Heller" w:date="2022-09-10T10:10:00Z">
        <w:r w:rsidR="005500AD">
          <w:t xml:space="preserve">decreased </w:t>
        </w:r>
      </w:ins>
      <w:ins w:id="1882" w:author="Chen Heller" w:date="2022-09-10T10:11:00Z">
        <w:r w:rsidR="00694406">
          <w:t>its</w:t>
        </w:r>
      </w:ins>
      <w:ins w:id="1883" w:author="Chen Heller" w:date="2022-09-04T13:44:00Z">
        <w:r w:rsidR="00C0281E">
          <w:t xml:space="preserve"> </w:t>
        </w:r>
      </w:ins>
      <w:ins w:id="1884" w:author="Chen Heller" w:date="2022-09-10T10:15:00Z">
        <w:r w:rsidR="0019030C">
          <w:t>SNR</w:t>
        </w:r>
      </w:ins>
      <w:ins w:id="1885" w:author="Chen Heller" w:date="2022-09-04T12:54:00Z">
        <w:r w:rsidR="007F0B60">
          <w:t xml:space="preserve">. </w:t>
        </w:r>
      </w:ins>
      <w:ins w:id="1886" w:author="Chen Heller" w:date="2022-09-04T13:44:00Z">
        <w:r w:rsidR="00C0281E">
          <w:t xml:space="preserve">Specifically, </w:t>
        </w:r>
      </w:ins>
      <w:ins w:id="1887" w:author="Chen Heller" w:date="2022-09-04T12:54:00Z">
        <w:r w:rsidR="007F0B60">
          <w:t xml:space="preserve">reaching movements </w:t>
        </w:r>
      </w:ins>
      <w:ins w:id="1888" w:author="Chen Heller" w:date="2022-09-11T13:35:00Z">
        <w:r w:rsidR="00B160A8">
          <w:t xml:space="preserve">require planning a </w:t>
        </w:r>
      </w:ins>
      <w:ins w:id="1889" w:author="Chen Heller" w:date="2022-09-11T13:36:00Z">
        <w:r w:rsidR="00B160A8">
          <w:t>trajectory in space towards a target which makes them more comple</w:t>
        </w:r>
        <w:r w:rsidR="00ED1528">
          <w:t>x</w:t>
        </w:r>
        <w:r w:rsidR="00B160A8">
          <w:t>, and t</w:t>
        </w:r>
      </w:ins>
      <w:ins w:id="1890" w:author="Chen Heller" w:date="2022-09-04T12:55:00Z">
        <w:r w:rsidR="00EE0803">
          <w:t>he more complex a proce</w:t>
        </w:r>
      </w:ins>
      <w:ins w:id="1891" w:author="Chen Heller" w:date="2022-09-04T12:56:00Z">
        <w:r w:rsidR="00EE0803">
          <w:t>ss is, the more room there is for error and variability when executing it</w:t>
        </w:r>
      </w:ins>
      <w:ins w:id="1892" w:author="Chen Heller" w:date="2022-09-04T12:59:00Z">
        <w:r w:rsidR="00F77750">
          <w:t xml:space="preserve">. Hence, </w:t>
        </w:r>
      </w:ins>
      <w:ins w:id="1893" w:author="Chen Heller" w:date="2022-09-04T13:01:00Z">
        <w:r w:rsidR="007B612C">
          <w:t xml:space="preserve">the expression of </w:t>
        </w:r>
      </w:ins>
      <w:ins w:id="1894" w:author="Chen Heller" w:date="2022-09-10T10:12:00Z">
        <w:r w:rsidR="00D544FE">
          <w:t>a</w:t>
        </w:r>
      </w:ins>
      <w:ins w:id="1895" w:author="Chen Heller" w:date="2022-09-04T13:01:00Z">
        <w:r w:rsidR="007B612C">
          <w:t xml:space="preserve"> congruency effect </w:t>
        </w:r>
      </w:ins>
      <w:ins w:id="1896" w:author="Chen Heller" w:date="2022-09-04T13:02:00Z">
        <w:r w:rsidR="001841B2">
          <w:t xml:space="preserve">in </w:t>
        </w:r>
      </w:ins>
      <w:ins w:id="1897" w:author="Chen Heller" w:date="2022-09-10T10:12:00Z">
        <w:r w:rsidR="00D544FE">
          <w:t>a</w:t>
        </w:r>
      </w:ins>
      <w:ins w:id="1898" w:author="Chen Heller" w:date="2022-09-04T13:12:00Z">
        <w:r w:rsidR="005E3892">
          <w:t xml:space="preserve"> complex </w:t>
        </w:r>
      </w:ins>
      <w:ins w:id="1899" w:author="Chen Heller" w:date="2022-09-04T13:01:00Z">
        <w:r w:rsidR="007B612C">
          <w:t xml:space="preserve">reaching </w:t>
        </w:r>
      </w:ins>
      <w:ins w:id="1900" w:author="Chen Heller" w:date="2022-09-04T13:12:00Z">
        <w:r w:rsidR="005E3892">
          <w:t xml:space="preserve">movement </w:t>
        </w:r>
      </w:ins>
      <w:ins w:id="1901" w:author="Chen Heller" w:date="2022-09-04T13:01:00Z">
        <w:r w:rsidR="007B612C">
          <w:t xml:space="preserve">might </w:t>
        </w:r>
      </w:ins>
      <w:ins w:id="1902" w:author="Chen Heller" w:date="2022-09-10T10:12:00Z">
        <w:r w:rsidR="00D544FE">
          <w:t xml:space="preserve">be less consistent across participants when compared to a </w:t>
        </w:r>
      </w:ins>
      <w:ins w:id="1903" w:author="Chen Heller" w:date="2022-09-04T13:33:00Z">
        <w:r w:rsidR="00D21B46">
          <w:t xml:space="preserve">simple </w:t>
        </w:r>
      </w:ins>
      <w:ins w:id="1904" w:author="Chen Heller" w:date="2022-09-04T13:02:00Z">
        <w:r w:rsidR="001841B2">
          <w:t>keypress</w:t>
        </w:r>
      </w:ins>
      <w:ins w:id="1905" w:author="Chen Heller" w:date="2022-09-04T13:37:00Z">
        <w:r w:rsidR="00F22DA9">
          <w:t>. This is supported</w:t>
        </w:r>
      </w:ins>
      <w:ins w:id="1906" w:author="Chen Heller" w:date="2022-09-04T13:38:00Z">
        <w:r w:rsidR="00F22DA9">
          <w:t xml:space="preserve"> by the larger relative standard </w:t>
        </w:r>
        <w:r w:rsidR="00553B76">
          <w:t>deviation</w:t>
        </w:r>
        <w:r w:rsidR="00F22DA9">
          <w:t xml:space="preserve"> </w:t>
        </w:r>
      </w:ins>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ins w:id="1907" w:author="Chen Heller" w:date="2022-09-04T13:38:00Z">
        <w:r w:rsidR="00553B76">
          <w:t xml:space="preserve"> </w:t>
        </w:r>
        <w:r w:rsidR="00F22DA9">
          <w:t>observe</w:t>
        </w:r>
        <w:r w:rsidR="00553B76">
          <w:t>d</w:t>
        </w:r>
        <w:r w:rsidR="00F22DA9">
          <w:t xml:space="preserve"> in the </w:t>
        </w:r>
        <w:r w:rsidR="00553B76">
          <w:t xml:space="preserve">reaching </w:t>
        </w:r>
      </w:ins>
      <w:ins w:id="1908" w:author="Chen Heller" w:date="2022-09-11T13:42:00Z">
        <w:r w:rsidR="00DD09D4">
          <w:t>area</w:t>
        </w:r>
      </w:ins>
      <w:ins w:id="1909" w:author="Chen Heller" w:date="2022-09-10T10:13:00Z">
        <w:r w:rsidR="009E579C">
          <w:t xml:space="preserve"> </w:t>
        </w:r>
      </w:ins>
      <w:ins w:id="1910" w:author="Chen Heller" w:date="2022-09-04T13:39:00Z">
        <w:r w:rsidR="001700A8">
          <w:t xml:space="preserve">(SD = 1.45) </w:t>
        </w:r>
      </w:ins>
      <w:ins w:id="1911" w:author="Chen Heller" w:date="2022-09-04T13:38:00Z">
        <w:r w:rsidR="00553B76">
          <w:t>compared to the keyboard</w:t>
        </w:r>
      </w:ins>
      <w:ins w:id="1912" w:author="Chen Heller" w:date="2022-09-11T13:42:00Z">
        <w:r w:rsidR="0041600A">
          <w:t xml:space="preserve"> RT</w:t>
        </w:r>
      </w:ins>
      <w:ins w:id="1913" w:author="Chen Heller" w:date="2022-09-04T13:39:00Z">
        <w:r w:rsidR="001700A8">
          <w:t xml:space="preserve"> (SD = 0.85)</w:t>
        </w:r>
      </w:ins>
      <w:ins w:id="1914" w:author="Chen Heller" w:date="2022-09-04T13:38:00Z">
        <w:r w:rsidR="00553B76">
          <w:t>.</w:t>
        </w:r>
      </w:ins>
      <w:ins w:id="1915" w:author="Chen Heller" w:date="2022-09-04T13:39:00Z">
        <w:r w:rsidR="00553B76">
          <w:t xml:space="preserve"> </w:t>
        </w:r>
      </w:ins>
      <w:ins w:id="1916" w:author="Chen Heller" w:date="2022-09-10T10:14:00Z">
        <w:r w:rsidR="00C674B7">
          <w:t>The SNR was further decreased in the reaching session due to the higher number of excluded trials.</w:t>
        </w:r>
      </w:ins>
    </w:p>
    <w:p w14:paraId="1B5218A9" w14:textId="5859A312" w:rsidR="00535B09" w:rsidRPr="008B22C0" w:rsidRDefault="003F6AD7">
      <w:pPr>
        <w:rPr>
          <w:ins w:id="1917" w:author="Chen Heller" w:date="2022-09-04T12:49:00Z"/>
        </w:rPr>
        <w:pPrChange w:id="1918" w:author="Chen Heller" w:date="2022-09-04T14:41:00Z">
          <w:pPr>
            <w:pStyle w:val="NoSpacing"/>
            <w:numPr>
              <w:ilvl w:val="1"/>
              <w:numId w:val="14"/>
            </w:numPr>
            <w:tabs>
              <w:tab w:val="num" w:pos="1440"/>
            </w:tabs>
            <w:ind w:left="1440" w:hanging="360"/>
          </w:pPr>
        </w:pPrChange>
      </w:pPr>
      <w:ins w:id="1919" w:author="Chen Heller" w:date="2022-09-04T14:33:00Z">
        <w:r>
          <w:t xml:space="preserve">An alternative explanation of the results </w:t>
        </w:r>
      </w:ins>
      <w:ins w:id="1920" w:author="Chen Heller" w:date="2022-09-04T14:34:00Z">
        <w:r>
          <w:t xml:space="preserve">suggests that unconscious </w:t>
        </w:r>
      </w:ins>
      <w:ins w:id="1921" w:author="Chen Heller" w:date="2022-09-10T10:17:00Z">
        <w:r w:rsidR="006300F3">
          <w:t>processing</w:t>
        </w:r>
      </w:ins>
      <w:ins w:id="1922" w:author="Chen Heller" w:date="2022-09-04T14:34:00Z">
        <w:r>
          <w:t xml:space="preserve"> do</w:t>
        </w:r>
      </w:ins>
      <w:ins w:id="1923" w:author="Chen Heller" w:date="2022-09-10T10:17:00Z">
        <w:r w:rsidR="006300F3">
          <w:t>es</w:t>
        </w:r>
      </w:ins>
      <w:ins w:id="1924" w:author="Chen Heller" w:date="2022-09-04T14:34:00Z">
        <w:r>
          <w:t xml:space="preserve"> not exert </w:t>
        </w:r>
      </w:ins>
      <w:ins w:id="1925" w:author="Chen Heller" w:date="2022-09-10T10:17:00Z">
        <w:r w:rsidR="006300F3">
          <w:t>its</w:t>
        </w:r>
      </w:ins>
      <w:ins w:id="1926" w:author="Chen Heller" w:date="2022-09-04T14:34:00Z">
        <w:r>
          <w:t xml:space="preserve"> effect over reaching responses as </w:t>
        </w:r>
      </w:ins>
      <w:ins w:id="1927" w:author="Chen Heller" w:date="2022-09-10T10:16:00Z">
        <w:r w:rsidR="0099617E">
          <w:t xml:space="preserve">well as </w:t>
        </w:r>
      </w:ins>
      <w:ins w:id="1928" w:author="Chen Heller" w:date="2022-09-10T10:18:00Z">
        <w:r w:rsidR="006C2C93">
          <w:t xml:space="preserve">it </w:t>
        </w:r>
      </w:ins>
      <w:ins w:id="1929" w:author="Chen Heller" w:date="2022-09-04T14:34:00Z">
        <w:r>
          <w:t>do</w:t>
        </w:r>
      </w:ins>
      <w:ins w:id="1930" w:author="Chen Heller" w:date="2022-09-10T10:18:00Z">
        <w:r w:rsidR="006C2C93">
          <w:t>es</w:t>
        </w:r>
      </w:ins>
      <w:ins w:id="1931" w:author="Chen Heller" w:date="2022-09-04T14:34:00Z">
        <w:r>
          <w:t xml:space="preserve"> </w:t>
        </w:r>
      </w:ins>
      <w:ins w:id="1932" w:author="Chen Heller" w:date="2022-09-10T10:16:00Z">
        <w:r w:rsidR="0099617E">
          <w:t>over</w:t>
        </w:r>
      </w:ins>
      <w:ins w:id="1933" w:author="Chen Heller" w:date="2022-09-04T14:34:00Z">
        <w:r>
          <w:t xml:space="preserve"> keypresses</w:t>
        </w:r>
      </w:ins>
      <w:ins w:id="1934" w:author="Chen Heller" w:date="2022-09-10T10:16:00Z">
        <w:r w:rsidR="00D81E44">
          <w:t>. The reason being</w:t>
        </w:r>
      </w:ins>
      <w:ins w:id="1935" w:author="Chen Heller" w:date="2022-09-10T10:18:00Z">
        <w:r w:rsidR="00110288">
          <w:t xml:space="preserve"> that</w:t>
        </w:r>
      </w:ins>
      <w:ins w:id="1936" w:author="Chen Heller" w:date="2022-09-10T10:16:00Z">
        <w:r w:rsidR="00D81E44">
          <w:t xml:space="preserve"> the unconscious effects</w:t>
        </w:r>
      </w:ins>
      <w:ins w:id="1937" w:author="Chen Heller" w:date="2022-09-04T14:34:00Z">
        <w:r>
          <w:t xml:space="preserve"> are short-lived</w:t>
        </w:r>
      </w:ins>
      <w:ins w:id="1938" w:author="Chen Heller" w:date="2022-09-10T10:17:00Z">
        <w:r w:rsidR="00D81E44">
          <w:t xml:space="preserve"> </w:t>
        </w:r>
      </w:ins>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ins w:id="1939" w:author="Chen Heller" w:date="2022-09-04T14:34:00Z">
        <w:r>
          <w:t xml:space="preserve"> while the reaching res</w:t>
        </w:r>
      </w:ins>
      <w:ins w:id="1940" w:author="Chen Heller" w:date="2022-09-04T14:35:00Z">
        <w:r>
          <w:t xml:space="preserve">ponses are </w:t>
        </w:r>
        <w:r w:rsidR="00924FB7">
          <w:t>a relatively long ongoing procedure. However</w:t>
        </w:r>
      </w:ins>
      <w:ins w:id="1941" w:author="Chen Heller" w:date="2022-09-04T14:37:00Z">
        <w:r w:rsidR="00E4682C">
          <w:t>,</w:t>
        </w:r>
      </w:ins>
      <w:ins w:id="1942" w:author="Chen Heller" w:date="2022-09-04T14:35:00Z">
        <w:r w:rsidR="00924FB7">
          <w:t xml:space="preserve"> this </w:t>
        </w:r>
      </w:ins>
      <w:ins w:id="1943" w:author="Chen Heller" w:date="2022-09-04T14:37:00Z">
        <w:r w:rsidR="00E4682C">
          <w:t>interpretation</w:t>
        </w:r>
      </w:ins>
      <w:ins w:id="1944" w:author="Chen Heller" w:date="2022-09-04T14:35:00Z">
        <w:r w:rsidR="00924FB7">
          <w:t xml:space="preserve"> seems unlikely </w:t>
        </w:r>
      </w:ins>
      <w:ins w:id="1945" w:author="Chen Heller" w:date="2022-09-04T14:45:00Z">
        <w:r w:rsidR="00FC7606">
          <w:t xml:space="preserve">considering the clustering results which show that primes exert their effects almost throughout the entire movement. In addition, </w:t>
        </w:r>
      </w:ins>
      <w:ins w:id="1946" w:author="Chen Heller" w:date="2022-09-04T14:40:00Z">
        <w:r w:rsidR="00050F36">
          <w:t xml:space="preserve">given </w:t>
        </w:r>
      </w:ins>
      <w:ins w:id="1947" w:author="Chen Heller" w:date="2022-09-04T14:37:00Z">
        <w:r w:rsidR="00E4682C">
          <w:t xml:space="preserve">that </w:t>
        </w:r>
      </w:ins>
      <w:ins w:id="1948" w:author="Chen Heller" w:date="2022-09-04T14:40:00Z">
        <w:r w:rsidR="00374877">
          <w:t>the reaction times</w:t>
        </w:r>
      </w:ins>
      <w:ins w:id="1949" w:author="Chen Heller" w:date="2022-09-10T10:19:00Z">
        <w:r w:rsidR="009E3F49">
          <w:t xml:space="preserve"> of the two measures</w:t>
        </w:r>
      </w:ins>
      <w:ins w:id="1950" w:author="Chen Heller" w:date="2022-09-04T14:40:00Z">
        <w:r w:rsidR="00374877">
          <w:t xml:space="preserve"> differ in only 60 ms (</w:t>
        </w:r>
      </w:ins>
      <w:ins w:id="1951" w:author="Chen Heller" w:date="2022-09-04T14:39:00Z">
        <w:r w:rsidR="00264247">
          <w:t>M</w:t>
        </w:r>
      </w:ins>
      <w:ins w:id="1952" w:author="Chen Heller" w:date="2022-09-04T14:40:00Z">
        <w:r w:rsidR="00374877">
          <w:rPr>
            <w:vertAlign w:val="subscript"/>
          </w:rPr>
          <w:t>reaching</w:t>
        </w:r>
      </w:ins>
      <w:ins w:id="1953" w:author="Chen Heller" w:date="2022-09-04T14:39:00Z">
        <w:r w:rsidR="00264247">
          <w:t xml:space="preserve"> = 594.62</w:t>
        </w:r>
      </w:ins>
      <w:ins w:id="1954" w:author="Chen Heller" w:date="2022-09-04T14:40:00Z">
        <w:r w:rsidR="00374877">
          <w:t xml:space="preserve">, </w:t>
        </w:r>
      </w:ins>
      <w:ins w:id="1955" w:author="Chen Heller" w:date="2022-09-04T14:39:00Z">
        <w:r w:rsidR="00264247">
          <w:t>M</w:t>
        </w:r>
      </w:ins>
      <w:ins w:id="1956" w:author="Chen Heller" w:date="2022-09-04T14:40:00Z">
        <w:r w:rsidR="00374877">
          <w:rPr>
            <w:vertAlign w:val="subscript"/>
          </w:rPr>
          <w:t>keyboard</w:t>
        </w:r>
      </w:ins>
      <w:ins w:id="1957" w:author="Chen Heller" w:date="2022-09-04T14:39:00Z">
        <w:r w:rsidR="00264247">
          <w:t xml:space="preserve"> = 535.49)</w:t>
        </w:r>
      </w:ins>
      <w:ins w:id="1958" w:author="Chen Heller" w:date="2022-09-04T14:45:00Z">
        <w:r w:rsidR="00FC7606">
          <w:t xml:space="preserve"> </w:t>
        </w:r>
        <w:commentRangeStart w:id="1959"/>
        <w:r w:rsidR="00FC7606">
          <w:t xml:space="preserve">this </w:t>
        </w:r>
      </w:ins>
      <w:ins w:id="1960" w:author="Chen Heller" w:date="2022-09-10T10:19:00Z">
        <w:r w:rsidR="00FE7F45">
          <w:t xml:space="preserve">explanation </w:t>
        </w:r>
      </w:ins>
      <w:ins w:id="1961" w:author="Chen Heller" w:date="2022-09-04T14:45:00Z">
        <w:r w:rsidR="00FC7606">
          <w:t>does</w:t>
        </w:r>
      </w:ins>
      <w:ins w:id="1962" w:author="Chen Heller" w:date="2022-09-10T10:19:00Z">
        <w:r w:rsidR="00FE7F45">
          <w:t xml:space="preserve"> </w:t>
        </w:r>
      </w:ins>
      <w:ins w:id="1963" w:author="Chen Heller" w:date="2022-09-04T14:45:00Z">
        <w:r w:rsidR="00FC7606">
          <w:t>n</w:t>
        </w:r>
      </w:ins>
      <w:ins w:id="1964" w:author="Chen Heller" w:date="2022-09-10T10:19:00Z">
        <w:r w:rsidR="00FE7F45">
          <w:t>o</w:t>
        </w:r>
      </w:ins>
      <w:ins w:id="1965" w:author="Chen Heller" w:date="2022-09-04T14:45:00Z">
        <w:r w:rsidR="00FC7606">
          <w:t xml:space="preserve">t seem </w:t>
        </w:r>
      </w:ins>
      <w:ins w:id="1966" w:author="Chen Heller" w:date="2022-09-10T10:19:00Z">
        <w:r w:rsidR="00FE7F45">
          <w:t>likely.</w:t>
        </w:r>
      </w:ins>
      <w:commentRangeEnd w:id="1959"/>
      <w:r w:rsidR="00F43BB9">
        <w:rPr>
          <w:rStyle w:val="CommentReference"/>
        </w:rPr>
        <w:commentReference w:id="1959"/>
      </w:r>
    </w:p>
    <w:p w14:paraId="70FF187A" w14:textId="48CC245F" w:rsidR="00B00AED" w:rsidRDefault="008009E2" w:rsidP="0019598D">
      <w:pPr>
        <w:rPr>
          <w:ins w:id="1967" w:author="Chen Heller" w:date="2022-09-04T12:50:00Z"/>
        </w:rPr>
      </w:pPr>
      <w:ins w:id="1968" w:author="Chen Heller" w:date="2022-09-04T14:55:00Z">
        <w:r>
          <w:t xml:space="preserve">Finding a similar effect size for the keyboard and the reaching measures does not fall in line with the effects </w:t>
        </w:r>
      </w:ins>
      <w:ins w:id="1969" w:author="Chen Heller" w:date="2022-09-04T14:48:00Z">
        <w:r w:rsidR="001F14C2">
          <w:t xml:space="preserve">discovered </w:t>
        </w:r>
        <w:r w:rsidR="0090476F">
          <w:t xml:space="preserve">by </w:t>
        </w:r>
      </w:ins>
      <w:r w:rsidR="00F43BB9">
        <w:fldChar w:fldCharType="begin"/>
      </w:r>
      <w:r w:rsidR="00F43BB9">
        <w:instrText xml:space="preserve"> ADDIN ZOTERO_ITEM CSL_CITATION {"citationID":"hIVq5P75","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43BB9">
        <w:fldChar w:fldCharType="separate"/>
      </w:r>
      <w:r w:rsidR="00F43BB9" w:rsidRPr="00F43BB9">
        <w:rPr>
          <w:rFonts w:ascii="Times New Roman" w:hAnsi="Times New Roman" w:cs="Times New Roman"/>
        </w:rPr>
        <w:t xml:space="preserve">Xiao et al. </w:t>
      </w:r>
      <w:r w:rsidR="00F43BB9">
        <w:rPr>
          <w:rFonts w:ascii="Times New Roman" w:hAnsi="Times New Roman" w:cs="Times New Roman"/>
        </w:rPr>
        <w:t>(</w:t>
      </w:r>
      <w:r w:rsidR="00F43BB9" w:rsidRPr="00F43BB9">
        <w:rPr>
          <w:rFonts w:ascii="Times New Roman" w:hAnsi="Times New Roman" w:cs="Times New Roman"/>
        </w:rPr>
        <w:t>2015)</w:t>
      </w:r>
      <w:r w:rsidR="00F43BB9">
        <w:fldChar w:fldCharType="end"/>
      </w:r>
      <w:ins w:id="1970" w:author="Chen Heller" w:date="2022-09-04T14:54:00Z">
        <w:r w:rsidR="00B7572A">
          <w:t xml:space="preserve"> which showed </w:t>
        </w:r>
      </w:ins>
      <w:ins w:id="1971" w:author="Chen Heller" w:date="2022-09-04T14:55:00Z">
        <w:r>
          <w:t xml:space="preserve">an advantage for </w:t>
        </w:r>
      </w:ins>
      <w:ins w:id="1972" w:author="Chen Heller" w:date="2022-09-04T14:54:00Z">
        <w:r w:rsidR="00B7572A">
          <w:t xml:space="preserve">mouse tracking </w:t>
        </w:r>
      </w:ins>
      <w:ins w:id="1973" w:author="Chen Heller" w:date="2022-09-04T14:55:00Z">
        <w:r>
          <w:t>over keyboard responses</w:t>
        </w:r>
      </w:ins>
      <w:ins w:id="1974" w:author="Chen Heller" w:date="2022-09-04T14:48:00Z">
        <w:r w:rsidR="001F14C2">
          <w:t xml:space="preserve">. </w:t>
        </w:r>
      </w:ins>
      <w:ins w:id="1975" w:author="Chen Heller" w:date="2022-09-04T14:49:00Z">
        <w:r w:rsidR="005A0BA0">
          <w:t xml:space="preserve">The </w:t>
        </w:r>
      </w:ins>
      <w:ins w:id="1976" w:author="Chen Heller" w:date="2022-09-04T14:52:00Z">
        <w:r w:rsidR="002F360B">
          <w:t xml:space="preserve">simplest explanation </w:t>
        </w:r>
      </w:ins>
      <w:ins w:id="1977" w:author="Chen Heller" w:date="2022-09-10T10:21:00Z">
        <w:r w:rsidR="0024685B">
          <w:t>for</w:t>
        </w:r>
      </w:ins>
      <w:ins w:id="1978" w:author="Chen Heller" w:date="2022-09-04T14:54:00Z">
        <w:r w:rsidR="00B7572A">
          <w:t xml:space="preserve"> this </w:t>
        </w:r>
      </w:ins>
      <w:ins w:id="1979" w:author="Chen Heller" w:date="2022-09-10T10:22:00Z">
        <w:r w:rsidR="00A854EF">
          <w:t>discrepancy</w:t>
        </w:r>
      </w:ins>
      <w:ins w:id="1980" w:author="Chen Heller" w:date="2022-09-04T14:55:00Z">
        <w:r w:rsidR="00D704AE">
          <w:t xml:space="preserve"> </w:t>
        </w:r>
      </w:ins>
      <w:ins w:id="1981" w:author="Chen Heller" w:date="2022-09-10T10:22:00Z">
        <w:r w:rsidR="00A854EF">
          <w:t>is</w:t>
        </w:r>
      </w:ins>
      <w:ins w:id="1982" w:author="Chen Heller" w:date="2022-09-04T14:54:00Z">
        <w:r w:rsidR="00B7572A">
          <w:t xml:space="preserve"> that mouse tracking </w:t>
        </w:r>
      </w:ins>
      <w:ins w:id="1983" w:author="Chen Heller" w:date="2022-09-04T14:55:00Z">
        <w:r w:rsidR="00D704AE">
          <w:t xml:space="preserve">is </w:t>
        </w:r>
      </w:ins>
      <w:ins w:id="1984" w:author="Chen Heller" w:date="2022-09-04T14:56:00Z">
        <w:r w:rsidR="00D704AE">
          <w:t xml:space="preserve">more sensitive than reaching responses. Then again, </w:t>
        </w:r>
      </w:ins>
      <w:ins w:id="1985" w:author="Chen Heller" w:date="2022-09-10T10:23:00Z">
        <w:r w:rsidR="009D1829">
          <w:t xml:space="preserve">it </w:t>
        </w:r>
      </w:ins>
      <w:ins w:id="1986" w:author="Chen Heller" w:date="2022-09-04T14:56:00Z">
        <w:r w:rsidR="00D704AE">
          <w:t xml:space="preserve">does not sit well with </w:t>
        </w:r>
      </w:ins>
      <w:ins w:id="1987" w:author="Chen Heller" w:date="2022-09-10T10:25:00Z">
        <w:r w:rsidR="000061CE">
          <w:t>the more intuitive use of reaching which places less constraints on movement</w:t>
        </w:r>
      </w:ins>
      <w:ins w:id="1988" w:author="Chen Heller" w:date="2022-09-10T10:26:00Z">
        <w:r w:rsidR="00E91B50">
          <w:t>s</w:t>
        </w:r>
      </w:ins>
      <w:ins w:id="1989" w:author="Chen Heller" w:date="2022-09-10T10:25:00Z">
        <w:r w:rsidR="000061CE">
          <w:t xml:space="preserve"> and with </w:t>
        </w:r>
      </w:ins>
      <w:ins w:id="1990" w:author="Chen Heller" w:date="2022-09-04T14:56:00Z">
        <w:r w:rsidR="00D704AE">
          <w:t xml:space="preserve">previous findings that showed </w:t>
        </w:r>
        <w:r w:rsidR="00354FA9">
          <w:t xml:space="preserve">reaching </w:t>
        </w:r>
      </w:ins>
      <w:ins w:id="1991" w:author="Chen Heller" w:date="2022-09-04T14:59:00Z">
        <w:r w:rsidR="008F440E">
          <w:t xml:space="preserve">responds </w:t>
        </w:r>
      </w:ins>
      <w:ins w:id="1992" w:author="Chen Heller" w:date="2022-09-04T15:00:00Z">
        <w:r w:rsidR="008F440E">
          <w:t xml:space="preserve">faster </w:t>
        </w:r>
      </w:ins>
      <w:ins w:id="1993" w:author="Chen Heller" w:date="2022-09-04T15:01:00Z">
        <w:r w:rsidR="00EE4142">
          <w:t xml:space="preserve">and with greater </w:t>
        </w:r>
      </w:ins>
      <w:ins w:id="1994" w:author="Chen Heller" w:date="2022-09-10T10:23:00Z">
        <w:r w:rsidR="009D1829">
          <w:t>curvatures</w:t>
        </w:r>
      </w:ins>
      <w:ins w:id="1995" w:author="Chen Heller" w:date="2022-09-04T15:01:00Z">
        <w:r w:rsidR="00EE4142">
          <w:t xml:space="preserve"> to </w:t>
        </w:r>
      </w:ins>
      <w:ins w:id="1996" w:author="Chen Heller" w:date="2022-09-04T15:00:00Z">
        <w:r w:rsidR="008F440E">
          <w:t xml:space="preserve">changes of mind </w:t>
        </w:r>
      </w:ins>
      <w:r w:rsidR="0019598D">
        <w:fldChar w:fldCharType="begin"/>
      </w:r>
      <w:r w:rsidR="0019598D">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19598D">
        <w:fldChar w:fldCharType="separate"/>
      </w:r>
      <w:r w:rsidR="0019598D" w:rsidRPr="0019598D">
        <w:rPr>
          <w:rFonts w:ascii="Times New Roman" w:hAnsi="Times New Roman" w:cs="Times New Roman"/>
        </w:rPr>
        <w:t>(Moher &amp; Song, 2019)</w:t>
      </w:r>
      <w:r w:rsidR="0019598D">
        <w:fldChar w:fldCharType="end"/>
      </w:r>
      <w:ins w:id="1997" w:author="Chen Heller" w:date="2022-09-10T10:25:00Z">
        <w:r w:rsidR="000061CE">
          <w:t>.</w:t>
        </w:r>
      </w:ins>
    </w:p>
    <w:p w14:paraId="74DEB590" w14:textId="06D51F20" w:rsidR="00FB5ABF" w:rsidRPr="00FB5ABF" w:rsidRDefault="00965706" w:rsidP="006C231A">
      <w:ins w:id="1998" w:author="Chen Heller" w:date="2022-09-04T17:34:00Z">
        <w:r>
          <w:t xml:space="preserve">Notably, </w:t>
        </w:r>
      </w:ins>
      <w:ins w:id="1999" w:author="Chen Heller" w:date="2022-09-04T17:35:00Z">
        <w:r>
          <w:t xml:space="preserve">the current study differs from </w:t>
        </w:r>
        <w:r w:rsidR="00070B6C">
          <w:t xml:space="preserve">the one conducted by </w:t>
        </w:r>
      </w:ins>
      <w:r w:rsidR="006C231A">
        <w:fldChar w:fldCharType="begin"/>
      </w:r>
      <w:r w:rsidR="006C231A">
        <w:instrText xml:space="preserve"> ADDIN ZOTERO_ITEM CSL_CITATION {"citationID":"dz6pPQZC","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C231A">
        <w:fldChar w:fldCharType="separate"/>
      </w:r>
      <w:r w:rsidR="006C231A" w:rsidRPr="006C231A">
        <w:rPr>
          <w:rFonts w:ascii="Times New Roman" w:hAnsi="Times New Roman" w:cs="Times New Roman"/>
        </w:rPr>
        <w:t xml:space="preserve">Xiao et al. </w:t>
      </w:r>
      <w:r w:rsidR="006C231A">
        <w:rPr>
          <w:rFonts w:ascii="Times New Roman" w:hAnsi="Times New Roman" w:cs="Times New Roman"/>
        </w:rPr>
        <w:t>(</w:t>
      </w:r>
      <w:r w:rsidR="006C231A" w:rsidRPr="006C231A">
        <w:rPr>
          <w:rFonts w:ascii="Times New Roman" w:hAnsi="Times New Roman" w:cs="Times New Roman"/>
        </w:rPr>
        <w:t>2015)</w:t>
      </w:r>
      <w:r w:rsidR="006C231A">
        <w:fldChar w:fldCharType="end"/>
      </w:r>
      <w:ins w:id="2000" w:author="Chen Heller" w:date="2022-09-04T17:35:00Z">
        <w:r w:rsidR="00070B6C">
          <w:t xml:space="preserve"> by the parameter that was extracted from the trajectories. While </w:t>
        </w:r>
      </w:ins>
      <w:ins w:id="2001" w:author="Chen Heller" w:date="2022-09-04T17:36:00Z">
        <w:r w:rsidR="00070B6C">
          <w:t>I used an area measure that is calculated using the average trajectories</w:t>
        </w:r>
      </w:ins>
      <w:ins w:id="2002" w:author="Chen Heller" w:date="2022-09-04T17:37:00Z">
        <w:r w:rsidR="0037721D">
          <w:t>, and therefor produces a single value per participant,</w:t>
        </w:r>
      </w:ins>
      <w:ins w:id="2003" w:author="Chen Heller" w:date="2022-09-04T17:36:00Z">
        <w:r w:rsidR="00070B6C">
          <w:t xml:space="preserve"> Xiao et al. used </w:t>
        </w:r>
        <w:r w:rsidR="0037721D">
          <w:lastRenderedPageBreak/>
          <w:t xml:space="preserve">Area Under the Curve (AUC) </w:t>
        </w:r>
      </w:ins>
      <w:ins w:id="2004" w:author="Chen Heller" w:date="2022-09-04T17:37:00Z">
        <w:r w:rsidR="0037721D">
          <w:t>which is computed separately for each trial</w:t>
        </w:r>
      </w:ins>
      <w:ins w:id="2005" w:author="Chen Heller" w:date="2022-09-10T10:32:00Z">
        <w:r w:rsidR="000D7B1C">
          <w:t xml:space="preserve">. This type of measure </w:t>
        </w:r>
      </w:ins>
      <w:ins w:id="2006" w:author="Chen Heller" w:date="2022-09-04T17:37:00Z">
        <w:r w:rsidR="0037721D">
          <w:t xml:space="preserve">might include much of the variance </w:t>
        </w:r>
      </w:ins>
      <w:ins w:id="2007" w:author="Chen Heller" w:date="2022-09-10T10:32:00Z">
        <w:r w:rsidR="00BB1D45">
          <w:t xml:space="preserve">I </w:t>
        </w:r>
      </w:ins>
      <w:ins w:id="2008" w:author="Chen Heller" w:date="2022-09-10T10:33:00Z">
        <w:r w:rsidR="000D7B1C">
          <w:t xml:space="preserve">that is lost when averaging </w:t>
        </w:r>
      </w:ins>
      <w:ins w:id="2009" w:author="Chen Heller" w:date="2022-09-04T17:37:00Z">
        <w:r w:rsidR="0037721D">
          <w:t>trajectories</w:t>
        </w:r>
      </w:ins>
      <w:ins w:id="2010" w:author="Chen Heller" w:date="2022-09-10T10:33:00Z">
        <w:r w:rsidR="000D7B1C">
          <w:t xml:space="preserve"> over trials</w:t>
        </w:r>
      </w:ins>
      <w:ins w:id="2011" w:author="Chen Heller" w:date="2022-09-04T17:37:00Z">
        <w:r w:rsidR="0037721D">
          <w:t xml:space="preserve">. </w:t>
        </w:r>
      </w:ins>
      <w:ins w:id="2012" w:author="Chen Heller" w:date="2022-09-04T17:38:00Z">
        <w:r w:rsidR="00C76F74">
          <w:t>However, a post ho</w:t>
        </w:r>
      </w:ins>
      <w:ins w:id="2013" w:author="Chen Heller" w:date="2022-09-04T17:39:00Z">
        <w:r w:rsidR="00C76F74">
          <w:t>c analysis of the AUC measure on my data reveled similar effect size to that produced by the reach area measure.</w:t>
        </w:r>
      </w:ins>
    </w:p>
    <w:p w14:paraId="77CDE194" w14:textId="251EA749" w:rsidR="002E61A9" w:rsidRPr="002E61A9" w:rsidRDefault="001340B5">
      <w:pPr>
        <w:pPrChange w:id="2014" w:author="Chen Heller" w:date="2022-09-04T15:03:00Z">
          <w:pPr>
            <w:pStyle w:val="Heading4"/>
          </w:pPr>
        </w:pPrChange>
      </w:pPr>
      <w:ins w:id="2015" w:author="Chen Heller" w:date="2022-09-04T16:00:00Z">
        <w:r>
          <w:t>Alternatively</w:t>
        </w:r>
      </w:ins>
      <w:ins w:id="2016" w:author="Chen Heller" w:date="2022-09-04T15:04:00Z">
        <w:r w:rsidR="00AD5A71">
          <w:t xml:space="preserve">, a different explanation can be conceived when examining </w:t>
        </w:r>
      </w:ins>
      <w:ins w:id="2017" w:author="Chen Heller" w:date="2022-09-10T10:37:00Z">
        <w:r w:rsidR="008D33FF">
          <w:t xml:space="preserve">the objective measure results </w:t>
        </w:r>
        <w:r w:rsidR="00800E91">
          <w:t xml:space="preserve">reported by </w:t>
        </w:r>
      </w:ins>
      <w:ins w:id="2018" w:author="Chen Heller" w:date="2022-09-04T15:04:00Z">
        <w:r w:rsidR="00AD5A71">
          <w:t>Xiao et al. [ref]</w:t>
        </w:r>
        <w:r w:rsidR="006222C6">
          <w:t xml:space="preserve">. </w:t>
        </w:r>
      </w:ins>
      <w:ins w:id="2019" w:author="Chen Heller" w:date="2022-09-04T15:05:00Z">
        <w:r w:rsidR="006222C6">
          <w:t xml:space="preserve">The awareness was assessed by examining the correlation between the objective visibility of the prime and the </w:t>
        </w:r>
        <w:r w:rsidR="00C7145C">
          <w:t>size of the congruency effect.</w:t>
        </w:r>
      </w:ins>
      <w:ins w:id="2020" w:author="Chen Heller" w:date="2022-09-04T15:06:00Z">
        <w:r w:rsidR="00C7145C">
          <w:t xml:space="preserve"> This type of analysis has been shown to inflate unconscious effects </w:t>
        </w:r>
        <w:r w:rsidR="000227A2">
          <w:t xml:space="preserve">since </w:t>
        </w:r>
      </w:ins>
      <w:ins w:id="2021" w:author="Chen Heller" w:date="2022-09-04T15:59:00Z">
        <w:r w:rsidR="00BD3911">
          <w:t xml:space="preserve">the correlation measurement is limited by the reliability of </w:t>
        </w:r>
      </w:ins>
      <w:ins w:id="2022" w:author="Chen Heller" w:date="2022-09-10T10:35:00Z">
        <w:r w:rsidR="00C95F7C">
          <w:t xml:space="preserve">either of the </w:t>
        </w:r>
      </w:ins>
      <w:ins w:id="2023" w:author="Chen Heller" w:date="2022-09-10T10:36:00Z">
        <w:r w:rsidR="00C95F7C">
          <w:t>variables</w:t>
        </w:r>
      </w:ins>
      <w:ins w:id="2024" w:author="Chen Heller" w:date="2022-09-04T16:00:00Z">
        <w:r>
          <w:t xml:space="preserve"> </w:t>
        </w:r>
      </w:ins>
      <w:r w:rsidR="006C231A">
        <w:fldChar w:fldCharType="begin"/>
      </w:r>
      <w:r w:rsidR="00A9331B">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6C231A">
        <w:fldChar w:fldCharType="separate"/>
      </w:r>
      <w:r w:rsidR="00A9331B" w:rsidRPr="00A9331B">
        <w:rPr>
          <w:rFonts w:ascii="Times New Roman" w:hAnsi="Times New Roman" w:cs="Times New Roman"/>
        </w:rPr>
        <w:t>(Malejka et al., 2021)</w:t>
      </w:r>
      <w:r w:rsidR="006C231A">
        <w:fldChar w:fldCharType="end"/>
      </w:r>
      <w:ins w:id="2025" w:author="Chen Heller" w:date="2022-09-04T16:00:00Z">
        <w:r w:rsidR="00BD3911">
          <w:t>.</w:t>
        </w:r>
      </w:ins>
      <w:ins w:id="2026" w:author="Chen Heller" w:date="2022-09-04T16:02:00Z">
        <w:r w:rsidR="00D70179">
          <w:t xml:space="preserve"> </w:t>
        </w:r>
        <w:r w:rsidR="001A2F5A">
          <w:t>Furthermore, visual examination of the report</w:t>
        </w:r>
      </w:ins>
      <w:ins w:id="2027" w:author="Chen Heller" w:date="2022-09-04T16:03:00Z">
        <w:r w:rsidR="001A2F5A">
          <w:t xml:space="preserve">ed d' </w:t>
        </w:r>
      </w:ins>
      <w:ins w:id="2028" w:author="Chen Heller" w:date="2022-09-04T16:06:00Z">
        <w:r w:rsidR="00E12CF5">
          <w:t>reve</w:t>
        </w:r>
      </w:ins>
      <w:ins w:id="2029" w:author="Chen Heller" w:date="2022-09-04T16:07:00Z">
        <w:r w:rsidR="00EF789A">
          <w:t>a</w:t>
        </w:r>
      </w:ins>
      <w:ins w:id="2030" w:author="Chen Heller" w:date="2022-09-04T16:06:00Z">
        <w:r w:rsidR="00E12CF5">
          <w:t xml:space="preserve">ls that the masking procedure was </w:t>
        </w:r>
      </w:ins>
      <w:ins w:id="2031" w:author="Chen Heller" w:date="2022-09-04T16:08:00Z">
        <w:r w:rsidR="00EF789A">
          <w:t>unable to render the prime completely invisible, allowing it to be consciously processed</w:t>
        </w:r>
      </w:ins>
      <w:ins w:id="2032" w:author="Chen Heller" w:date="2022-09-04T16:07:00Z">
        <w:r w:rsidR="00E12CF5">
          <w:t>.</w:t>
        </w:r>
      </w:ins>
      <w:ins w:id="2033" w:author="Chen Heller" w:date="2022-09-04T16:04:00Z">
        <w:r w:rsidR="00D304B4">
          <w:t xml:space="preserve"> It is plausible </w:t>
        </w:r>
        <w:r w:rsidR="005210F3">
          <w:t xml:space="preserve">that </w:t>
        </w:r>
      </w:ins>
      <w:ins w:id="2034" w:author="Chen Heller" w:date="2022-09-04T16:08:00Z">
        <w:r w:rsidR="00C529D0">
          <w:t>conscious</w:t>
        </w:r>
      </w:ins>
      <w:ins w:id="2035" w:author="Chen Heller" w:date="2022-09-10T10:36:00Z">
        <w:r w:rsidR="00C95F7C">
          <w:t>ly</w:t>
        </w:r>
      </w:ins>
      <w:ins w:id="2036" w:author="Chen Heller" w:date="2022-09-04T16:08:00Z">
        <w:r w:rsidR="00C529D0">
          <w:t xml:space="preserve"> pro</w:t>
        </w:r>
      </w:ins>
      <w:ins w:id="2037" w:author="Chen Heller" w:date="2022-09-04T16:09:00Z">
        <w:r w:rsidR="00C529D0">
          <w:t>cess</w:t>
        </w:r>
      </w:ins>
      <w:ins w:id="2038" w:author="Chen Heller" w:date="2022-09-10T10:38:00Z">
        <w:r w:rsidR="00FC5963">
          <w:t>ed</w:t>
        </w:r>
      </w:ins>
      <w:ins w:id="2039" w:author="Chen Heller" w:date="2022-09-04T16:09:00Z">
        <w:r w:rsidR="00C529D0">
          <w:t xml:space="preserve"> </w:t>
        </w:r>
      </w:ins>
      <w:ins w:id="2040" w:author="Chen Heller" w:date="2022-09-04T16:05:00Z">
        <w:r w:rsidR="005210F3">
          <w:t xml:space="preserve">primes </w:t>
        </w:r>
      </w:ins>
      <w:ins w:id="2041" w:author="Chen Heller" w:date="2022-09-04T16:09:00Z">
        <w:r w:rsidR="00C529D0">
          <w:t xml:space="preserve">affect movements to a larger extent than unconscious </w:t>
        </w:r>
      </w:ins>
      <w:ins w:id="2042" w:author="Chen Heller" w:date="2022-09-10T10:38:00Z">
        <w:r w:rsidR="0062314C">
          <w:t>ones</w:t>
        </w:r>
      </w:ins>
      <w:ins w:id="2043" w:author="Chen Heller" w:date="2022-09-04T16:09:00Z">
        <w:r w:rsidR="00C529D0">
          <w:t xml:space="preserve">, </w:t>
        </w:r>
      </w:ins>
      <w:ins w:id="2044" w:author="Chen Heller" w:date="2022-09-04T16:05:00Z">
        <w:r w:rsidR="005210F3">
          <w:t xml:space="preserve">which could account for the large effect found </w:t>
        </w:r>
      </w:ins>
      <w:ins w:id="2045" w:author="Chen Heller" w:date="2022-09-04T16:09:00Z">
        <w:r w:rsidR="00C529D0">
          <w:t xml:space="preserve">by </w:t>
        </w:r>
      </w:ins>
      <w:ins w:id="2046" w:author="Chen Heller" w:date="2022-09-04T16:05:00Z">
        <w:r w:rsidR="005210F3">
          <w:t>Xiao</w:t>
        </w:r>
      </w:ins>
      <w:ins w:id="2047" w:author="Chen Heller" w:date="2022-09-04T16:09:00Z">
        <w:r w:rsidR="00C529D0">
          <w:t xml:space="preserve"> et al.</w:t>
        </w:r>
      </w:ins>
    </w:p>
    <w:p w14:paraId="23C17FDD" w14:textId="0F442D2F" w:rsidR="0012779F" w:rsidRDefault="00174143" w:rsidP="001617E7">
      <w:pPr>
        <w:rPr>
          <w:ins w:id="2048" w:author="Chen Heller" w:date="2022-09-04T16:11:00Z"/>
        </w:rPr>
      </w:pPr>
      <w:ins w:id="2049" w:author="Chen Heller" w:date="2022-09-04T14:41:00Z">
        <w:r>
          <w:t xml:space="preserve">Finally, </w:t>
        </w:r>
      </w:ins>
      <w:ins w:id="2050" w:author="Chen Heller" w:date="2022-09-04T16:10:00Z">
        <w:r w:rsidR="00EC1384">
          <w:t xml:space="preserve">the </w:t>
        </w:r>
      </w:ins>
      <w:ins w:id="2051" w:author="Chen Heller" w:date="2022-09-04T16:11:00Z">
        <w:r w:rsidR="00EC1384">
          <w:t>discrepancy</w:t>
        </w:r>
      </w:ins>
      <w:ins w:id="2052" w:author="Chen Heller" w:date="2022-09-04T16:10:00Z">
        <w:r w:rsidR="00EC1384">
          <w:t xml:space="preserve"> </w:t>
        </w:r>
      </w:ins>
      <w:ins w:id="2053" w:author="Chen Heller" w:date="2022-09-04T16:11:00Z">
        <w:r w:rsidR="00EC1384">
          <w:t xml:space="preserve">could also be </w:t>
        </w:r>
      </w:ins>
      <w:ins w:id="2054" w:author="Chen Heller" w:date="2022-09-04T16:12:00Z">
        <w:r w:rsidR="00A23704">
          <w:t xml:space="preserve">due to </w:t>
        </w:r>
      </w:ins>
      <w:ins w:id="2055" w:author="Chen Heller" w:date="2022-09-04T14:42:00Z">
        <w:r>
          <w:t>accidental</w:t>
        </w:r>
      </w:ins>
      <w:ins w:id="2056" w:author="Chen Heller" w:date="2022-09-04T16:12:00Z">
        <w:r w:rsidR="00A23704">
          <w:t xml:space="preserve"> findings</w:t>
        </w:r>
      </w:ins>
      <w:ins w:id="2057" w:author="Chen Heller" w:date="2022-09-04T16:11:00Z">
        <w:r w:rsidR="0012779F">
          <w:t xml:space="preserve">. </w:t>
        </w:r>
      </w:ins>
      <w:ins w:id="2058" w:author="Chen Heller" w:date="2022-09-10T10:39:00Z">
        <w:r w:rsidR="00B352DE">
          <w:t>F</w:t>
        </w:r>
      </w:ins>
      <w:ins w:id="2059" w:author="Chen Heller" w:date="2022-09-04T16:18:00Z">
        <w:r w:rsidR="00F86A8B">
          <w:t xml:space="preserve">urther studies will have to examine the relation between reaching and keyboard responses. </w:t>
        </w:r>
      </w:ins>
      <w:ins w:id="2060" w:author="Chen Heller" w:date="2022-09-04T16:19:00Z">
        <w:r w:rsidR="00A806F1">
          <w:t xml:space="preserve">One </w:t>
        </w:r>
      </w:ins>
      <w:ins w:id="2061" w:author="Chen Heller" w:date="2022-09-10T10:39:00Z">
        <w:r w:rsidR="00365BE2">
          <w:t>augmentati</w:t>
        </w:r>
      </w:ins>
      <w:ins w:id="2062" w:author="Chen Heller" w:date="2022-09-10T10:40:00Z">
        <w:r w:rsidR="00365BE2">
          <w:t xml:space="preserve">on possible for future studies </w:t>
        </w:r>
      </w:ins>
      <w:ins w:id="2063" w:author="Chen Heller" w:date="2022-09-04T16:19:00Z">
        <w:r w:rsidR="00A806F1">
          <w:t>would be to use a dynamic starting condition in which the stimuli is presented only after the movement</w:t>
        </w:r>
      </w:ins>
      <w:ins w:id="2064" w:author="Chen Heller" w:date="2022-09-10T10:40:00Z">
        <w:r w:rsidR="00365BE2">
          <w:t xml:space="preserve"> was initiated</w:t>
        </w:r>
      </w:ins>
      <w:ins w:id="2065" w:author="Chen Heller" w:date="2022-09-04T16:19:00Z">
        <w:r w:rsidR="00A806F1">
          <w:t xml:space="preserve">. This paradigm </w:t>
        </w:r>
      </w:ins>
      <w:ins w:id="2066" w:author="Chen Heller" w:date="2022-09-10T10:40:00Z">
        <w:r w:rsidR="00365BE2">
          <w:t>has</w:t>
        </w:r>
      </w:ins>
      <w:ins w:id="2067" w:author="Chen Heller" w:date="2022-09-04T16:19:00Z">
        <w:r w:rsidR="00A806F1">
          <w:t xml:space="preserve"> been shown to </w:t>
        </w:r>
      </w:ins>
      <w:ins w:id="2068" w:author="Chen Heller" w:date="2022-09-04T17:21:00Z">
        <w:r w:rsidR="00012DA6">
          <w:t>increase the movement consistency</w:t>
        </w:r>
      </w:ins>
      <w:ins w:id="2069" w:author="Chen Heller" w:date="2022-09-04T17:22:00Z">
        <w:r w:rsidR="00012DA6">
          <w:t xml:space="preserve"> and </w:t>
        </w:r>
      </w:ins>
      <w:ins w:id="2070" w:author="Chen Heller" w:date="2022-09-04T16:24:00Z">
        <w:r w:rsidR="00D47A1A">
          <w:t>curv</w:t>
        </w:r>
      </w:ins>
      <w:ins w:id="2071" w:author="Chen Heller" w:date="2022-09-04T17:22:00Z">
        <w:r w:rsidR="00012DA6">
          <w:t>a</w:t>
        </w:r>
      </w:ins>
      <w:ins w:id="2072" w:author="Chen Heller" w:date="2022-09-04T16:24:00Z">
        <w:r w:rsidR="00D47A1A">
          <w:t>tu</w:t>
        </w:r>
      </w:ins>
      <w:ins w:id="2073" w:author="Chen Heller" w:date="2022-09-04T17:22:00Z">
        <w:r w:rsidR="00012DA6">
          <w:t>r</w:t>
        </w:r>
      </w:ins>
      <w:ins w:id="2074" w:author="Chen Heller" w:date="2022-09-04T16:24:00Z">
        <w:r w:rsidR="00D47A1A">
          <w:t>e</w:t>
        </w:r>
      </w:ins>
      <w:ins w:id="2075" w:author="Chen Heller" w:date="2022-09-04T17:25:00Z">
        <w:r w:rsidR="00AB39EF">
          <w:t xml:space="preserve"> and decrease the amount of noise</w:t>
        </w:r>
      </w:ins>
      <w:ins w:id="2076" w:author="Chen Heller" w:date="2022-09-04T17:29:00Z">
        <w:r w:rsidR="00E01C39">
          <w:t xml:space="preserve"> </w:t>
        </w:r>
      </w:ins>
      <w:r w:rsidR="001617E7">
        <w:fldChar w:fldCharType="begin"/>
      </w:r>
      <w:r w:rsidR="001617E7">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rsidR="001617E7">
        <w:fldChar w:fldCharType="separate"/>
      </w:r>
      <w:r w:rsidR="001617E7" w:rsidRPr="001617E7">
        <w:rPr>
          <w:rFonts w:ascii="Times New Roman" w:hAnsi="Times New Roman" w:cs="Times New Roman"/>
        </w:rPr>
        <w:t>(Scherbaum &amp; Kieslich, 2018)</w:t>
      </w:r>
      <w:r w:rsidR="001617E7">
        <w:fldChar w:fldCharType="end"/>
      </w:r>
      <w:ins w:id="2077" w:author="Chen Heller" w:date="2022-09-04T16:21:00Z">
        <w:r w:rsidR="001E53E4">
          <w:t xml:space="preserve">. Moreover, the number of excluded trials will decrease with such paradigm as no </w:t>
        </w:r>
      </w:ins>
      <w:ins w:id="2078" w:author="Chen Heller" w:date="2022-09-04T16:22:00Z">
        <w:r w:rsidR="001E53E4">
          <w:t>trials will be excluded due to early or late responses</w:t>
        </w:r>
        <w:r w:rsidR="00EF3A26">
          <w:t>. This could potentially increase the signal to noise ratio in the reaching task</w:t>
        </w:r>
      </w:ins>
      <w:ins w:id="2079" w:author="Chen Heller" w:date="2022-09-10T10:40:00Z">
        <w:r w:rsidR="00457E54">
          <w:t xml:space="preserve"> and allow</w:t>
        </w:r>
      </w:ins>
      <w:ins w:id="2080" w:author="Chen Heller" w:date="2022-09-10T10:41:00Z">
        <w:r w:rsidR="00315007">
          <w:t xml:space="preserve"> reaching to unravel a larger congruency effect.</w:t>
        </w:r>
      </w:ins>
    </w:p>
    <w:p w14:paraId="66240D9E" w14:textId="376C0C31" w:rsidR="00B00AED" w:rsidRDefault="00B00AED" w:rsidP="006238E0">
      <w:pPr>
        <w:pStyle w:val="NoSpacing"/>
        <w:bidi w:val="0"/>
        <w:rPr>
          <w:ins w:id="2081" w:author="Chen Heller" w:date="2022-08-29T11:18:00Z"/>
          <w:rtl/>
        </w:rPr>
      </w:pPr>
    </w:p>
    <w:p w14:paraId="144DDAD5" w14:textId="34A185EB" w:rsidR="008D0C34" w:rsidDel="004E1F6A" w:rsidRDefault="008D0C34" w:rsidP="006238E0">
      <w:pPr>
        <w:pStyle w:val="NoSpacing"/>
        <w:bidi w:val="0"/>
        <w:rPr>
          <w:del w:id="2082" w:author="Chen Heller" w:date="2022-09-04T14:47:00Z"/>
        </w:rPr>
      </w:pPr>
    </w:p>
    <w:p w14:paraId="20D20597" w14:textId="520354C2" w:rsidR="00B00AED" w:rsidRDefault="00B00AED" w:rsidP="006238E0">
      <w:pPr>
        <w:pStyle w:val="NoSpacing"/>
        <w:bidi w:val="0"/>
      </w:pPr>
    </w:p>
    <w:p w14:paraId="315873E7" w14:textId="77777777" w:rsidR="00B00AED" w:rsidRDefault="00B00AED" w:rsidP="006238E0">
      <w:pPr>
        <w:pStyle w:val="NoSpacing"/>
        <w:bidi w:val="0"/>
      </w:pPr>
      <w:r>
        <w:t>Ideas for content:</w:t>
      </w:r>
    </w:p>
    <w:p w14:paraId="6E7D4F0E" w14:textId="77777777" w:rsidR="00B00AED" w:rsidRDefault="00B00AED" w:rsidP="006238E0">
      <w:pPr>
        <w:pStyle w:val="NoSpacing"/>
        <w:bidi w:val="0"/>
      </w:pPr>
      <w:r>
        <w:t>This paper claims averaging trajectories is wrong. Read it before the thesis test:</w:t>
      </w:r>
    </w:p>
    <w:p w14:paraId="584EB8A8" w14:textId="77777777" w:rsidR="00B00AED" w:rsidRDefault="00B00AED" w:rsidP="006238E0">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6238E0">
      <w:pPr>
        <w:pStyle w:val="NoSpacing"/>
        <w:bidi w:val="0"/>
      </w:pPr>
    </w:p>
    <w:p w14:paraId="59AE157E" w14:textId="44FC0864" w:rsidR="00B00AED" w:rsidRDefault="003C7A66" w:rsidP="003C7A66">
      <w:pPr>
        <w:pStyle w:val="NoSpacing"/>
        <w:bidi w:val="0"/>
      </w:pPr>
      <w:r w:rsidRPr="003C7A66">
        <w:lastRenderedPageBreak/>
        <w:t>Friedman</w:t>
      </w:r>
      <w:r>
        <w:t xml:space="preserve"> </w:t>
      </w:r>
      <w:r w:rsidRPr="003C7A66">
        <w:t>(2013). Linking cognitive and reaching trajectories via intermittent movement control</w:t>
      </w:r>
      <w:r>
        <w:t xml:space="preserve"> </w:t>
      </w:r>
      <w:r w:rsidR="00B00AED">
        <w:t>– Friedman's paper that claims that the motor access to the cognitive processes is intermittent instead of continuous. This could affect my experiment.</w:t>
      </w:r>
    </w:p>
    <w:p w14:paraId="067B5DD1" w14:textId="77777777" w:rsidR="00B00AED" w:rsidRDefault="00B00AED" w:rsidP="006238E0">
      <w:pPr>
        <w:pStyle w:val="NoSpacing"/>
        <w:bidi w:val="0"/>
        <w:rPr>
          <w:rtl/>
        </w:rPr>
      </w:pPr>
    </w:p>
    <w:p w14:paraId="178BC913" w14:textId="77777777" w:rsidR="003C7A66" w:rsidRDefault="00B00AED" w:rsidP="003C7A66">
      <w:pPr>
        <w:pStyle w:val="NoSpacing"/>
        <w:bidi w:val="0"/>
      </w:pPr>
      <w:r w:rsidRPr="00E668B7">
        <w:t>Schmidt (2007). Measuring unconscious cognition: Beyond the zero-awareness criterion</w:t>
      </w:r>
      <w:r w:rsidR="003C7A66">
        <w:t xml:space="preserve"> - </w:t>
      </w:r>
      <w:r w:rsidR="003C7A66">
        <w:t>Check if this paper has some conclusions about "reaching" that can be relevant for your discussion</w:t>
      </w:r>
    </w:p>
    <w:p w14:paraId="104C6C57" w14:textId="724861B6" w:rsidR="00C26CF9" w:rsidRDefault="00C26CF9" w:rsidP="006238E0">
      <w:pPr>
        <w:pStyle w:val="NoSpacing"/>
        <w:bidi w:val="0"/>
      </w:pPr>
    </w:p>
    <w:p w14:paraId="5DD98A10" w14:textId="1DFF61DE" w:rsidR="00973CA2" w:rsidRPr="00973CA2" w:rsidRDefault="00C26CF9" w:rsidP="00973CA2">
      <w:pPr>
        <w:pStyle w:val="NoSpacing"/>
        <w:bidi w:val="0"/>
        <w:rPr>
          <w:strike/>
        </w:rPr>
      </w:pPr>
      <w:r>
        <w:t>Distinct mechanisms for planning keypress and reaching responses: A developmental study – Read this, they show keyboard and reaching operate under different mechanisms.</w:t>
      </w:r>
    </w:p>
    <w:p w14:paraId="49437EEE" w14:textId="3148D5DA" w:rsidR="00F20E38" w:rsidRPr="00973CA2" w:rsidRDefault="00F20E38" w:rsidP="00973CA2">
      <w:pPr>
        <w:pStyle w:val="NoSpacing"/>
        <w:bidi w:val="0"/>
        <w:rPr>
          <w:strike/>
        </w:rPr>
      </w:pPr>
    </w:p>
    <w:sectPr w:rsidR="00F20E38" w:rsidRPr="00973CA2" w:rsidSect="00DC4DA6">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iad Mudrik" w:date="2022-07-09T23:35:00Z" w:initials="LM">
    <w:p w14:paraId="77F08969" w14:textId="77777777" w:rsidR="001C015A" w:rsidRDefault="001C015A" w:rsidP="00E96D8E">
      <w:r>
        <w:rPr>
          <w:rStyle w:val="CommentReference"/>
        </w:rPr>
        <w:annotationRef/>
      </w:r>
      <w:r>
        <w:t>Kim &amp; Blake, 2005. Breitmeyer 2015</w:t>
      </w:r>
    </w:p>
  </w:comment>
  <w:comment w:id="51" w:author="Liad Mudrik" w:date="2022-08-16T23:54:00Z" w:initials="LM">
    <w:p w14:paraId="3420488D" w14:textId="77777777" w:rsidR="00C422EB" w:rsidRDefault="00C422EB" w:rsidP="00E96D8E">
      <w:r>
        <w:rPr>
          <w:rStyle w:val="CommentReference"/>
        </w:rPr>
        <w:annotationRef/>
      </w:r>
      <w:r>
        <w:t xml:space="preserve">I don’t remember; will these titles remain? If so, they should only include full words :-) </w:t>
      </w:r>
    </w:p>
  </w:comment>
  <w:comment w:id="52" w:author="Chen Heller" w:date="2022-08-26T10:23:00Z" w:initials="CH">
    <w:p w14:paraId="3308D088" w14:textId="77777777" w:rsidR="00933530" w:rsidRDefault="00C71547" w:rsidP="007A2F90">
      <w:pPr>
        <w:pStyle w:val="CommentText"/>
        <w:jc w:val="left"/>
      </w:pPr>
      <w:r>
        <w:rPr>
          <w:rStyle w:val="CommentReference"/>
        </w:rPr>
        <w:annotationRef/>
      </w:r>
      <w:r w:rsidR="00933530">
        <w:t>I think I'll keep them because they make the paper a bit clearer to read. Tell me if you think otherwise.</w:t>
      </w:r>
    </w:p>
  </w:comment>
  <w:comment w:id="90" w:author="Chen Heller" w:date="2022-06-29T17:56:00Z" w:initials="CH">
    <w:p w14:paraId="11A9C09E" w14:textId="144F2925" w:rsidR="0071391D" w:rsidRDefault="0071391D" w:rsidP="00E96D8E">
      <w:pPr>
        <w:pStyle w:val="CommentText"/>
      </w:pPr>
      <w:r>
        <w:rPr>
          <w:rStyle w:val="CommentReference"/>
        </w:rPr>
        <w:annotationRef/>
      </w:r>
      <w:r>
        <w:t>Look in pre reg how to use this citation:</w:t>
      </w:r>
    </w:p>
    <w:p w14:paraId="384F212D" w14:textId="77777777" w:rsidR="0071391D" w:rsidRDefault="0071391D" w:rsidP="00E96D8E">
      <w:pPr>
        <w:pStyle w:val="CommentText"/>
      </w:pPr>
    </w:p>
    <w:p w14:paraId="4EB89988" w14:textId="77777777" w:rsidR="0071391D" w:rsidRDefault="0071391D" w:rsidP="00E96D8E">
      <w:pPr>
        <w:pStyle w:val="CommentText"/>
      </w:pPr>
      <w:r>
        <w:t>Frost, R., &amp; Plaut, D. (2005). The word-frequency database for printed Hebrew</w:t>
      </w:r>
    </w:p>
  </w:comment>
  <w:comment w:id="100" w:author="Chen Heller" w:date="2022-07-26T14:56:00Z" w:initials="CH">
    <w:p w14:paraId="4F6F2531" w14:textId="4EBCB964" w:rsidR="00603BC2" w:rsidRDefault="00640799" w:rsidP="00E96D8E">
      <w:pPr>
        <w:pStyle w:val="CommentText"/>
      </w:pPr>
      <w:r>
        <w:rPr>
          <w:rStyle w:val="CommentReference"/>
        </w:rPr>
        <w:annotationRef/>
      </w:r>
      <w:r w:rsidR="00603BC2">
        <w:t>Should I keep this section separate from the results or integrate into them? (i.e., describe each variable before presenting its results).</w:t>
      </w:r>
    </w:p>
  </w:comment>
  <w:comment w:id="101" w:author="Liad Mudrik" w:date="2022-08-17T00:03:00Z" w:initials="LM">
    <w:p w14:paraId="6DEBA469" w14:textId="77777777" w:rsidR="00F50E45" w:rsidRDefault="00F50E45" w:rsidP="00E96D8E">
      <w:r>
        <w:rPr>
          <w:rStyle w:val="CommentReference"/>
        </w:rPr>
        <w:annotationRef/>
      </w:r>
      <w:r>
        <w:t>I would keep as is (although I don’t feel strongly about it)</w:t>
      </w:r>
    </w:p>
  </w:comment>
  <w:comment w:id="137" w:author="Chen Heller" w:date="2022-09-11T21:31:00Z" w:initials="CH">
    <w:p w14:paraId="3ED609D1" w14:textId="77777777" w:rsidR="00CB58A8" w:rsidRDefault="00CB58A8" w:rsidP="00D358C1">
      <w:pPr>
        <w:pStyle w:val="CommentText"/>
        <w:jc w:val="left"/>
      </w:pPr>
      <w:r>
        <w:rPr>
          <w:rStyle w:val="CommentReference"/>
        </w:rPr>
        <w:annotationRef/>
      </w:r>
      <w:r>
        <w:t>Add refrence to Mattan's package</w:t>
      </w:r>
    </w:p>
  </w:comment>
  <w:comment w:id="409" w:author="Liad Mudrik" w:date="2022-08-17T23:45:00Z" w:initials="LM">
    <w:p w14:paraId="1F6EBB6C" w14:textId="2C959E6C" w:rsidR="005A45EF" w:rsidRDefault="005A45EF" w:rsidP="00E96D8E">
      <w:pPr>
        <w:rPr>
          <w:rtl/>
        </w:rPr>
      </w:pPr>
      <w:r>
        <w:rPr>
          <w:rStyle w:val="CommentReference"/>
        </w:rPr>
        <w:annotationRef/>
      </w:r>
      <w:r>
        <w:t>this is also not clear to me (I guess it’s the same point)</w:t>
      </w:r>
    </w:p>
  </w:comment>
  <w:comment w:id="428" w:author="Liad Mudrik" w:date="2022-08-17T23:48:00Z" w:initials="LM">
    <w:p w14:paraId="67CD9622" w14:textId="798A4CF3" w:rsidR="00690952" w:rsidRDefault="00690952" w:rsidP="00E96D8E">
      <w:pPr>
        <w:rPr>
          <w:rtl/>
        </w:rPr>
      </w:pPr>
      <w:r>
        <w:rPr>
          <w:rStyle w:val="CommentReference"/>
        </w:rPr>
        <w:annotationRef/>
      </w:r>
      <w:r>
        <w:t>additional? or out of the 15? If it’s the latter, please change the text so the characteristics will only relate to the included subjects. These are the ones we care about.</w:t>
      </w:r>
    </w:p>
  </w:comment>
  <w:comment w:id="429" w:author="Liad Mudrik" w:date="2022-08-18T00:04:00Z" w:initials="LM">
    <w:p w14:paraId="3663C391" w14:textId="77777777" w:rsidR="007D3BA7" w:rsidRDefault="007D3BA7" w:rsidP="00E96D8E">
      <w:r>
        <w:rPr>
          <w:rStyle w:val="CommentReference"/>
        </w:rPr>
        <w:annotationRef/>
      </w:r>
      <w:r>
        <w:t>based on the df in the results section, there were indeed 9 subjects. So this should be changed</w:t>
      </w:r>
    </w:p>
  </w:comment>
  <w:comment w:id="431" w:author="Liad Mudrik" w:date="2022-08-17T23:51:00Z" w:initials="LM">
    <w:p w14:paraId="639E42CD" w14:textId="19A9435B" w:rsidR="00CA2666" w:rsidRDefault="00CA2666" w:rsidP="00E96D8E">
      <w:r>
        <w:rPr>
          <w:rStyle w:val="CommentReference"/>
        </w:rPr>
        <w:annotationRef/>
      </w:r>
      <w:r>
        <w:t>this is a good example to my previous comment: we really don’t care about this subject (it’s not very different than also including subjects who were supposed to come and bailed at the last moment). Do you see my point?</w:t>
      </w:r>
    </w:p>
  </w:comment>
  <w:comment w:id="432" w:author="Chen Heller" w:date="2022-08-26T10:57:00Z" w:initials="CH">
    <w:p w14:paraId="7F84A865" w14:textId="77777777" w:rsidR="002953E3" w:rsidRDefault="002953E3" w:rsidP="00E96D8E">
      <w:pPr>
        <w:pStyle w:val="CommentText"/>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440" w:author="Liad Mudrik" w:date="2022-08-17T23:59:00Z" w:initials="LM">
    <w:p w14:paraId="0CA388E6" w14:textId="0F7A260F" w:rsidR="00D44019" w:rsidRDefault="00D44019" w:rsidP="00E96D8E">
      <w:r>
        <w:rPr>
          <w:rStyle w:val="CommentReference"/>
        </w:rPr>
        <w:annotationRef/>
      </w:r>
      <w:r>
        <w:t>I wonder if this is needed, actually. It’s the very same figure as before with very minor changes. I would remove, but it’s up to you</w:t>
      </w:r>
    </w:p>
  </w:comment>
  <w:comment w:id="468" w:author="Chen Heller" w:date="2022-09-12T12:15:00Z" w:initials="CH">
    <w:p w14:paraId="093D1342" w14:textId="77777777" w:rsidR="00661EE4" w:rsidRDefault="00661EE4">
      <w:pPr>
        <w:pStyle w:val="CommentText"/>
        <w:jc w:val="left"/>
      </w:pPr>
      <w:r>
        <w:rPr>
          <w:rStyle w:val="CommentReference"/>
        </w:rPr>
        <w:annotationRef/>
      </w:r>
      <w:r>
        <w:t>For Liad:</w:t>
      </w:r>
    </w:p>
    <w:p w14:paraId="26CE9996" w14:textId="77777777" w:rsidR="00661EE4" w:rsidRDefault="00661EE4" w:rsidP="00B01642">
      <w:pPr>
        <w:pStyle w:val="CommentText"/>
        <w:jc w:val="left"/>
      </w:pPr>
      <w:r>
        <w:t>If this abbreviation should not be used, let me know, and I'll correct the rest of its appearances to "Experiment one" / "Experiment 1"</w:t>
      </w:r>
    </w:p>
  </w:comment>
  <w:comment w:id="657" w:author="Liad Mudrik" w:date="2022-08-18T00:01:00Z" w:initials="LM">
    <w:p w14:paraId="23EB251F" w14:textId="51FFD694" w:rsidR="007D3BA7" w:rsidRDefault="007D3BA7" w:rsidP="00E96D8E">
      <w:r>
        <w:rPr>
          <w:rStyle w:val="CommentReference"/>
        </w:rPr>
        <w:annotationRef/>
      </w:r>
      <w:r>
        <w:t>I don’t think this is clear</w:t>
      </w:r>
    </w:p>
  </w:comment>
  <w:comment w:id="663" w:author="Chen Heller" w:date="2022-07-31T18:27:00Z" w:initials="CH">
    <w:p w14:paraId="25FCFA63" w14:textId="28451908" w:rsidR="00D826D9" w:rsidRDefault="00D826D9" w:rsidP="00E96D8E">
      <w:pPr>
        <w:pStyle w:val="CommentText"/>
      </w:pPr>
      <w:r>
        <w:rPr>
          <w:rStyle w:val="CommentReference"/>
        </w:rPr>
        <w:annotationRef/>
      </w:r>
      <w:r>
        <w:t>Perhaps present some of the single subject results and show that the trajectories of some subjects did deviate in the expected direction</w:t>
      </w:r>
    </w:p>
  </w:comment>
  <w:comment w:id="664" w:author="Liad Mudrik" w:date="2022-08-18T00:02:00Z" w:initials="LM">
    <w:p w14:paraId="01D33EE0" w14:textId="77777777" w:rsidR="007D3BA7" w:rsidRDefault="007D3BA7" w:rsidP="00E96D8E">
      <w:r>
        <w:rPr>
          <w:rStyle w:val="CommentReference"/>
        </w:rPr>
        <w:annotationRef/>
      </w:r>
      <w:r>
        <w:t>Yes, in principle. But I doubt if the one subject was the reason for the null result. Do everyone else show the effect?</w:t>
      </w:r>
    </w:p>
  </w:comment>
  <w:comment w:id="718" w:author="Liad Mudrik" w:date="2022-08-18T00:15:00Z" w:initials="LM">
    <w:p w14:paraId="51C8CA44" w14:textId="77777777" w:rsidR="008E682E" w:rsidRDefault="008E682E" w:rsidP="00E96D8E">
      <w:r>
        <w:rPr>
          <w:rStyle w:val="CommentReference"/>
        </w:rPr>
        <w:annotationRef/>
      </w:r>
      <w:r>
        <w:t>why? we should explain</w:t>
      </w:r>
    </w:p>
  </w:comment>
  <w:comment w:id="719" w:author="Chen Heller" w:date="2022-08-29T13:15:00Z" w:initials="CH">
    <w:p w14:paraId="0C2904B3" w14:textId="77777777" w:rsidR="00570789" w:rsidRDefault="00570789" w:rsidP="00E96D8E">
      <w:pPr>
        <w:pStyle w:val="CommentText"/>
      </w:pPr>
      <w:r>
        <w:rPr>
          <w:rStyle w:val="CommentReference"/>
        </w:rPr>
        <w:annotationRef/>
      </w:r>
      <w:r>
        <w:t>I miss-calculated the refresh rate in experiment 1 and 2 by 10 milliseconds and fixed it in experiment 3.</w:t>
      </w:r>
    </w:p>
  </w:comment>
  <w:comment w:id="782" w:author="Chen Heller" w:date="2022-09-08T12:34:00Z" w:initials="CH">
    <w:p w14:paraId="56C9C043" w14:textId="77777777" w:rsidR="002A0697" w:rsidRDefault="002A0697" w:rsidP="00E96D8E">
      <w:pPr>
        <w:pStyle w:val="CommentText"/>
      </w:pPr>
      <w:r>
        <w:rPr>
          <w:rStyle w:val="CommentReference"/>
        </w:rPr>
        <w:annotationRef/>
      </w:r>
      <w:r>
        <w:t>To Liad:</w:t>
      </w:r>
    </w:p>
    <w:p w14:paraId="14E1BC75" w14:textId="77777777" w:rsidR="002A0697" w:rsidRDefault="002A0697" w:rsidP="00E96D8E">
      <w:pPr>
        <w:pStyle w:val="CommentText"/>
      </w:pPr>
      <w:r>
        <w:t>All t-values and effect sizes should be presented as positive right?</w:t>
      </w:r>
    </w:p>
  </w:comment>
  <w:comment w:id="943" w:author="Chen Heller" w:date="2022-09-12T12:52:00Z" w:initials="CH">
    <w:p w14:paraId="1BC3811E" w14:textId="77777777" w:rsidR="00C901C1" w:rsidRDefault="00C901C1">
      <w:pPr>
        <w:pStyle w:val="CommentText"/>
        <w:jc w:val="left"/>
      </w:pPr>
      <w:r>
        <w:rPr>
          <w:rStyle w:val="CommentReference"/>
        </w:rPr>
        <w:annotationRef/>
      </w:r>
      <w:r>
        <w:t>For Liad:</w:t>
      </w:r>
    </w:p>
    <w:p w14:paraId="7FA8667A" w14:textId="77777777" w:rsidR="00C901C1" w:rsidRDefault="00C901C1" w:rsidP="00C17A41">
      <w:pPr>
        <w:pStyle w:val="CommentText"/>
        <w:jc w:val="left"/>
      </w:pPr>
      <w:r>
        <w:t>I wonder if there is any point to elaborating about each exclusion reason. I think it is just too much information.</w:t>
      </w:r>
    </w:p>
  </w:comment>
  <w:comment w:id="1109" w:author="Liad Mudrik" w:date="2022-08-18T10:31:00Z" w:initials="LM">
    <w:p w14:paraId="0324C183" w14:textId="5EBD5078" w:rsidR="00E40999" w:rsidRDefault="00E40999" w:rsidP="00E96D8E">
      <w:r>
        <w:rPr>
          <w:rStyle w:val="CommentReference"/>
        </w:rPr>
        <w:annotationRef/>
      </w:r>
      <w:r>
        <w:t>so this is the first time you actually found an effect, right? You should start the discussion with that, and connect it a bit with the literature (so we need to have some references in this paragraph). Only then I would go to what now appears on top, and discuss the effect of the practice session</w:t>
      </w:r>
    </w:p>
  </w:comment>
  <w:comment w:id="1157" w:author="Chen Heller" w:date="2022-09-01T09:42:00Z" w:initials="CH">
    <w:p w14:paraId="598ECD31" w14:textId="77777777"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185" w:author="Chen Heller" w:date="2022-08-26T11:12:00Z" w:initials="CH">
    <w:p w14:paraId="48D7BC2B" w14:textId="77777777" w:rsidR="003A4F55" w:rsidRDefault="006D2FC7" w:rsidP="00E96D8E">
      <w:pPr>
        <w:pStyle w:val="CommentText"/>
      </w:pPr>
      <w:r>
        <w:rPr>
          <w:rStyle w:val="CommentReference"/>
        </w:rPr>
        <w:annotationRef/>
      </w:r>
      <w:r w:rsidR="003A4F55">
        <w:t>Heller, K., Chapman, C. S., &amp; Mudrik, L. (2022, August 7). Show some sensitivity! Using motion tracking to improve unconscious measures - Addendum 07.08.22. Retrieved from osf.io/8dsvp</w:t>
      </w:r>
    </w:p>
  </w:comment>
  <w:comment w:id="1274" w:author="Chen Heller" w:date="2022-09-10T08:19:00Z" w:initials="CH">
    <w:p w14:paraId="55F24BB1" w14:textId="77777777" w:rsidR="00CA3C26" w:rsidRDefault="00EC5DF0">
      <w:pPr>
        <w:pStyle w:val="CommentText"/>
        <w:jc w:val="left"/>
      </w:pPr>
      <w:r>
        <w:rPr>
          <w:rStyle w:val="CommentReference"/>
        </w:rPr>
        <w:annotationRef/>
      </w:r>
      <w:r w:rsidR="00CA3C26">
        <w:t>I'm not completely sure if Cohen's dz is valid when the normality assumption is violated, which is why I used the rank-biserial effect size for the dependent variables that violate it:</w:t>
      </w:r>
    </w:p>
    <w:p w14:paraId="4B4EAA01" w14:textId="77777777" w:rsidR="00CA3C26" w:rsidRDefault="00CA3C26">
      <w:pPr>
        <w:pStyle w:val="CommentText"/>
        <w:jc w:val="left"/>
      </w:pPr>
      <w:hyperlink r:id="rId1" w:history="1">
        <w:r w:rsidRPr="00477C40">
          <w:rPr>
            <w:rStyle w:val="Hyperlink"/>
          </w:rPr>
          <w:t>https://easystats.github.io/effectsize/articles/simple_htests.html#rank-based-tests</w:t>
        </w:r>
      </w:hyperlink>
    </w:p>
    <w:p w14:paraId="23DCC700" w14:textId="77777777" w:rsidR="00CA3C26" w:rsidRDefault="00CA3C26">
      <w:pPr>
        <w:pStyle w:val="CommentText"/>
        <w:jc w:val="left"/>
      </w:pPr>
      <w:r>
        <w:rPr>
          <w:color w:val="222222"/>
          <w:highlight w:val="white"/>
        </w:rPr>
        <w:t>Kerby, D. S. (2014). The simple difference formula: An approach to teaching nonparametric correlation</w:t>
      </w:r>
    </w:p>
    <w:p w14:paraId="67CB0E49" w14:textId="77777777" w:rsidR="00CA3C26" w:rsidRDefault="00CA3C26">
      <w:pPr>
        <w:pStyle w:val="CommentText"/>
        <w:jc w:val="left"/>
      </w:pPr>
    </w:p>
    <w:p w14:paraId="73EFE4B4" w14:textId="77777777" w:rsidR="00CA3C26" w:rsidRDefault="00CA3C26">
      <w:pPr>
        <w:pStyle w:val="CommentText"/>
        <w:jc w:val="left"/>
      </w:pPr>
    </w:p>
    <w:p w14:paraId="5525B398" w14:textId="77777777" w:rsidR="00CA3C26" w:rsidRDefault="00CA3C26">
      <w:pPr>
        <w:pStyle w:val="CommentText"/>
        <w:jc w:val="left"/>
      </w:pPr>
      <w:r>
        <w:t>Mattan recommended computing Cohens d with his package (</w:t>
      </w:r>
      <w:hyperlink r:id="rId2" w:history="1">
        <w:r w:rsidRPr="00477C40">
          <w:rPr>
            <w:rStyle w:val="Hyperlink"/>
          </w:rPr>
          <w:t>https://easystats.github.io/effectsize/reference/cohens_d.html</w:t>
        </w:r>
      </w:hyperlink>
      <w:r>
        <w:t>) even for the violating variables.</w:t>
      </w:r>
    </w:p>
    <w:p w14:paraId="22679EC5" w14:textId="77777777" w:rsidR="00CA3C26" w:rsidRDefault="00CA3C26">
      <w:pPr>
        <w:pStyle w:val="CommentText"/>
        <w:jc w:val="left"/>
      </w:pPr>
    </w:p>
    <w:p w14:paraId="7C42A927" w14:textId="77777777" w:rsidR="00CA3C26" w:rsidRDefault="00CA3C26">
      <w:pPr>
        <w:pStyle w:val="CommentText"/>
        <w:jc w:val="left"/>
      </w:pPr>
      <w:r>
        <w:t>I think I will change back to Cohen's dz.</w:t>
      </w:r>
    </w:p>
    <w:p w14:paraId="24604936" w14:textId="77777777" w:rsidR="00CA3C26" w:rsidRDefault="00CA3C26">
      <w:pPr>
        <w:pStyle w:val="CommentText"/>
        <w:jc w:val="left"/>
      </w:pPr>
    </w:p>
    <w:p w14:paraId="34F56238" w14:textId="77777777" w:rsidR="00CA3C26" w:rsidRDefault="00CA3C26" w:rsidP="00477C40">
      <w:pPr>
        <w:pStyle w:val="CommentText"/>
        <w:jc w:val="left"/>
      </w:pPr>
    </w:p>
  </w:comment>
  <w:comment w:id="1299" w:author="Chen Heller" w:date="2022-08-26T11:24:00Z" w:initials="CH">
    <w:p w14:paraId="2F35CF18" w14:textId="270D1A10" w:rsidR="00632B17" w:rsidRDefault="00DD6996" w:rsidP="00E96D8E">
      <w:pPr>
        <w:pStyle w:val="CommentText"/>
      </w:pPr>
      <w:r>
        <w:rPr>
          <w:rStyle w:val="CommentReference"/>
        </w:rPr>
        <w:annotationRef/>
      </w:r>
      <w:r w:rsidR="00632B17">
        <w:t>For Liad:</w:t>
      </w:r>
    </w:p>
    <w:p w14:paraId="630D6087" w14:textId="77777777" w:rsidR="00632B17" w:rsidRDefault="00632B17" w:rsidP="00E96D8E">
      <w:pPr>
        <w:pStyle w:val="CommentText"/>
      </w:pPr>
      <w:r>
        <w:t>Since you removed it I assume this is not relevant?</w:t>
      </w:r>
    </w:p>
  </w:comment>
  <w:comment w:id="1440" w:author="Chen Heller" w:date="2022-09-04T12:20:00Z" w:initials="CH">
    <w:p w14:paraId="363769D6" w14:textId="4F7C3C4F" w:rsidR="00F517ED" w:rsidRDefault="00F517ED" w:rsidP="00E96D8E">
      <w:pPr>
        <w:pStyle w:val="CommentText"/>
      </w:pPr>
      <w:r>
        <w:rPr>
          <w:rStyle w:val="CommentReference"/>
        </w:rPr>
        <w:annotationRef/>
      </w:r>
      <w:r>
        <w:t>Difference between the proportion of favorable pairs (data pairs that support the hypothesis that there is a difference between the means) and unfavorable pairs.</w:t>
      </w:r>
    </w:p>
    <w:p w14:paraId="06E40BDD" w14:textId="77777777" w:rsidR="00F517ED" w:rsidRDefault="00F517ED" w:rsidP="00E96D8E">
      <w:pPr>
        <w:pStyle w:val="CommentText"/>
      </w:pPr>
    </w:p>
    <w:p w14:paraId="16A3E568" w14:textId="77777777" w:rsidR="00F517ED" w:rsidRDefault="00F517ED" w:rsidP="00E96D8E">
      <w:pPr>
        <w:pStyle w:val="CommentText"/>
      </w:pPr>
      <w:r>
        <w:t>In other words: difference between the amount of evidence for and amount of evidence against H1.</w:t>
      </w:r>
    </w:p>
  </w:comment>
  <w:comment w:id="1445" w:author="Chen Heller" w:date="2022-09-04T12:11:00Z" w:initials="CH">
    <w:p w14:paraId="0F19BB3E" w14:textId="43FA83C0" w:rsidR="00C0770D" w:rsidRDefault="00C0770D" w:rsidP="00E96D8E">
      <w:pPr>
        <w:pStyle w:val="CommentText"/>
      </w:pPr>
      <w:r>
        <w:rPr>
          <w:rStyle w:val="CommentReference"/>
        </w:rPr>
        <w:annotationRef/>
      </w:r>
      <w:hyperlink r:id="rId3" w:anchor="rank-based-tests" w:history="1">
        <w:r w:rsidRPr="00251A6B">
          <w:rPr>
            <w:rStyle w:val="Hyperlink"/>
          </w:rPr>
          <w:t>https://easystats.github.io/effectsize/articles/simple_htests.html#rank-based-tests</w:t>
        </w:r>
      </w:hyperlink>
    </w:p>
  </w:comment>
  <w:comment w:id="1732" w:author="Chen Heller" w:date="2022-09-10T09:14:00Z" w:initials="CH">
    <w:p w14:paraId="59877A39" w14:textId="40DBCCA1" w:rsidR="00E5510C" w:rsidRDefault="00E5510C" w:rsidP="00E96D8E">
      <w:pPr>
        <w:pStyle w:val="CommentText"/>
      </w:pPr>
      <w:r>
        <w:rPr>
          <w:rStyle w:val="CommentReference"/>
        </w:rPr>
        <w:annotationRef/>
      </w:r>
      <w:r>
        <w:t>For Liad:</w:t>
      </w:r>
    </w:p>
    <w:p w14:paraId="525BD9EF" w14:textId="77777777" w:rsidR="00E5510C" w:rsidRDefault="00E5510C" w:rsidP="00E96D8E">
      <w:pPr>
        <w:pStyle w:val="CommentText"/>
      </w:pPr>
      <w:r>
        <w:t>You didn't review the general discussion yet.</w:t>
      </w:r>
    </w:p>
  </w:comment>
  <w:comment w:id="1733" w:author="Chen Heller" w:date="2022-09-11T15:13:00Z" w:initials="CH">
    <w:p w14:paraId="1F1AC505" w14:textId="77777777" w:rsidR="005F25E3" w:rsidRDefault="005F25E3" w:rsidP="00E96D8E">
      <w:pPr>
        <w:pStyle w:val="CommentText"/>
      </w:pPr>
      <w:r>
        <w:rPr>
          <w:rStyle w:val="CommentReference"/>
        </w:rPr>
        <w:annotationRef/>
      </w:r>
      <w:r>
        <w:t>For Liad:</w:t>
      </w:r>
    </w:p>
    <w:p w14:paraId="2FF269E7" w14:textId="77777777" w:rsidR="005F25E3" w:rsidRDefault="005F25E3" w:rsidP="00E96D8E">
      <w:pPr>
        <w:pStyle w:val="CommentText"/>
      </w:pPr>
      <w:r>
        <w:t>Should I divide the discussion with titles? Or is it clear enough the way it is?</w:t>
      </w:r>
    </w:p>
  </w:comment>
  <w:comment w:id="1878" w:author="Chen Heller" w:date="2022-09-04T13:36:00Z" w:initials="CH">
    <w:p w14:paraId="32662B10" w14:textId="534ECACB"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959" w:author="Chen Heller" w:date="2022-09-11T19:41:00Z" w:initials="CH">
    <w:p w14:paraId="1240DCA1" w14:textId="77777777" w:rsidR="00F43BB9" w:rsidRDefault="00F43BB9" w:rsidP="00C768CB">
      <w:pPr>
        <w:pStyle w:val="CommentText"/>
        <w:jc w:val="left"/>
      </w:pPr>
      <w:r>
        <w:rPr>
          <w:rStyle w:val="CommentReference"/>
        </w:rPr>
        <w:annotationRef/>
      </w:r>
      <w:r>
        <w:t xml:space="preserve">Yes it does, Greenwald talked about the prime surviving for only SOA of 67-100m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F08969" w15:done="1"/>
  <w15:commentEx w15:paraId="3420488D" w15:done="0"/>
  <w15:commentEx w15:paraId="3308D088" w15:paraIdParent="3420488D" w15:done="0"/>
  <w15:commentEx w15:paraId="4EB89988" w15:done="0"/>
  <w15:commentEx w15:paraId="4F6F2531" w15:done="0"/>
  <w15:commentEx w15:paraId="6DEBA469" w15:paraIdParent="4F6F2531" w15:done="0"/>
  <w15:commentEx w15:paraId="3ED609D1" w15:done="0"/>
  <w15:commentEx w15:paraId="1F6EBB6C"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26CE9996" w15:done="0"/>
  <w15:commentEx w15:paraId="23EB251F" w15:done="0"/>
  <w15:commentEx w15:paraId="25FCFA63" w15:done="0"/>
  <w15:commentEx w15:paraId="01D33EE0" w15:paraIdParent="25FCFA63" w15:done="0"/>
  <w15:commentEx w15:paraId="51C8CA44" w15:done="0"/>
  <w15:commentEx w15:paraId="0C2904B3" w15:paraIdParent="51C8CA44" w15:done="0"/>
  <w15:commentEx w15:paraId="14E1BC75" w15:done="0"/>
  <w15:commentEx w15:paraId="7FA8667A" w15:done="0"/>
  <w15:commentEx w15:paraId="0324C183" w15:done="0"/>
  <w15:commentEx w15:paraId="094AF53A" w15:done="1"/>
  <w15:commentEx w15:paraId="48D7BC2B" w15:done="1"/>
  <w15:commentEx w15:paraId="34F56238" w15:done="0"/>
  <w15:commentEx w15:paraId="630D6087" w15:done="0"/>
  <w15:commentEx w15:paraId="16A3E568" w15:done="1"/>
  <w15:commentEx w15:paraId="0F19BB3E" w15:done="0"/>
  <w15:commentEx w15:paraId="525BD9EF" w15:done="0"/>
  <w15:commentEx w15:paraId="2FF269E7" w15:paraIdParent="525BD9EF" w15:done="0"/>
  <w15:commentEx w15:paraId="57C983B6" w15:done="1"/>
  <w15:commentEx w15:paraId="1240DC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8F51" w16cex:dateUtc="2022-07-09T20:35:00Z"/>
  <w16cex:commentExtensible w16cex:durableId="26A6ACC9" w16cex:dateUtc="2022-08-17T06:54:00Z"/>
  <w16cex:commentExtensible w16cex:durableId="26B31D85" w16cex:dateUtc="2022-08-26T07:23:00Z"/>
  <w16cex:commentExtensible w16cex:durableId="266710EB" w16cex:dateUtc="2022-06-29T14:56:00Z"/>
  <w16cex:commentExtensible w16cex:durableId="268A7F04" w16cex:dateUtc="2022-07-26T11:56:00Z"/>
  <w16cex:commentExtensible w16cex:durableId="26A6AEE7" w16cex:dateUtc="2022-08-17T07:03:00Z"/>
  <w16cex:commentExtensible w16cex:durableId="26C8D221" w16cex:dateUtc="2022-09-11T18:31:00Z"/>
  <w16cex:commentExtensible w16cex:durableId="26A7FC20" w16cex:dateUtc="2022-08-18T06:45: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C9A155" w16cex:dateUtc="2022-09-12T09:15:00Z"/>
  <w16cex:commentExtensible w16cex:durableId="26A7FFF1" w16cex:dateUtc="2022-08-18T07:01:00Z"/>
  <w16cex:commentExtensible w16cex:durableId="26914819" w16cex:dateUtc="2022-07-31T15:27:00Z"/>
  <w16cex:commentExtensible w16cex:durableId="26A8000E" w16cex:dateUtc="2022-08-18T07:02:00Z"/>
  <w16cex:commentExtensible w16cex:durableId="26A80332" w16cex:dateUtc="2022-08-18T07:15:00Z"/>
  <w16cex:commentExtensible w16cex:durableId="26B73A78" w16cex:dateUtc="2022-08-29T10:15:00Z"/>
  <w16cex:commentExtensible w16cex:durableId="26C48698" w16cex:dateUtc="2022-09-08T09:34:00Z"/>
  <w16cex:commentExtensible w16cex:durableId="26C9AA23" w16cex:dateUtc="2022-09-12T09:52:00Z"/>
  <w16cex:commentExtensible w16cex:durableId="26B73D80" w16cex:dateUtc="2022-08-18T17:31:00Z"/>
  <w16cex:commentExtensible w16cex:durableId="26BAFD12" w16cex:dateUtc="2022-09-01T06:42:00Z"/>
  <w16cex:commentExtensible w16cex:durableId="26B32938" w16cex:dateUtc="2022-08-26T08:12:00Z"/>
  <w16cex:commentExtensible w16cex:durableId="26C6C72D" w16cex:dateUtc="2022-09-10T05:19:00Z"/>
  <w16cex:commentExtensible w16cex:durableId="26B32BF1" w16cex:dateUtc="2022-08-26T08:24:00Z"/>
  <w16cex:commentExtensible w16cex:durableId="26BF1692" w16cex:dateUtc="2022-09-04T09:20:00Z"/>
  <w16cex:commentExtensible w16cex:durableId="26BF145C" w16cex:dateUtc="2022-09-04T09:11:00Z"/>
  <w16cex:commentExtensible w16cex:durableId="26C6D409" w16cex:dateUtc="2022-09-10T06:14:00Z"/>
  <w16cex:commentExtensible w16cex:durableId="26C879B4" w16cex:dateUtc="2022-09-11T12:13:00Z"/>
  <w16cex:commentExtensible w16cex:durableId="26BF287B" w16cex:dateUtc="2022-09-04T10:36:00Z"/>
  <w16cex:commentExtensible w16cex:durableId="26C8B87E" w16cex:dateUtc="2022-09-1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F08969" w16cid:durableId="26748F51"/>
  <w16cid:commentId w16cid:paraId="3420488D" w16cid:durableId="26A6ACC9"/>
  <w16cid:commentId w16cid:paraId="3308D088" w16cid:durableId="26B31D85"/>
  <w16cid:commentId w16cid:paraId="4EB89988" w16cid:durableId="266710EB"/>
  <w16cid:commentId w16cid:paraId="4F6F2531" w16cid:durableId="268A7F04"/>
  <w16cid:commentId w16cid:paraId="6DEBA469" w16cid:durableId="26A6AEE7"/>
  <w16cid:commentId w16cid:paraId="3ED609D1" w16cid:durableId="26C8D221"/>
  <w16cid:commentId w16cid:paraId="1F6EBB6C" w16cid:durableId="26A7FC20"/>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26CE9996" w16cid:durableId="26C9A155"/>
  <w16cid:commentId w16cid:paraId="23EB251F" w16cid:durableId="26A7FFF1"/>
  <w16cid:commentId w16cid:paraId="25FCFA63" w16cid:durableId="26914819"/>
  <w16cid:commentId w16cid:paraId="01D33EE0" w16cid:durableId="26A8000E"/>
  <w16cid:commentId w16cid:paraId="51C8CA44" w16cid:durableId="26A80332"/>
  <w16cid:commentId w16cid:paraId="0C2904B3" w16cid:durableId="26B73A78"/>
  <w16cid:commentId w16cid:paraId="14E1BC75" w16cid:durableId="26C48698"/>
  <w16cid:commentId w16cid:paraId="7FA8667A" w16cid:durableId="26C9AA23"/>
  <w16cid:commentId w16cid:paraId="0324C183" w16cid:durableId="26B73D80"/>
  <w16cid:commentId w16cid:paraId="094AF53A" w16cid:durableId="26BAFD12"/>
  <w16cid:commentId w16cid:paraId="48D7BC2B" w16cid:durableId="26B32938"/>
  <w16cid:commentId w16cid:paraId="34F56238" w16cid:durableId="26C6C72D"/>
  <w16cid:commentId w16cid:paraId="630D6087" w16cid:durableId="26B32BF1"/>
  <w16cid:commentId w16cid:paraId="16A3E568" w16cid:durableId="26BF1692"/>
  <w16cid:commentId w16cid:paraId="0F19BB3E" w16cid:durableId="26BF145C"/>
  <w16cid:commentId w16cid:paraId="525BD9EF" w16cid:durableId="26C6D409"/>
  <w16cid:commentId w16cid:paraId="2FF269E7" w16cid:durableId="26C879B4"/>
  <w16cid:commentId w16cid:paraId="57C983B6" w16cid:durableId="26BF287B"/>
  <w16cid:commentId w16cid:paraId="1240DCA1" w16cid:durableId="26C8B8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DB073" w14:textId="77777777" w:rsidR="00690FB8" w:rsidRDefault="00690FB8" w:rsidP="00E96D8E">
      <w:r>
        <w:separator/>
      </w:r>
    </w:p>
  </w:endnote>
  <w:endnote w:type="continuationSeparator" w:id="0">
    <w:p w14:paraId="3273CA70" w14:textId="77777777" w:rsidR="00690FB8" w:rsidRDefault="00690FB8"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C6A59" w14:textId="77777777" w:rsidR="00690FB8" w:rsidRDefault="00690FB8" w:rsidP="00E96D8E">
      <w:r>
        <w:separator/>
      </w:r>
    </w:p>
  </w:footnote>
  <w:footnote w:type="continuationSeparator" w:id="0">
    <w:p w14:paraId="7A51D788" w14:textId="77777777" w:rsidR="00690FB8" w:rsidRDefault="00690FB8" w:rsidP="00E96D8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5"/>
  </w:num>
  <w:num w:numId="4" w16cid:durableId="2020572439">
    <w:abstractNumId w:val="10"/>
  </w:num>
  <w:num w:numId="5" w16cid:durableId="2135711790">
    <w:abstractNumId w:val="9"/>
  </w:num>
  <w:num w:numId="6" w16cid:durableId="1901012161">
    <w:abstractNumId w:val="6"/>
  </w:num>
  <w:num w:numId="7" w16cid:durableId="1447654621">
    <w:abstractNumId w:val="12"/>
  </w:num>
  <w:num w:numId="8" w16cid:durableId="745152321">
    <w:abstractNumId w:val="13"/>
  </w:num>
  <w:num w:numId="9" w16cid:durableId="1170019918">
    <w:abstractNumId w:val="11"/>
  </w:num>
  <w:num w:numId="10" w16cid:durableId="1747995171">
    <w:abstractNumId w:val="5"/>
  </w:num>
  <w:num w:numId="11" w16cid:durableId="1328169761">
    <w:abstractNumId w:val="14"/>
  </w:num>
  <w:num w:numId="12" w16cid:durableId="1070663993">
    <w:abstractNumId w:val="8"/>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None" w15:userId="Liad Mudr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776A"/>
    <w:rsid w:val="00007C6C"/>
    <w:rsid w:val="0001046E"/>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678"/>
    <w:rsid w:val="0001784E"/>
    <w:rsid w:val="00017A5E"/>
    <w:rsid w:val="00017EEB"/>
    <w:rsid w:val="000203F3"/>
    <w:rsid w:val="00021E3D"/>
    <w:rsid w:val="000227A2"/>
    <w:rsid w:val="000259CC"/>
    <w:rsid w:val="00026588"/>
    <w:rsid w:val="00026CD9"/>
    <w:rsid w:val="000316E6"/>
    <w:rsid w:val="000318D8"/>
    <w:rsid w:val="00031A17"/>
    <w:rsid w:val="00031DF1"/>
    <w:rsid w:val="00031FDA"/>
    <w:rsid w:val="0003204C"/>
    <w:rsid w:val="00032165"/>
    <w:rsid w:val="0003233A"/>
    <w:rsid w:val="000328DE"/>
    <w:rsid w:val="00032B9F"/>
    <w:rsid w:val="00032C67"/>
    <w:rsid w:val="000351A9"/>
    <w:rsid w:val="00035EB3"/>
    <w:rsid w:val="000360C2"/>
    <w:rsid w:val="00036854"/>
    <w:rsid w:val="000374A6"/>
    <w:rsid w:val="00037672"/>
    <w:rsid w:val="00037E4F"/>
    <w:rsid w:val="000402D6"/>
    <w:rsid w:val="00040826"/>
    <w:rsid w:val="00041109"/>
    <w:rsid w:val="000418CC"/>
    <w:rsid w:val="00041D70"/>
    <w:rsid w:val="000426E5"/>
    <w:rsid w:val="000427F1"/>
    <w:rsid w:val="0004324F"/>
    <w:rsid w:val="000438C2"/>
    <w:rsid w:val="000438FC"/>
    <w:rsid w:val="00043A11"/>
    <w:rsid w:val="00043A33"/>
    <w:rsid w:val="00043EEA"/>
    <w:rsid w:val="0004464E"/>
    <w:rsid w:val="000447DE"/>
    <w:rsid w:val="00045011"/>
    <w:rsid w:val="00045865"/>
    <w:rsid w:val="00045AE5"/>
    <w:rsid w:val="00045F12"/>
    <w:rsid w:val="00045FE5"/>
    <w:rsid w:val="000470DB"/>
    <w:rsid w:val="000475DF"/>
    <w:rsid w:val="00050F36"/>
    <w:rsid w:val="000517AB"/>
    <w:rsid w:val="00052C82"/>
    <w:rsid w:val="00053279"/>
    <w:rsid w:val="000540D0"/>
    <w:rsid w:val="000556D1"/>
    <w:rsid w:val="00056B2C"/>
    <w:rsid w:val="00057206"/>
    <w:rsid w:val="00057528"/>
    <w:rsid w:val="000575A4"/>
    <w:rsid w:val="00060B5C"/>
    <w:rsid w:val="00060FE2"/>
    <w:rsid w:val="00065032"/>
    <w:rsid w:val="00066C8F"/>
    <w:rsid w:val="000670D0"/>
    <w:rsid w:val="00067A0C"/>
    <w:rsid w:val="000708C7"/>
    <w:rsid w:val="000708EB"/>
    <w:rsid w:val="00070B6C"/>
    <w:rsid w:val="00070F22"/>
    <w:rsid w:val="000715CA"/>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250B"/>
    <w:rsid w:val="000841CA"/>
    <w:rsid w:val="00085B46"/>
    <w:rsid w:val="0008758E"/>
    <w:rsid w:val="000901C4"/>
    <w:rsid w:val="00090482"/>
    <w:rsid w:val="00090FA8"/>
    <w:rsid w:val="000920D5"/>
    <w:rsid w:val="000936FE"/>
    <w:rsid w:val="00093ED3"/>
    <w:rsid w:val="000979FB"/>
    <w:rsid w:val="00097AB5"/>
    <w:rsid w:val="00097ED6"/>
    <w:rsid w:val="000A08DF"/>
    <w:rsid w:val="000A0A7C"/>
    <w:rsid w:val="000A1965"/>
    <w:rsid w:val="000A1CFE"/>
    <w:rsid w:val="000A2938"/>
    <w:rsid w:val="000A2DFD"/>
    <w:rsid w:val="000A35F7"/>
    <w:rsid w:val="000A4076"/>
    <w:rsid w:val="000A4322"/>
    <w:rsid w:val="000A4571"/>
    <w:rsid w:val="000A46FC"/>
    <w:rsid w:val="000A57D4"/>
    <w:rsid w:val="000A5DD3"/>
    <w:rsid w:val="000A6D7D"/>
    <w:rsid w:val="000A70AF"/>
    <w:rsid w:val="000A7147"/>
    <w:rsid w:val="000A79AA"/>
    <w:rsid w:val="000B0F47"/>
    <w:rsid w:val="000B21D6"/>
    <w:rsid w:val="000B2D7C"/>
    <w:rsid w:val="000B335A"/>
    <w:rsid w:val="000B3669"/>
    <w:rsid w:val="000B3F6F"/>
    <w:rsid w:val="000B4215"/>
    <w:rsid w:val="000B4BF7"/>
    <w:rsid w:val="000B4D84"/>
    <w:rsid w:val="000B581A"/>
    <w:rsid w:val="000B5F56"/>
    <w:rsid w:val="000B62AF"/>
    <w:rsid w:val="000C08B9"/>
    <w:rsid w:val="000C12B0"/>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7B1C"/>
    <w:rsid w:val="000E048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6B75"/>
    <w:rsid w:val="000E6BB5"/>
    <w:rsid w:val="000F04D8"/>
    <w:rsid w:val="000F239A"/>
    <w:rsid w:val="000F24FF"/>
    <w:rsid w:val="000F3303"/>
    <w:rsid w:val="000F3CE6"/>
    <w:rsid w:val="000F51E1"/>
    <w:rsid w:val="000F6069"/>
    <w:rsid w:val="000F7554"/>
    <w:rsid w:val="00100C8A"/>
    <w:rsid w:val="00100CB9"/>
    <w:rsid w:val="00102041"/>
    <w:rsid w:val="00102600"/>
    <w:rsid w:val="001034FA"/>
    <w:rsid w:val="00103CA0"/>
    <w:rsid w:val="00104F28"/>
    <w:rsid w:val="00105A3C"/>
    <w:rsid w:val="0010600A"/>
    <w:rsid w:val="00106015"/>
    <w:rsid w:val="001070A4"/>
    <w:rsid w:val="00107E5D"/>
    <w:rsid w:val="00110288"/>
    <w:rsid w:val="00110E44"/>
    <w:rsid w:val="00110E7A"/>
    <w:rsid w:val="00111697"/>
    <w:rsid w:val="00111A75"/>
    <w:rsid w:val="0011288F"/>
    <w:rsid w:val="00113B16"/>
    <w:rsid w:val="00113B55"/>
    <w:rsid w:val="00113BDC"/>
    <w:rsid w:val="00113E5D"/>
    <w:rsid w:val="00113F7D"/>
    <w:rsid w:val="00115AEF"/>
    <w:rsid w:val="0011641E"/>
    <w:rsid w:val="001169C6"/>
    <w:rsid w:val="00116C56"/>
    <w:rsid w:val="00116E0A"/>
    <w:rsid w:val="00121F45"/>
    <w:rsid w:val="00122755"/>
    <w:rsid w:val="00122FDB"/>
    <w:rsid w:val="0012397A"/>
    <w:rsid w:val="00123D27"/>
    <w:rsid w:val="0012516F"/>
    <w:rsid w:val="00126822"/>
    <w:rsid w:val="0012693A"/>
    <w:rsid w:val="0012779F"/>
    <w:rsid w:val="00127BFA"/>
    <w:rsid w:val="00127CC6"/>
    <w:rsid w:val="001300C2"/>
    <w:rsid w:val="001306CF"/>
    <w:rsid w:val="00131334"/>
    <w:rsid w:val="001330A3"/>
    <w:rsid w:val="001340B5"/>
    <w:rsid w:val="00134229"/>
    <w:rsid w:val="00134415"/>
    <w:rsid w:val="001349CD"/>
    <w:rsid w:val="001349F3"/>
    <w:rsid w:val="00135091"/>
    <w:rsid w:val="0013520C"/>
    <w:rsid w:val="001353FA"/>
    <w:rsid w:val="0013594C"/>
    <w:rsid w:val="00135A50"/>
    <w:rsid w:val="00136091"/>
    <w:rsid w:val="00136373"/>
    <w:rsid w:val="00137135"/>
    <w:rsid w:val="001406C6"/>
    <w:rsid w:val="00140CE6"/>
    <w:rsid w:val="00140DBB"/>
    <w:rsid w:val="00140F25"/>
    <w:rsid w:val="001413AA"/>
    <w:rsid w:val="0014206C"/>
    <w:rsid w:val="001428B9"/>
    <w:rsid w:val="00142A1B"/>
    <w:rsid w:val="00142EA6"/>
    <w:rsid w:val="00144437"/>
    <w:rsid w:val="001448F8"/>
    <w:rsid w:val="00145718"/>
    <w:rsid w:val="0014585C"/>
    <w:rsid w:val="00145BDF"/>
    <w:rsid w:val="00146903"/>
    <w:rsid w:val="0014786A"/>
    <w:rsid w:val="00147F56"/>
    <w:rsid w:val="00151575"/>
    <w:rsid w:val="00151907"/>
    <w:rsid w:val="00151961"/>
    <w:rsid w:val="001537B9"/>
    <w:rsid w:val="001545CD"/>
    <w:rsid w:val="001546D4"/>
    <w:rsid w:val="00154EA4"/>
    <w:rsid w:val="00156B76"/>
    <w:rsid w:val="001601EF"/>
    <w:rsid w:val="0016027A"/>
    <w:rsid w:val="00160722"/>
    <w:rsid w:val="00160CCB"/>
    <w:rsid w:val="001610B1"/>
    <w:rsid w:val="001617E7"/>
    <w:rsid w:val="001623ED"/>
    <w:rsid w:val="001644D5"/>
    <w:rsid w:val="00164C29"/>
    <w:rsid w:val="00167E05"/>
    <w:rsid w:val="001700A8"/>
    <w:rsid w:val="00170ED8"/>
    <w:rsid w:val="00171C1B"/>
    <w:rsid w:val="001727BA"/>
    <w:rsid w:val="0017292F"/>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F21"/>
    <w:rsid w:val="001815E7"/>
    <w:rsid w:val="001819A0"/>
    <w:rsid w:val="00181FAD"/>
    <w:rsid w:val="0018223D"/>
    <w:rsid w:val="0018258F"/>
    <w:rsid w:val="00182B4C"/>
    <w:rsid w:val="0018315F"/>
    <w:rsid w:val="001831E1"/>
    <w:rsid w:val="00183AC8"/>
    <w:rsid w:val="00183E25"/>
    <w:rsid w:val="00183F4C"/>
    <w:rsid w:val="001841B2"/>
    <w:rsid w:val="001848FB"/>
    <w:rsid w:val="00184A78"/>
    <w:rsid w:val="00185114"/>
    <w:rsid w:val="0018566B"/>
    <w:rsid w:val="001870BF"/>
    <w:rsid w:val="001878C6"/>
    <w:rsid w:val="00187EC9"/>
    <w:rsid w:val="0019030C"/>
    <w:rsid w:val="00192472"/>
    <w:rsid w:val="0019375F"/>
    <w:rsid w:val="00193E58"/>
    <w:rsid w:val="00194F90"/>
    <w:rsid w:val="0019598D"/>
    <w:rsid w:val="00195ED2"/>
    <w:rsid w:val="00196B2E"/>
    <w:rsid w:val="001970E3"/>
    <w:rsid w:val="00197343"/>
    <w:rsid w:val="001973B1"/>
    <w:rsid w:val="001973D0"/>
    <w:rsid w:val="00197453"/>
    <w:rsid w:val="001979C8"/>
    <w:rsid w:val="001979E7"/>
    <w:rsid w:val="00197DF8"/>
    <w:rsid w:val="001A054F"/>
    <w:rsid w:val="001A0B21"/>
    <w:rsid w:val="001A1770"/>
    <w:rsid w:val="001A1E55"/>
    <w:rsid w:val="001A2A7D"/>
    <w:rsid w:val="001A2B81"/>
    <w:rsid w:val="001A2F5A"/>
    <w:rsid w:val="001A3D21"/>
    <w:rsid w:val="001A5E76"/>
    <w:rsid w:val="001A63B3"/>
    <w:rsid w:val="001A789C"/>
    <w:rsid w:val="001A7B76"/>
    <w:rsid w:val="001B1247"/>
    <w:rsid w:val="001B15B9"/>
    <w:rsid w:val="001B1644"/>
    <w:rsid w:val="001B16FC"/>
    <w:rsid w:val="001B187C"/>
    <w:rsid w:val="001B1EA8"/>
    <w:rsid w:val="001B2C33"/>
    <w:rsid w:val="001B34B0"/>
    <w:rsid w:val="001B37E5"/>
    <w:rsid w:val="001B4029"/>
    <w:rsid w:val="001B4150"/>
    <w:rsid w:val="001B4591"/>
    <w:rsid w:val="001B4828"/>
    <w:rsid w:val="001B4C3F"/>
    <w:rsid w:val="001B4C51"/>
    <w:rsid w:val="001B59D0"/>
    <w:rsid w:val="001B5AF6"/>
    <w:rsid w:val="001B63C7"/>
    <w:rsid w:val="001B6994"/>
    <w:rsid w:val="001B79B5"/>
    <w:rsid w:val="001C003C"/>
    <w:rsid w:val="001C015A"/>
    <w:rsid w:val="001C105D"/>
    <w:rsid w:val="001C113F"/>
    <w:rsid w:val="001C2384"/>
    <w:rsid w:val="001C2970"/>
    <w:rsid w:val="001C60AE"/>
    <w:rsid w:val="001C68DB"/>
    <w:rsid w:val="001C6E90"/>
    <w:rsid w:val="001C7112"/>
    <w:rsid w:val="001C733A"/>
    <w:rsid w:val="001D013F"/>
    <w:rsid w:val="001D0489"/>
    <w:rsid w:val="001D0C5A"/>
    <w:rsid w:val="001D0E54"/>
    <w:rsid w:val="001D15C6"/>
    <w:rsid w:val="001D3E89"/>
    <w:rsid w:val="001D5177"/>
    <w:rsid w:val="001D5BF1"/>
    <w:rsid w:val="001D6067"/>
    <w:rsid w:val="001D6512"/>
    <w:rsid w:val="001E06E0"/>
    <w:rsid w:val="001E0823"/>
    <w:rsid w:val="001E0906"/>
    <w:rsid w:val="001E0A80"/>
    <w:rsid w:val="001E0D76"/>
    <w:rsid w:val="001E1DCA"/>
    <w:rsid w:val="001E3689"/>
    <w:rsid w:val="001E3B21"/>
    <w:rsid w:val="001E4D2E"/>
    <w:rsid w:val="001E53E4"/>
    <w:rsid w:val="001E631C"/>
    <w:rsid w:val="001E64D4"/>
    <w:rsid w:val="001E6C3F"/>
    <w:rsid w:val="001E73BA"/>
    <w:rsid w:val="001E74C0"/>
    <w:rsid w:val="001E75F1"/>
    <w:rsid w:val="001F14C2"/>
    <w:rsid w:val="001F1726"/>
    <w:rsid w:val="001F1A45"/>
    <w:rsid w:val="001F266C"/>
    <w:rsid w:val="001F2731"/>
    <w:rsid w:val="001F28FD"/>
    <w:rsid w:val="001F29A9"/>
    <w:rsid w:val="001F3AF5"/>
    <w:rsid w:val="001F3C9B"/>
    <w:rsid w:val="001F3CD4"/>
    <w:rsid w:val="001F4284"/>
    <w:rsid w:val="001F4318"/>
    <w:rsid w:val="001F68A9"/>
    <w:rsid w:val="001F6E52"/>
    <w:rsid w:val="001F76F0"/>
    <w:rsid w:val="00200759"/>
    <w:rsid w:val="00200A9F"/>
    <w:rsid w:val="00200E5D"/>
    <w:rsid w:val="00202472"/>
    <w:rsid w:val="0020308A"/>
    <w:rsid w:val="00203345"/>
    <w:rsid w:val="002041CD"/>
    <w:rsid w:val="00204617"/>
    <w:rsid w:val="00205077"/>
    <w:rsid w:val="0020511F"/>
    <w:rsid w:val="0020575E"/>
    <w:rsid w:val="002057FC"/>
    <w:rsid w:val="00207190"/>
    <w:rsid w:val="0021061A"/>
    <w:rsid w:val="00210691"/>
    <w:rsid w:val="0021076E"/>
    <w:rsid w:val="00211090"/>
    <w:rsid w:val="00211536"/>
    <w:rsid w:val="00211609"/>
    <w:rsid w:val="002117CC"/>
    <w:rsid w:val="002120B2"/>
    <w:rsid w:val="002124FE"/>
    <w:rsid w:val="00212D8D"/>
    <w:rsid w:val="00212E1E"/>
    <w:rsid w:val="00213718"/>
    <w:rsid w:val="002142E8"/>
    <w:rsid w:val="00214426"/>
    <w:rsid w:val="0021465D"/>
    <w:rsid w:val="00214847"/>
    <w:rsid w:val="002154B5"/>
    <w:rsid w:val="002154F5"/>
    <w:rsid w:val="00215D10"/>
    <w:rsid w:val="00215E02"/>
    <w:rsid w:val="00216E1D"/>
    <w:rsid w:val="002171F9"/>
    <w:rsid w:val="00220703"/>
    <w:rsid w:val="0022111D"/>
    <w:rsid w:val="00221760"/>
    <w:rsid w:val="00221891"/>
    <w:rsid w:val="002219BE"/>
    <w:rsid w:val="00222164"/>
    <w:rsid w:val="002243A0"/>
    <w:rsid w:val="002244FA"/>
    <w:rsid w:val="002249A5"/>
    <w:rsid w:val="00224A4F"/>
    <w:rsid w:val="00224F81"/>
    <w:rsid w:val="002251BA"/>
    <w:rsid w:val="00226189"/>
    <w:rsid w:val="00226EAF"/>
    <w:rsid w:val="00226FFE"/>
    <w:rsid w:val="00231102"/>
    <w:rsid w:val="00231216"/>
    <w:rsid w:val="00231516"/>
    <w:rsid w:val="00231BF7"/>
    <w:rsid w:val="002322CC"/>
    <w:rsid w:val="002326F0"/>
    <w:rsid w:val="00232D15"/>
    <w:rsid w:val="0023485D"/>
    <w:rsid w:val="00234B6D"/>
    <w:rsid w:val="00235843"/>
    <w:rsid w:val="00235A05"/>
    <w:rsid w:val="002361C2"/>
    <w:rsid w:val="00237BE6"/>
    <w:rsid w:val="00240180"/>
    <w:rsid w:val="00240A36"/>
    <w:rsid w:val="002411D5"/>
    <w:rsid w:val="002417FA"/>
    <w:rsid w:val="00242C6E"/>
    <w:rsid w:val="002435D8"/>
    <w:rsid w:val="00243720"/>
    <w:rsid w:val="002443DB"/>
    <w:rsid w:val="00244B03"/>
    <w:rsid w:val="00244D65"/>
    <w:rsid w:val="00245008"/>
    <w:rsid w:val="002453A3"/>
    <w:rsid w:val="00245B58"/>
    <w:rsid w:val="0024685B"/>
    <w:rsid w:val="0024692C"/>
    <w:rsid w:val="00246D3C"/>
    <w:rsid w:val="002474E6"/>
    <w:rsid w:val="00247A2B"/>
    <w:rsid w:val="00247BE4"/>
    <w:rsid w:val="00250CC1"/>
    <w:rsid w:val="002511B4"/>
    <w:rsid w:val="00252575"/>
    <w:rsid w:val="00253BED"/>
    <w:rsid w:val="002543C4"/>
    <w:rsid w:val="00254B4E"/>
    <w:rsid w:val="00255122"/>
    <w:rsid w:val="0025568C"/>
    <w:rsid w:val="00256119"/>
    <w:rsid w:val="002566AD"/>
    <w:rsid w:val="002566CA"/>
    <w:rsid w:val="0025720C"/>
    <w:rsid w:val="0026173E"/>
    <w:rsid w:val="00261B3E"/>
    <w:rsid w:val="002621B5"/>
    <w:rsid w:val="00263294"/>
    <w:rsid w:val="00264247"/>
    <w:rsid w:val="00264327"/>
    <w:rsid w:val="00264C7A"/>
    <w:rsid w:val="00264E7D"/>
    <w:rsid w:val="00266304"/>
    <w:rsid w:val="0026696C"/>
    <w:rsid w:val="00266A3E"/>
    <w:rsid w:val="00266F20"/>
    <w:rsid w:val="00267106"/>
    <w:rsid w:val="00270BDA"/>
    <w:rsid w:val="002723F7"/>
    <w:rsid w:val="00272960"/>
    <w:rsid w:val="00272E61"/>
    <w:rsid w:val="002745C1"/>
    <w:rsid w:val="0027524C"/>
    <w:rsid w:val="0027535D"/>
    <w:rsid w:val="00275555"/>
    <w:rsid w:val="00275D34"/>
    <w:rsid w:val="002761FE"/>
    <w:rsid w:val="002767E0"/>
    <w:rsid w:val="00276C9D"/>
    <w:rsid w:val="00276F6F"/>
    <w:rsid w:val="002777EE"/>
    <w:rsid w:val="00277DDF"/>
    <w:rsid w:val="002805E7"/>
    <w:rsid w:val="00280F21"/>
    <w:rsid w:val="00281898"/>
    <w:rsid w:val="00282180"/>
    <w:rsid w:val="00282594"/>
    <w:rsid w:val="00283229"/>
    <w:rsid w:val="00283780"/>
    <w:rsid w:val="00283CE4"/>
    <w:rsid w:val="00285237"/>
    <w:rsid w:val="00285F78"/>
    <w:rsid w:val="00286482"/>
    <w:rsid w:val="00286F95"/>
    <w:rsid w:val="002872BA"/>
    <w:rsid w:val="00290088"/>
    <w:rsid w:val="0029008D"/>
    <w:rsid w:val="002919AB"/>
    <w:rsid w:val="00291AF0"/>
    <w:rsid w:val="0029207C"/>
    <w:rsid w:val="0029247E"/>
    <w:rsid w:val="00292BAC"/>
    <w:rsid w:val="00293469"/>
    <w:rsid w:val="0029365B"/>
    <w:rsid w:val="00293C44"/>
    <w:rsid w:val="0029428F"/>
    <w:rsid w:val="002945D9"/>
    <w:rsid w:val="002953E3"/>
    <w:rsid w:val="00296BBA"/>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45A9"/>
    <w:rsid w:val="002A4B4D"/>
    <w:rsid w:val="002A5026"/>
    <w:rsid w:val="002A5658"/>
    <w:rsid w:val="002A5D3E"/>
    <w:rsid w:val="002A611B"/>
    <w:rsid w:val="002A64E7"/>
    <w:rsid w:val="002A67DA"/>
    <w:rsid w:val="002A6FB1"/>
    <w:rsid w:val="002A75DD"/>
    <w:rsid w:val="002A75E6"/>
    <w:rsid w:val="002B2300"/>
    <w:rsid w:val="002B243A"/>
    <w:rsid w:val="002B2AC5"/>
    <w:rsid w:val="002B390A"/>
    <w:rsid w:val="002B39BD"/>
    <w:rsid w:val="002B3D75"/>
    <w:rsid w:val="002B3DD7"/>
    <w:rsid w:val="002B4328"/>
    <w:rsid w:val="002B69FB"/>
    <w:rsid w:val="002B6B6F"/>
    <w:rsid w:val="002B6F94"/>
    <w:rsid w:val="002B70D4"/>
    <w:rsid w:val="002B73D8"/>
    <w:rsid w:val="002B76E2"/>
    <w:rsid w:val="002C0DC1"/>
    <w:rsid w:val="002C106B"/>
    <w:rsid w:val="002C1294"/>
    <w:rsid w:val="002C1431"/>
    <w:rsid w:val="002C1CE0"/>
    <w:rsid w:val="002C3E13"/>
    <w:rsid w:val="002C4159"/>
    <w:rsid w:val="002C4795"/>
    <w:rsid w:val="002C4D56"/>
    <w:rsid w:val="002C5295"/>
    <w:rsid w:val="002C64BB"/>
    <w:rsid w:val="002C7614"/>
    <w:rsid w:val="002D00F6"/>
    <w:rsid w:val="002D16B3"/>
    <w:rsid w:val="002D19AA"/>
    <w:rsid w:val="002D19AE"/>
    <w:rsid w:val="002D1D26"/>
    <w:rsid w:val="002D23B9"/>
    <w:rsid w:val="002D3024"/>
    <w:rsid w:val="002D3762"/>
    <w:rsid w:val="002D3986"/>
    <w:rsid w:val="002D3E32"/>
    <w:rsid w:val="002D4085"/>
    <w:rsid w:val="002D4450"/>
    <w:rsid w:val="002D4AE1"/>
    <w:rsid w:val="002D4F84"/>
    <w:rsid w:val="002D52B3"/>
    <w:rsid w:val="002D5AD2"/>
    <w:rsid w:val="002D5B02"/>
    <w:rsid w:val="002D6956"/>
    <w:rsid w:val="002D7DC8"/>
    <w:rsid w:val="002E00A5"/>
    <w:rsid w:val="002E0D06"/>
    <w:rsid w:val="002E1234"/>
    <w:rsid w:val="002E1B80"/>
    <w:rsid w:val="002E1C88"/>
    <w:rsid w:val="002E24A3"/>
    <w:rsid w:val="002E260E"/>
    <w:rsid w:val="002E3A43"/>
    <w:rsid w:val="002E3A53"/>
    <w:rsid w:val="002E44A3"/>
    <w:rsid w:val="002E465F"/>
    <w:rsid w:val="002E5556"/>
    <w:rsid w:val="002E6192"/>
    <w:rsid w:val="002E61A9"/>
    <w:rsid w:val="002E6EAB"/>
    <w:rsid w:val="002E78B8"/>
    <w:rsid w:val="002F325F"/>
    <w:rsid w:val="002F328C"/>
    <w:rsid w:val="002F33FF"/>
    <w:rsid w:val="002F350E"/>
    <w:rsid w:val="002F360B"/>
    <w:rsid w:val="002F3D86"/>
    <w:rsid w:val="002F494F"/>
    <w:rsid w:val="002F4EF9"/>
    <w:rsid w:val="002F522D"/>
    <w:rsid w:val="002F5D2D"/>
    <w:rsid w:val="002F5E5D"/>
    <w:rsid w:val="002F5F3E"/>
    <w:rsid w:val="002F6C19"/>
    <w:rsid w:val="002F78EC"/>
    <w:rsid w:val="00300D34"/>
    <w:rsid w:val="00300E88"/>
    <w:rsid w:val="00302100"/>
    <w:rsid w:val="00302874"/>
    <w:rsid w:val="00303325"/>
    <w:rsid w:val="0030357B"/>
    <w:rsid w:val="00303E44"/>
    <w:rsid w:val="0030479F"/>
    <w:rsid w:val="0030554A"/>
    <w:rsid w:val="00305977"/>
    <w:rsid w:val="00305CBB"/>
    <w:rsid w:val="00306903"/>
    <w:rsid w:val="00306D63"/>
    <w:rsid w:val="00307160"/>
    <w:rsid w:val="003072A4"/>
    <w:rsid w:val="00307A39"/>
    <w:rsid w:val="00307E69"/>
    <w:rsid w:val="00310641"/>
    <w:rsid w:val="00311F71"/>
    <w:rsid w:val="0031210F"/>
    <w:rsid w:val="00312F4D"/>
    <w:rsid w:val="00314072"/>
    <w:rsid w:val="00314527"/>
    <w:rsid w:val="00315007"/>
    <w:rsid w:val="00315B3A"/>
    <w:rsid w:val="00315F51"/>
    <w:rsid w:val="00316A29"/>
    <w:rsid w:val="003172D7"/>
    <w:rsid w:val="0031754F"/>
    <w:rsid w:val="00320172"/>
    <w:rsid w:val="0032042D"/>
    <w:rsid w:val="00321DDE"/>
    <w:rsid w:val="003221FC"/>
    <w:rsid w:val="00322E2A"/>
    <w:rsid w:val="00323300"/>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34B5"/>
    <w:rsid w:val="00333DEB"/>
    <w:rsid w:val="0033425C"/>
    <w:rsid w:val="0033432A"/>
    <w:rsid w:val="00335088"/>
    <w:rsid w:val="003351BB"/>
    <w:rsid w:val="00335B1A"/>
    <w:rsid w:val="00335F1E"/>
    <w:rsid w:val="00335F32"/>
    <w:rsid w:val="00336D27"/>
    <w:rsid w:val="00336EE6"/>
    <w:rsid w:val="00337929"/>
    <w:rsid w:val="00337C38"/>
    <w:rsid w:val="003410E4"/>
    <w:rsid w:val="00341933"/>
    <w:rsid w:val="00342DA7"/>
    <w:rsid w:val="00342ECB"/>
    <w:rsid w:val="00343DE9"/>
    <w:rsid w:val="00344016"/>
    <w:rsid w:val="00345F6E"/>
    <w:rsid w:val="00346A1C"/>
    <w:rsid w:val="00346DF9"/>
    <w:rsid w:val="00347120"/>
    <w:rsid w:val="00347162"/>
    <w:rsid w:val="0035029B"/>
    <w:rsid w:val="00350EBF"/>
    <w:rsid w:val="00351B74"/>
    <w:rsid w:val="00352B3C"/>
    <w:rsid w:val="0035360E"/>
    <w:rsid w:val="00353BE6"/>
    <w:rsid w:val="00353F1B"/>
    <w:rsid w:val="00354457"/>
    <w:rsid w:val="003547AD"/>
    <w:rsid w:val="00354FA9"/>
    <w:rsid w:val="00355822"/>
    <w:rsid w:val="00356394"/>
    <w:rsid w:val="00357241"/>
    <w:rsid w:val="0035778A"/>
    <w:rsid w:val="00360B9A"/>
    <w:rsid w:val="00360D21"/>
    <w:rsid w:val="00360EDE"/>
    <w:rsid w:val="00360FF6"/>
    <w:rsid w:val="003616E4"/>
    <w:rsid w:val="00362109"/>
    <w:rsid w:val="00362E0D"/>
    <w:rsid w:val="0036328E"/>
    <w:rsid w:val="003642CD"/>
    <w:rsid w:val="00365322"/>
    <w:rsid w:val="003654A5"/>
    <w:rsid w:val="00365BE2"/>
    <w:rsid w:val="00365CAE"/>
    <w:rsid w:val="003666F9"/>
    <w:rsid w:val="00367316"/>
    <w:rsid w:val="0036771C"/>
    <w:rsid w:val="00367B60"/>
    <w:rsid w:val="00367CA5"/>
    <w:rsid w:val="00367D35"/>
    <w:rsid w:val="00367F4F"/>
    <w:rsid w:val="003703B4"/>
    <w:rsid w:val="003703EE"/>
    <w:rsid w:val="00370CA0"/>
    <w:rsid w:val="00371BE6"/>
    <w:rsid w:val="00372631"/>
    <w:rsid w:val="00374877"/>
    <w:rsid w:val="00374AED"/>
    <w:rsid w:val="00374BAF"/>
    <w:rsid w:val="003752BA"/>
    <w:rsid w:val="00375367"/>
    <w:rsid w:val="0037721D"/>
    <w:rsid w:val="00377429"/>
    <w:rsid w:val="00381020"/>
    <w:rsid w:val="003817F2"/>
    <w:rsid w:val="00381DF1"/>
    <w:rsid w:val="003827AF"/>
    <w:rsid w:val="00382918"/>
    <w:rsid w:val="00383B56"/>
    <w:rsid w:val="00383E69"/>
    <w:rsid w:val="003843E0"/>
    <w:rsid w:val="0038451B"/>
    <w:rsid w:val="00384887"/>
    <w:rsid w:val="003850CA"/>
    <w:rsid w:val="0038592D"/>
    <w:rsid w:val="0038594E"/>
    <w:rsid w:val="0038647F"/>
    <w:rsid w:val="00386D80"/>
    <w:rsid w:val="00386EB9"/>
    <w:rsid w:val="00387645"/>
    <w:rsid w:val="00387E37"/>
    <w:rsid w:val="00393921"/>
    <w:rsid w:val="00393DE0"/>
    <w:rsid w:val="00394A04"/>
    <w:rsid w:val="00396E66"/>
    <w:rsid w:val="003A0213"/>
    <w:rsid w:val="003A0A81"/>
    <w:rsid w:val="003A101A"/>
    <w:rsid w:val="003A10AE"/>
    <w:rsid w:val="003A1311"/>
    <w:rsid w:val="003A2B63"/>
    <w:rsid w:val="003A401F"/>
    <w:rsid w:val="003A4A50"/>
    <w:rsid w:val="003A4EEF"/>
    <w:rsid w:val="003A4F55"/>
    <w:rsid w:val="003A4FC0"/>
    <w:rsid w:val="003A558E"/>
    <w:rsid w:val="003A5BBB"/>
    <w:rsid w:val="003A61EA"/>
    <w:rsid w:val="003A7204"/>
    <w:rsid w:val="003B1809"/>
    <w:rsid w:val="003B1BD0"/>
    <w:rsid w:val="003B1E16"/>
    <w:rsid w:val="003B25EF"/>
    <w:rsid w:val="003B295C"/>
    <w:rsid w:val="003B3AF4"/>
    <w:rsid w:val="003B4107"/>
    <w:rsid w:val="003B6230"/>
    <w:rsid w:val="003B68E7"/>
    <w:rsid w:val="003B6AF2"/>
    <w:rsid w:val="003B6DD9"/>
    <w:rsid w:val="003B76FA"/>
    <w:rsid w:val="003B7F7E"/>
    <w:rsid w:val="003C2EBA"/>
    <w:rsid w:val="003C2F0B"/>
    <w:rsid w:val="003C37F0"/>
    <w:rsid w:val="003C38CB"/>
    <w:rsid w:val="003C49D4"/>
    <w:rsid w:val="003C4B28"/>
    <w:rsid w:val="003C57F0"/>
    <w:rsid w:val="003C6E90"/>
    <w:rsid w:val="003C716D"/>
    <w:rsid w:val="003C7461"/>
    <w:rsid w:val="003C746F"/>
    <w:rsid w:val="003C7529"/>
    <w:rsid w:val="003C7A66"/>
    <w:rsid w:val="003C7FCB"/>
    <w:rsid w:val="003D0BBC"/>
    <w:rsid w:val="003D0F3C"/>
    <w:rsid w:val="003D11DB"/>
    <w:rsid w:val="003D20C0"/>
    <w:rsid w:val="003D2C1C"/>
    <w:rsid w:val="003D3679"/>
    <w:rsid w:val="003D3B05"/>
    <w:rsid w:val="003D465E"/>
    <w:rsid w:val="003D53EE"/>
    <w:rsid w:val="003D6174"/>
    <w:rsid w:val="003E0107"/>
    <w:rsid w:val="003E0A82"/>
    <w:rsid w:val="003E19AC"/>
    <w:rsid w:val="003E2985"/>
    <w:rsid w:val="003E334F"/>
    <w:rsid w:val="003E342F"/>
    <w:rsid w:val="003E68C4"/>
    <w:rsid w:val="003E7833"/>
    <w:rsid w:val="003F043B"/>
    <w:rsid w:val="003F0F31"/>
    <w:rsid w:val="003F1639"/>
    <w:rsid w:val="003F17C8"/>
    <w:rsid w:val="003F1865"/>
    <w:rsid w:val="003F2C2D"/>
    <w:rsid w:val="003F4204"/>
    <w:rsid w:val="003F46A8"/>
    <w:rsid w:val="003F5172"/>
    <w:rsid w:val="003F65E8"/>
    <w:rsid w:val="003F6A02"/>
    <w:rsid w:val="003F6AD7"/>
    <w:rsid w:val="003F6F4F"/>
    <w:rsid w:val="003F77CF"/>
    <w:rsid w:val="00400416"/>
    <w:rsid w:val="00400473"/>
    <w:rsid w:val="0040077A"/>
    <w:rsid w:val="00400848"/>
    <w:rsid w:val="00401917"/>
    <w:rsid w:val="004034AA"/>
    <w:rsid w:val="00404370"/>
    <w:rsid w:val="00404743"/>
    <w:rsid w:val="00405473"/>
    <w:rsid w:val="004058A7"/>
    <w:rsid w:val="0040665E"/>
    <w:rsid w:val="00407745"/>
    <w:rsid w:val="00407760"/>
    <w:rsid w:val="00407779"/>
    <w:rsid w:val="004102F8"/>
    <w:rsid w:val="00411A03"/>
    <w:rsid w:val="00411F18"/>
    <w:rsid w:val="0041233D"/>
    <w:rsid w:val="004124F4"/>
    <w:rsid w:val="00412F43"/>
    <w:rsid w:val="00413779"/>
    <w:rsid w:val="00413857"/>
    <w:rsid w:val="00413AD9"/>
    <w:rsid w:val="00413ECD"/>
    <w:rsid w:val="00414288"/>
    <w:rsid w:val="00414D51"/>
    <w:rsid w:val="0041600A"/>
    <w:rsid w:val="00416040"/>
    <w:rsid w:val="004163F8"/>
    <w:rsid w:val="00416F5A"/>
    <w:rsid w:val="004177D1"/>
    <w:rsid w:val="00420327"/>
    <w:rsid w:val="00420C79"/>
    <w:rsid w:val="004214D7"/>
    <w:rsid w:val="004218E1"/>
    <w:rsid w:val="00421D19"/>
    <w:rsid w:val="00421D1F"/>
    <w:rsid w:val="004225D2"/>
    <w:rsid w:val="00422CDA"/>
    <w:rsid w:val="00422E34"/>
    <w:rsid w:val="0042315E"/>
    <w:rsid w:val="00425B72"/>
    <w:rsid w:val="00425C33"/>
    <w:rsid w:val="004269B7"/>
    <w:rsid w:val="00426DC6"/>
    <w:rsid w:val="004275F5"/>
    <w:rsid w:val="0043034C"/>
    <w:rsid w:val="0043082D"/>
    <w:rsid w:val="004310F9"/>
    <w:rsid w:val="004326D4"/>
    <w:rsid w:val="00432BF9"/>
    <w:rsid w:val="00433F9B"/>
    <w:rsid w:val="004348D2"/>
    <w:rsid w:val="004359F8"/>
    <w:rsid w:val="00435BFC"/>
    <w:rsid w:val="004363EC"/>
    <w:rsid w:val="00440DBF"/>
    <w:rsid w:val="004427F9"/>
    <w:rsid w:val="00442A90"/>
    <w:rsid w:val="0044325A"/>
    <w:rsid w:val="004434EC"/>
    <w:rsid w:val="00445238"/>
    <w:rsid w:val="00445400"/>
    <w:rsid w:val="004457F5"/>
    <w:rsid w:val="00445CB5"/>
    <w:rsid w:val="004467E8"/>
    <w:rsid w:val="00447042"/>
    <w:rsid w:val="004474DA"/>
    <w:rsid w:val="0044794B"/>
    <w:rsid w:val="004504CF"/>
    <w:rsid w:val="00450658"/>
    <w:rsid w:val="00451F3C"/>
    <w:rsid w:val="0045341F"/>
    <w:rsid w:val="00453448"/>
    <w:rsid w:val="00453E2B"/>
    <w:rsid w:val="004543AF"/>
    <w:rsid w:val="0045492E"/>
    <w:rsid w:val="00454F0E"/>
    <w:rsid w:val="00455AF8"/>
    <w:rsid w:val="00456125"/>
    <w:rsid w:val="004563AC"/>
    <w:rsid w:val="00456406"/>
    <w:rsid w:val="00457561"/>
    <w:rsid w:val="00457DEF"/>
    <w:rsid w:val="00457E54"/>
    <w:rsid w:val="004607BC"/>
    <w:rsid w:val="00460A6A"/>
    <w:rsid w:val="00461724"/>
    <w:rsid w:val="00461EEA"/>
    <w:rsid w:val="00463786"/>
    <w:rsid w:val="00463D23"/>
    <w:rsid w:val="00464970"/>
    <w:rsid w:val="00464ACE"/>
    <w:rsid w:val="004652F4"/>
    <w:rsid w:val="00465981"/>
    <w:rsid w:val="00465D87"/>
    <w:rsid w:val="00466CE8"/>
    <w:rsid w:val="00467905"/>
    <w:rsid w:val="00467E11"/>
    <w:rsid w:val="00470337"/>
    <w:rsid w:val="004707BE"/>
    <w:rsid w:val="00470925"/>
    <w:rsid w:val="00470D96"/>
    <w:rsid w:val="00471A10"/>
    <w:rsid w:val="00472332"/>
    <w:rsid w:val="00472F8F"/>
    <w:rsid w:val="004733D7"/>
    <w:rsid w:val="004737F1"/>
    <w:rsid w:val="00473B6D"/>
    <w:rsid w:val="0047602F"/>
    <w:rsid w:val="00476106"/>
    <w:rsid w:val="0047625C"/>
    <w:rsid w:val="0047636D"/>
    <w:rsid w:val="004768D6"/>
    <w:rsid w:val="0047776D"/>
    <w:rsid w:val="00477F28"/>
    <w:rsid w:val="00480672"/>
    <w:rsid w:val="004809DE"/>
    <w:rsid w:val="00480CA7"/>
    <w:rsid w:val="00480D9B"/>
    <w:rsid w:val="004818C9"/>
    <w:rsid w:val="00481C4D"/>
    <w:rsid w:val="00482690"/>
    <w:rsid w:val="00482E6D"/>
    <w:rsid w:val="004833F9"/>
    <w:rsid w:val="00484277"/>
    <w:rsid w:val="00484801"/>
    <w:rsid w:val="00485394"/>
    <w:rsid w:val="00485576"/>
    <w:rsid w:val="00485A14"/>
    <w:rsid w:val="00485A5B"/>
    <w:rsid w:val="00485A6B"/>
    <w:rsid w:val="0048663B"/>
    <w:rsid w:val="00486DCD"/>
    <w:rsid w:val="0048761C"/>
    <w:rsid w:val="004900FA"/>
    <w:rsid w:val="004904FD"/>
    <w:rsid w:val="00490510"/>
    <w:rsid w:val="00490F76"/>
    <w:rsid w:val="004917DF"/>
    <w:rsid w:val="00491BBA"/>
    <w:rsid w:val="00492414"/>
    <w:rsid w:val="00492654"/>
    <w:rsid w:val="0049323C"/>
    <w:rsid w:val="00493304"/>
    <w:rsid w:val="00493627"/>
    <w:rsid w:val="004943BB"/>
    <w:rsid w:val="00495453"/>
    <w:rsid w:val="00495A13"/>
    <w:rsid w:val="004979D4"/>
    <w:rsid w:val="00497D57"/>
    <w:rsid w:val="004A114B"/>
    <w:rsid w:val="004A15A9"/>
    <w:rsid w:val="004A345A"/>
    <w:rsid w:val="004A3F95"/>
    <w:rsid w:val="004A45C9"/>
    <w:rsid w:val="004A4684"/>
    <w:rsid w:val="004A49C8"/>
    <w:rsid w:val="004A582D"/>
    <w:rsid w:val="004A638A"/>
    <w:rsid w:val="004A6D9A"/>
    <w:rsid w:val="004A6F04"/>
    <w:rsid w:val="004A6FC5"/>
    <w:rsid w:val="004A7559"/>
    <w:rsid w:val="004B004B"/>
    <w:rsid w:val="004B0CC2"/>
    <w:rsid w:val="004B1F54"/>
    <w:rsid w:val="004B2643"/>
    <w:rsid w:val="004B26B6"/>
    <w:rsid w:val="004B2904"/>
    <w:rsid w:val="004B2F30"/>
    <w:rsid w:val="004B3801"/>
    <w:rsid w:val="004B44FC"/>
    <w:rsid w:val="004B6630"/>
    <w:rsid w:val="004B67F7"/>
    <w:rsid w:val="004B6A53"/>
    <w:rsid w:val="004B7C4C"/>
    <w:rsid w:val="004C0E90"/>
    <w:rsid w:val="004C19CF"/>
    <w:rsid w:val="004C1E66"/>
    <w:rsid w:val="004C3803"/>
    <w:rsid w:val="004C40B5"/>
    <w:rsid w:val="004C4275"/>
    <w:rsid w:val="004C6214"/>
    <w:rsid w:val="004C6464"/>
    <w:rsid w:val="004C64BF"/>
    <w:rsid w:val="004C6684"/>
    <w:rsid w:val="004C6B61"/>
    <w:rsid w:val="004C7928"/>
    <w:rsid w:val="004D00B9"/>
    <w:rsid w:val="004D0352"/>
    <w:rsid w:val="004D25AA"/>
    <w:rsid w:val="004D2D11"/>
    <w:rsid w:val="004D39BB"/>
    <w:rsid w:val="004D40BE"/>
    <w:rsid w:val="004D43D2"/>
    <w:rsid w:val="004D4528"/>
    <w:rsid w:val="004D558B"/>
    <w:rsid w:val="004D6A76"/>
    <w:rsid w:val="004D6C22"/>
    <w:rsid w:val="004D7C0F"/>
    <w:rsid w:val="004E0807"/>
    <w:rsid w:val="004E0C6C"/>
    <w:rsid w:val="004E1421"/>
    <w:rsid w:val="004E1F6A"/>
    <w:rsid w:val="004E2179"/>
    <w:rsid w:val="004E2185"/>
    <w:rsid w:val="004E23B1"/>
    <w:rsid w:val="004E28D1"/>
    <w:rsid w:val="004E3A92"/>
    <w:rsid w:val="004E56B3"/>
    <w:rsid w:val="004E674D"/>
    <w:rsid w:val="004E6BC3"/>
    <w:rsid w:val="004E7164"/>
    <w:rsid w:val="004E71B9"/>
    <w:rsid w:val="004F0586"/>
    <w:rsid w:val="004F066D"/>
    <w:rsid w:val="004F076B"/>
    <w:rsid w:val="004F16BC"/>
    <w:rsid w:val="004F16E8"/>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736B"/>
    <w:rsid w:val="00500416"/>
    <w:rsid w:val="00500448"/>
    <w:rsid w:val="00502539"/>
    <w:rsid w:val="00502C41"/>
    <w:rsid w:val="0050397F"/>
    <w:rsid w:val="005041FE"/>
    <w:rsid w:val="00504D37"/>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F3"/>
    <w:rsid w:val="005217F0"/>
    <w:rsid w:val="00521B41"/>
    <w:rsid w:val="0052293C"/>
    <w:rsid w:val="0052374D"/>
    <w:rsid w:val="00523ED0"/>
    <w:rsid w:val="005241D7"/>
    <w:rsid w:val="00525F62"/>
    <w:rsid w:val="00527920"/>
    <w:rsid w:val="005304B6"/>
    <w:rsid w:val="00530D53"/>
    <w:rsid w:val="00531AAE"/>
    <w:rsid w:val="00531D8F"/>
    <w:rsid w:val="00532E1D"/>
    <w:rsid w:val="005333D3"/>
    <w:rsid w:val="005341E0"/>
    <w:rsid w:val="00534691"/>
    <w:rsid w:val="005348CC"/>
    <w:rsid w:val="0053517A"/>
    <w:rsid w:val="00535B09"/>
    <w:rsid w:val="00535D8D"/>
    <w:rsid w:val="005362FF"/>
    <w:rsid w:val="00537739"/>
    <w:rsid w:val="0053799F"/>
    <w:rsid w:val="00540076"/>
    <w:rsid w:val="00540286"/>
    <w:rsid w:val="00540E91"/>
    <w:rsid w:val="00540EEF"/>
    <w:rsid w:val="00541286"/>
    <w:rsid w:val="00541579"/>
    <w:rsid w:val="005417A6"/>
    <w:rsid w:val="00541949"/>
    <w:rsid w:val="00541CC5"/>
    <w:rsid w:val="0054201D"/>
    <w:rsid w:val="005424AB"/>
    <w:rsid w:val="00542777"/>
    <w:rsid w:val="00542950"/>
    <w:rsid w:val="00542968"/>
    <w:rsid w:val="00542C66"/>
    <w:rsid w:val="00543E3D"/>
    <w:rsid w:val="00544D19"/>
    <w:rsid w:val="0054561D"/>
    <w:rsid w:val="00545C06"/>
    <w:rsid w:val="00545E65"/>
    <w:rsid w:val="00546571"/>
    <w:rsid w:val="0054710B"/>
    <w:rsid w:val="0054737E"/>
    <w:rsid w:val="00547A8C"/>
    <w:rsid w:val="005500AD"/>
    <w:rsid w:val="00550EFC"/>
    <w:rsid w:val="0055279C"/>
    <w:rsid w:val="00553B76"/>
    <w:rsid w:val="00553BDF"/>
    <w:rsid w:val="005550AB"/>
    <w:rsid w:val="00555379"/>
    <w:rsid w:val="005562ED"/>
    <w:rsid w:val="00556570"/>
    <w:rsid w:val="00556784"/>
    <w:rsid w:val="00556BF3"/>
    <w:rsid w:val="00560506"/>
    <w:rsid w:val="00560A4A"/>
    <w:rsid w:val="00560F66"/>
    <w:rsid w:val="005628A6"/>
    <w:rsid w:val="00562960"/>
    <w:rsid w:val="00562AD9"/>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241D"/>
    <w:rsid w:val="00572C24"/>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39A"/>
    <w:rsid w:val="005875E6"/>
    <w:rsid w:val="00587830"/>
    <w:rsid w:val="0058792A"/>
    <w:rsid w:val="00587B56"/>
    <w:rsid w:val="00587C11"/>
    <w:rsid w:val="00587CF1"/>
    <w:rsid w:val="00587EB6"/>
    <w:rsid w:val="00591B0D"/>
    <w:rsid w:val="00591CFE"/>
    <w:rsid w:val="00594DA5"/>
    <w:rsid w:val="00595024"/>
    <w:rsid w:val="005957FE"/>
    <w:rsid w:val="00595BAF"/>
    <w:rsid w:val="00595E26"/>
    <w:rsid w:val="0059682D"/>
    <w:rsid w:val="00596EDB"/>
    <w:rsid w:val="00597E92"/>
    <w:rsid w:val="005A025D"/>
    <w:rsid w:val="005A0BA0"/>
    <w:rsid w:val="005A1684"/>
    <w:rsid w:val="005A1B06"/>
    <w:rsid w:val="005A1B74"/>
    <w:rsid w:val="005A1D56"/>
    <w:rsid w:val="005A1DF1"/>
    <w:rsid w:val="005A2198"/>
    <w:rsid w:val="005A22F5"/>
    <w:rsid w:val="005A45EF"/>
    <w:rsid w:val="005A4B8A"/>
    <w:rsid w:val="005A4CE4"/>
    <w:rsid w:val="005A5675"/>
    <w:rsid w:val="005A5E91"/>
    <w:rsid w:val="005A6877"/>
    <w:rsid w:val="005A6878"/>
    <w:rsid w:val="005A6AFA"/>
    <w:rsid w:val="005A7297"/>
    <w:rsid w:val="005B038C"/>
    <w:rsid w:val="005B06C2"/>
    <w:rsid w:val="005B08BB"/>
    <w:rsid w:val="005B1B51"/>
    <w:rsid w:val="005B22B7"/>
    <w:rsid w:val="005B262C"/>
    <w:rsid w:val="005B29C8"/>
    <w:rsid w:val="005B2A6E"/>
    <w:rsid w:val="005B3FFA"/>
    <w:rsid w:val="005B4A5B"/>
    <w:rsid w:val="005B4DE8"/>
    <w:rsid w:val="005B4E48"/>
    <w:rsid w:val="005B4E49"/>
    <w:rsid w:val="005B509C"/>
    <w:rsid w:val="005B755E"/>
    <w:rsid w:val="005B7C15"/>
    <w:rsid w:val="005B7EDA"/>
    <w:rsid w:val="005C0148"/>
    <w:rsid w:val="005C0D84"/>
    <w:rsid w:val="005C3C6A"/>
    <w:rsid w:val="005C621D"/>
    <w:rsid w:val="005C673F"/>
    <w:rsid w:val="005C6867"/>
    <w:rsid w:val="005C69C9"/>
    <w:rsid w:val="005C6DD0"/>
    <w:rsid w:val="005C754F"/>
    <w:rsid w:val="005C7FDA"/>
    <w:rsid w:val="005D09A7"/>
    <w:rsid w:val="005D0A36"/>
    <w:rsid w:val="005D0AD8"/>
    <w:rsid w:val="005D2204"/>
    <w:rsid w:val="005D27DF"/>
    <w:rsid w:val="005D2BB7"/>
    <w:rsid w:val="005D2EFD"/>
    <w:rsid w:val="005D3599"/>
    <w:rsid w:val="005D420E"/>
    <w:rsid w:val="005D449B"/>
    <w:rsid w:val="005D53E0"/>
    <w:rsid w:val="005D66C8"/>
    <w:rsid w:val="005D70D4"/>
    <w:rsid w:val="005D7980"/>
    <w:rsid w:val="005E0F70"/>
    <w:rsid w:val="005E1423"/>
    <w:rsid w:val="005E1514"/>
    <w:rsid w:val="005E2A98"/>
    <w:rsid w:val="005E3892"/>
    <w:rsid w:val="005E3BE0"/>
    <w:rsid w:val="005E4162"/>
    <w:rsid w:val="005E4F3B"/>
    <w:rsid w:val="005E5944"/>
    <w:rsid w:val="005E658D"/>
    <w:rsid w:val="005E76CB"/>
    <w:rsid w:val="005F0446"/>
    <w:rsid w:val="005F1626"/>
    <w:rsid w:val="005F1F53"/>
    <w:rsid w:val="005F2372"/>
    <w:rsid w:val="005F25E3"/>
    <w:rsid w:val="005F2BBE"/>
    <w:rsid w:val="005F4B45"/>
    <w:rsid w:val="005F573D"/>
    <w:rsid w:val="005F5BB1"/>
    <w:rsid w:val="005F5DBF"/>
    <w:rsid w:val="005F7169"/>
    <w:rsid w:val="005F7AAA"/>
    <w:rsid w:val="00601429"/>
    <w:rsid w:val="006017E0"/>
    <w:rsid w:val="00601D88"/>
    <w:rsid w:val="00601DB1"/>
    <w:rsid w:val="00601EDA"/>
    <w:rsid w:val="00601F78"/>
    <w:rsid w:val="006024B6"/>
    <w:rsid w:val="00603BC2"/>
    <w:rsid w:val="00603C71"/>
    <w:rsid w:val="00603CF2"/>
    <w:rsid w:val="00603D52"/>
    <w:rsid w:val="0060501C"/>
    <w:rsid w:val="00607438"/>
    <w:rsid w:val="006119BA"/>
    <w:rsid w:val="00611E32"/>
    <w:rsid w:val="006120F0"/>
    <w:rsid w:val="0061257B"/>
    <w:rsid w:val="0061280A"/>
    <w:rsid w:val="0061430A"/>
    <w:rsid w:val="006157BA"/>
    <w:rsid w:val="006157D5"/>
    <w:rsid w:val="00616793"/>
    <w:rsid w:val="0061699E"/>
    <w:rsid w:val="00620379"/>
    <w:rsid w:val="00620A7E"/>
    <w:rsid w:val="00620C85"/>
    <w:rsid w:val="0062193E"/>
    <w:rsid w:val="00621AE6"/>
    <w:rsid w:val="006222C6"/>
    <w:rsid w:val="0062314C"/>
    <w:rsid w:val="006238E0"/>
    <w:rsid w:val="00623DF1"/>
    <w:rsid w:val="00623FAE"/>
    <w:rsid w:val="0062560D"/>
    <w:rsid w:val="00626236"/>
    <w:rsid w:val="0062765E"/>
    <w:rsid w:val="0062787D"/>
    <w:rsid w:val="006300F3"/>
    <w:rsid w:val="00630994"/>
    <w:rsid w:val="00630A0A"/>
    <w:rsid w:val="00631277"/>
    <w:rsid w:val="00631ADB"/>
    <w:rsid w:val="00632545"/>
    <w:rsid w:val="00632B17"/>
    <w:rsid w:val="00633C98"/>
    <w:rsid w:val="00634423"/>
    <w:rsid w:val="0063460A"/>
    <w:rsid w:val="00634E13"/>
    <w:rsid w:val="0063520D"/>
    <w:rsid w:val="00635BDD"/>
    <w:rsid w:val="00636D2F"/>
    <w:rsid w:val="00636FAD"/>
    <w:rsid w:val="006378BF"/>
    <w:rsid w:val="00637975"/>
    <w:rsid w:val="00637B87"/>
    <w:rsid w:val="00637E33"/>
    <w:rsid w:val="006400A3"/>
    <w:rsid w:val="00640428"/>
    <w:rsid w:val="00640799"/>
    <w:rsid w:val="0064080A"/>
    <w:rsid w:val="00640A55"/>
    <w:rsid w:val="00642DBC"/>
    <w:rsid w:val="00643010"/>
    <w:rsid w:val="00643FAC"/>
    <w:rsid w:val="00644C86"/>
    <w:rsid w:val="00645173"/>
    <w:rsid w:val="0064579B"/>
    <w:rsid w:val="00645A8E"/>
    <w:rsid w:val="00646143"/>
    <w:rsid w:val="00647384"/>
    <w:rsid w:val="00647F13"/>
    <w:rsid w:val="00650481"/>
    <w:rsid w:val="006507E8"/>
    <w:rsid w:val="00650981"/>
    <w:rsid w:val="006509AD"/>
    <w:rsid w:val="006509FC"/>
    <w:rsid w:val="006511C9"/>
    <w:rsid w:val="00651BB4"/>
    <w:rsid w:val="00652640"/>
    <w:rsid w:val="006528C3"/>
    <w:rsid w:val="00652983"/>
    <w:rsid w:val="00652B7D"/>
    <w:rsid w:val="0065307A"/>
    <w:rsid w:val="00653B2C"/>
    <w:rsid w:val="006547CB"/>
    <w:rsid w:val="00654E48"/>
    <w:rsid w:val="00655104"/>
    <w:rsid w:val="00655124"/>
    <w:rsid w:val="006555BB"/>
    <w:rsid w:val="00655F9B"/>
    <w:rsid w:val="0065611C"/>
    <w:rsid w:val="006568FE"/>
    <w:rsid w:val="00656B04"/>
    <w:rsid w:val="00656F48"/>
    <w:rsid w:val="006573CF"/>
    <w:rsid w:val="00660F7A"/>
    <w:rsid w:val="00661C36"/>
    <w:rsid w:val="00661C9D"/>
    <w:rsid w:val="00661E71"/>
    <w:rsid w:val="00661EE4"/>
    <w:rsid w:val="00662215"/>
    <w:rsid w:val="00662855"/>
    <w:rsid w:val="0066358C"/>
    <w:rsid w:val="00663803"/>
    <w:rsid w:val="00664A27"/>
    <w:rsid w:val="00664BFD"/>
    <w:rsid w:val="00665CA4"/>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72E6"/>
    <w:rsid w:val="00677FB3"/>
    <w:rsid w:val="00680395"/>
    <w:rsid w:val="00680C2E"/>
    <w:rsid w:val="00681778"/>
    <w:rsid w:val="00681FA4"/>
    <w:rsid w:val="006820C0"/>
    <w:rsid w:val="00683384"/>
    <w:rsid w:val="00683454"/>
    <w:rsid w:val="006855E6"/>
    <w:rsid w:val="006859EB"/>
    <w:rsid w:val="00685F7A"/>
    <w:rsid w:val="0068641C"/>
    <w:rsid w:val="0068691D"/>
    <w:rsid w:val="00686CB0"/>
    <w:rsid w:val="0069061A"/>
    <w:rsid w:val="00690952"/>
    <w:rsid w:val="00690FB8"/>
    <w:rsid w:val="00692341"/>
    <w:rsid w:val="00692575"/>
    <w:rsid w:val="00693366"/>
    <w:rsid w:val="006942C7"/>
    <w:rsid w:val="006943BC"/>
    <w:rsid w:val="00694406"/>
    <w:rsid w:val="006952B5"/>
    <w:rsid w:val="006958B5"/>
    <w:rsid w:val="00697DA6"/>
    <w:rsid w:val="00697FF7"/>
    <w:rsid w:val="006A13F2"/>
    <w:rsid w:val="006A2DB9"/>
    <w:rsid w:val="006A4946"/>
    <w:rsid w:val="006A4E72"/>
    <w:rsid w:val="006A52EC"/>
    <w:rsid w:val="006A7738"/>
    <w:rsid w:val="006A7C15"/>
    <w:rsid w:val="006B0120"/>
    <w:rsid w:val="006B03C2"/>
    <w:rsid w:val="006B03CC"/>
    <w:rsid w:val="006B0DA6"/>
    <w:rsid w:val="006B1AD7"/>
    <w:rsid w:val="006B1E3A"/>
    <w:rsid w:val="006B1EDE"/>
    <w:rsid w:val="006B1F6C"/>
    <w:rsid w:val="006B2AFC"/>
    <w:rsid w:val="006B3721"/>
    <w:rsid w:val="006B5F78"/>
    <w:rsid w:val="006B6B4D"/>
    <w:rsid w:val="006B6CE7"/>
    <w:rsid w:val="006B71BC"/>
    <w:rsid w:val="006B7C6A"/>
    <w:rsid w:val="006B7E6A"/>
    <w:rsid w:val="006C00C1"/>
    <w:rsid w:val="006C027B"/>
    <w:rsid w:val="006C08C3"/>
    <w:rsid w:val="006C111E"/>
    <w:rsid w:val="006C164D"/>
    <w:rsid w:val="006C231A"/>
    <w:rsid w:val="006C2C93"/>
    <w:rsid w:val="006C2FEA"/>
    <w:rsid w:val="006C30C7"/>
    <w:rsid w:val="006C3D2D"/>
    <w:rsid w:val="006C450F"/>
    <w:rsid w:val="006C4C61"/>
    <w:rsid w:val="006C5426"/>
    <w:rsid w:val="006C7556"/>
    <w:rsid w:val="006D019D"/>
    <w:rsid w:val="006D028A"/>
    <w:rsid w:val="006D0A97"/>
    <w:rsid w:val="006D17AA"/>
    <w:rsid w:val="006D230D"/>
    <w:rsid w:val="006D284F"/>
    <w:rsid w:val="006D2FC7"/>
    <w:rsid w:val="006D3129"/>
    <w:rsid w:val="006D4106"/>
    <w:rsid w:val="006D471B"/>
    <w:rsid w:val="006D52D7"/>
    <w:rsid w:val="006D5550"/>
    <w:rsid w:val="006D6438"/>
    <w:rsid w:val="006D707B"/>
    <w:rsid w:val="006D708F"/>
    <w:rsid w:val="006E182A"/>
    <w:rsid w:val="006E1988"/>
    <w:rsid w:val="006E2077"/>
    <w:rsid w:val="006E2C0F"/>
    <w:rsid w:val="006E3515"/>
    <w:rsid w:val="006E42B4"/>
    <w:rsid w:val="006E42FF"/>
    <w:rsid w:val="006E4F8B"/>
    <w:rsid w:val="006E5AE5"/>
    <w:rsid w:val="006E6D22"/>
    <w:rsid w:val="006E74E9"/>
    <w:rsid w:val="006F00A4"/>
    <w:rsid w:val="006F08A1"/>
    <w:rsid w:val="006F0D10"/>
    <w:rsid w:val="006F1664"/>
    <w:rsid w:val="006F18CB"/>
    <w:rsid w:val="006F3878"/>
    <w:rsid w:val="006F51CB"/>
    <w:rsid w:val="006F5721"/>
    <w:rsid w:val="006F5798"/>
    <w:rsid w:val="006F57B4"/>
    <w:rsid w:val="006F5E65"/>
    <w:rsid w:val="006F655C"/>
    <w:rsid w:val="006F660F"/>
    <w:rsid w:val="006F73D7"/>
    <w:rsid w:val="006F76E5"/>
    <w:rsid w:val="006F7B28"/>
    <w:rsid w:val="006F7C4F"/>
    <w:rsid w:val="007006DA"/>
    <w:rsid w:val="007007E9"/>
    <w:rsid w:val="00700B3A"/>
    <w:rsid w:val="00701085"/>
    <w:rsid w:val="0070172D"/>
    <w:rsid w:val="0070195B"/>
    <w:rsid w:val="00702526"/>
    <w:rsid w:val="00702586"/>
    <w:rsid w:val="00702983"/>
    <w:rsid w:val="00702B77"/>
    <w:rsid w:val="00702DBE"/>
    <w:rsid w:val="0070391E"/>
    <w:rsid w:val="00703C81"/>
    <w:rsid w:val="00704C66"/>
    <w:rsid w:val="00704F09"/>
    <w:rsid w:val="00706755"/>
    <w:rsid w:val="00707E16"/>
    <w:rsid w:val="0071096F"/>
    <w:rsid w:val="007109DD"/>
    <w:rsid w:val="007116EB"/>
    <w:rsid w:val="007123F8"/>
    <w:rsid w:val="00712A7C"/>
    <w:rsid w:val="00712E40"/>
    <w:rsid w:val="0071391D"/>
    <w:rsid w:val="00714A8A"/>
    <w:rsid w:val="00716570"/>
    <w:rsid w:val="00716647"/>
    <w:rsid w:val="0071689D"/>
    <w:rsid w:val="00720BAF"/>
    <w:rsid w:val="007231AE"/>
    <w:rsid w:val="00723BC7"/>
    <w:rsid w:val="00724744"/>
    <w:rsid w:val="00724996"/>
    <w:rsid w:val="0072556F"/>
    <w:rsid w:val="007257A6"/>
    <w:rsid w:val="0072673B"/>
    <w:rsid w:val="00727A39"/>
    <w:rsid w:val="00727CA7"/>
    <w:rsid w:val="00727E11"/>
    <w:rsid w:val="007301DD"/>
    <w:rsid w:val="0073091D"/>
    <w:rsid w:val="00730ED4"/>
    <w:rsid w:val="00730EEB"/>
    <w:rsid w:val="0073383F"/>
    <w:rsid w:val="00733D1A"/>
    <w:rsid w:val="007345ED"/>
    <w:rsid w:val="00735858"/>
    <w:rsid w:val="00735979"/>
    <w:rsid w:val="0073604D"/>
    <w:rsid w:val="00736159"/>
    <w:rsid w:val="00736E8F"/>
    <w:rsid w:val="0073711D"/>
    <w:rsid w:val="007379E3"/>
    <w:rsid w:val="00737C52"/>
    <w:rsid w:val="00740844"/>
    <w:rsid w:val="00741E1D"/>
    <w:rsid w:val="007429C1"/>
    <w:rsid w:val="0074373F"/>
    <w:rsid w:val="00744735"/>
    <w:rsid w:val="00744990"/>
    <w:rsid w:val="007449E8"/>
    <w:rsid w:val="0074561B"/>
    <w:rsid w:val="007471EE"/>
    <w:rsid w:val="0074750F"/>
    <w:rsid w:val="00752142"/>
    <w:rsid w:val="00752645"/>
    <w:rsid w:val="00752959"/>
    <w:rsid w:val="00752C4E"/>
    <w:rsid w:val="007531FE"/>
    <w:rsid w:val="00753690"/>
    <w:rsid w:val="0075387D"/>
    <w:rsid w:val="00753F0E"/>
    <w:rsid w:val="007541C8"/>
    <w:rsid w:val="00754D78"/>
    <w:rsid w:val="00756E3F"/>
    <w:rsid w:val="0075723C"/>
    <w:rsid w:val="0075797D"/>
    <w:rsid w:val="00760254"/>
    <w:rsid w:val="007609F5"/>
    <w:rsid w:val="007629C9"/>
    <w:rsid w:val="00762D69"/>
    <w:rsid w:val="007652E8"/>
    <w:rsid w:val="007655DE"/>
    <w:rsid w:val="0076578A"/>
    <w:rsid w:val="00765A34"/>
    <w:rsid w:val="00765C15"/>
    <w:rsid w:val="00765F5C"/>
    <w:rsid w:val="00766A03"/>
    <w:rsid w:val="00767F54"/>
    <w:rsid w:val="007704FA"/>
    <w:rsid w:val="00770BD0"/>
    <w:rsid w:val="00770DDA"/>
    <w:rsid w:val="00770FEB"/>
    <w:rsid w:val="00771D2F"/>
    <w:rsid w:val="00773335"/>
    <w:rsid w:val="00773A76"/>
    <w:rsid w:val="00773DB8"/>
    <w:rsid w:val="00773F6F"/>
    <w:rsid w:val="00774229"/>
    <w:rsid w:val="00774745"/>
    <w:rsid w:val="00775994"/>
    <w:rsid w:val="00776191"/>
    <w:rsid w:val="007768A2"/>
    <w:rsid w:val="0077789A"/>
    <w:rsid w:val="0078001D"/>
    <w:rsid w:val="00780B42"/>
    <w:rsid w:val="00780FFE"/>
    <w:rsid w:val="007810DC"/>
    <w:rsid w:val="007813E2"/>
    <w:rsid w:val="0078197A"/>
    <w:rsid w:val="0078275B"/>
    <w:rsid w:val="007846C7"/>
    <w:rsid w:val="007851B9"/>
    <w:rsid w:val="007868F8"/>
    <w:rsid w:val="00786A9A"/>
    <w:rsid w:val="00787CED"/>
    <w:rsid w:val="00790166"/>
    <w:rsid w:val="00790FB0"/>
    <w:rsid w:val="007912BB"/>
    <w:rsid w:val="00791E36"/>
    <w:rsid w:val="00793236"/>
    <w:rsid w:val="00793367"/>
    <w:rsid w:val="0079357F"/>
    <w:rsid w:val="007939AF"/>
    <w:rsid w:val="00793AAA"/>
    <w:rsid w:val="00793F0B"/>
    <w:rsid w:val="00794090"/>
    <w:rsid w:val="00794365"/>
    <w:rsid w:val="007945F7"/>
    <w:rsid w:val="007947A5"/>
    <w:rsid w:val="00794CBC"/>
    <w:rsid w:val="00795E0F"/>
    <w:rsid w:val="00796416"/>
    <w:rsid w:val="007977FD"/>
    <w:rsid w:val="00797EE4"/>
    <w:rsid w:val="007A0FCA"/>
    <w:rsid w:val="007A1FC0"/>
    <w:rsid w:val="007A27D7"/>
    <w:rsid w:val="007A34B6"/>
    <w:rsid w:val="007A3A61"/>
    <w:rsid w:val="007A3EB3"/>
    <w:rsid w:val="007A4CEE"/>
    <w:rsid w:val="007A620B"/>
    <w:rsid w:val="007A6C7D"/>
    <w:rsid w:val="007B0511"/>
    <w:rsid w:val="007B0D8E"/>
    <w:rsid w:val="007B1390"/>
    <w:rsid w:val="007B1825"/>
    <w:rsid w:val="007B2023"/>
    <w:rsid w:val="007B2321"/>
    <w:rsid w:val="007B232B"/>
    <w:rsid w:val="007B3138"/>
    <w:rsid w:val="007B33ED"/>
    <w:rsid w:val="007B3449"/>
    <w:rsid w:val="007B3667"/>
    <w:rsid w:val="007B4395"/>
    <w:rsid w:val="007B476D"/>
    <w:rsid w:val="007B4859"/>
    <w:rsid w:val="007B59BB"/>
    <w:rsid w:val="007B612C"/>
    <w:rsid w:val="007B623C"/>
    <w:rsid w:val="007B6A95"/>
    <w:rsid w:val="007B7156"/>
    <w:rsid w:val="007C0ED3"/>
    <w:rsid w:val="007C11A2"/>
    <w:rsid w:val="007C11E2"/>
    <w:rsid w:val="007C135E"/>
    <w:rsid w:val="007C1BC4"/>
    <w:rsid w:val="007C2577"/>
    <w:rsid w:val="007C28D8"/>
    <w:rsid w:val="007C34C4"/>
    <w:rsid w:val="007C36AA"/>
    <w:rsid w:val="007C374B"/>
    <w:rsid w:val="007C40F4"/>
    <w:rsid w:val="007C576F"/>
    <w:rsid w:val="007C5787"/>
    <w:rsid w:val="007C5A7A"/>
    <w:rsid w:val="007C64DF"/>
    <w:rsid w:val="007C64F2"/>
    <w:rsid w:val="007C6561"/>
    <w:rsid w:val="007C6AF2"/>
    <w:rsid w:val="007C76BC"/>
    <w:rsid w:val="007C7C66"/>
    <w:rsid w:val="007C7E06"/>
    <w:rsid w:val="007C7E8B"/>
    <w:rsid w:val="007D0199"/>
    <w:rsid w:val="007D0716"/>
    <w:rsid w:val="007D0FC4"/>
    <w:rsid w:val="007D134C"/>
    <w:rsid w:val="007D1608"/>
    <w:rsid w:val="007D164B"/>
    <w:rsid w:val="007D180D"/>
    <w:rsid w:val="007D27D9"/>
    <w:rsid w:val="007D2D12"/>
    <w:rsid w:val="007D3BA7"/>
    <w:rsid w:val="007D4472"/>
    <w:rsid w:val="007D4D98"/>
    <w:rsid w:val="007D6CBE"/>
    <w:rsid w:val="007D71AC"/>
    <w:rsid w:val="007E07B9"/>
    <w:rsid w:val="007E08AD"/>
    <w:rsid w:val="007E0DF8"/>
    <w:rsid w:val="007E1196"/>
    <w:rsid w:val="007E171E"/>
    <w:rsid w:val="007E2512"/>
    <w:rsid w:val="007E28FF"/>
    <w:rsid w:val="007E343D"/>
    <w:rsid w:val="007E5360"/>
    <w:rsid w:val="007E5E44"/>
    <w:rsid w:val="007E6A5B"/>
    <w:rsid w:val="007E6B66"/>
    <w:rsid w:val="007E7278"/>
    <w:rsid w:val="007E738E"/>
    <w:rsid w:val="007F0B60"/>
    <w:rsid w:val="007F0E1E"/>
    <w:rsid w:val="007F2417"/>
    <w:rsid w:val="007F2471"/>
    <w:rsid w:val="007F2704"/>
    <w:rsid w:val="007F2C99"/>
    <w:rsid w:val="007F35A6"/>
    <w:rsid w:val="007F3A22"/>
    <w:rsid w:val="007F4A76"/>
    <w:rsid w:val="007F56FA"/>
    <w:rsid w:val="007F5FC7"/>
    <w:rsid w:val="007F6306"/>
    <w:rsid w:val="007F6BCE"/>
    <w:rsid w:val="007F6CBC"/>
    <w:rsid w:val="007F6E99"/>
    <w:rsid w:val="007F7B30"/>
    <w:rsid w:val="007F7BE3"/>
    <w:rsid w:val="00800447"/>
    <w:rsid w:val="008009E2"/>
    <w:rsid w:val="00800AFC"/>
    <w:rsid w:val="00800B3D"/>
    <w:rsid w:val="00800CE5"/>
    <w:rsid w:val="00800E91"/>
    <w:rsid w:val="00800ED2"/>
    <w:rsid w:val="00800ED7"/>
    <w:rsid w:val="00802906"/>
    <w:rsid w:val="00802ACC"/>
    <w:rsid w:val="008043D7"/>
    <w:rsid w:val="008059A0"/>
    <w:rsid w:val="008059C1"/>
    <w:rsid w:val="00807338"/>
    <w:rsid w:val="00807480"/>
    <w:rsid w:val="00807854"/>
    <w:rsid w:val="00807AED"/>
    <w:rsid w:val="00810EB7"/>
    <w:rsid w:val="0081144E"/>
    <w:rsid w:val="008116EA"/>
    <w:rsid w:val="008119A3"/>
    <w:rsid w:val="008124C7"/>
    <w:rsid w:val="008125D5"/>
    <w:rsid w:val="00812704"/>
    <w:rsid w:val="00812DA2"/>
    <w:rsid w:val="008135C1"/>
    <w:rsid w:val="008140F6"/>
    <w:rsid w:val="00814493"/>
    <w:rsid w:val="008149FD"/>
    <w:rsid w:val="00814AA7"/>
    <w:rsid w:val="00814D48"/>
    <w:rsid w:val="0081537E"/>
    <w:rsid w:val="00816F47"/>
    <w:rsid w:val="00817016"/>
    <w:rsid w:val="008175A4"/>
    <w:rsid w:val="00817654"/>
    <w:rsid w:val="00820346"/>
    <w:rsid w:val="00820475"/>
    <w:rsid w:val="00821038"/>
    <w:rsid w:val="00821217"/>
    <w:rsid w:val="00821C89"/>
    <w:rsid w:val="00822C3C"/>
    <w:rsid w:val="00822EF1"/>
    <w:rsid w:val="0082310B"/>
    <w:rsid w:val="00823CFE"/>
    <w:rsid w:val="008240F8"/>
    <w:rsid w:val="008244C8"/>
    <w:rsid w:val="008246E6"/>
    <w:rsid w:val="00824724"/>
    <w:rsid w:val="00824A3C"/>
    <w:rsid w:val="00824B02"/>
    <w:rsid w:val="008257B9"/>
    <w:rsid w:val="00825C5B"/>
    <w:rsid w:val="00826776"/>
    <w:rsid w:val="00827596"/>
    <w:rsid w:val="00830FF6"/>
    <w:rsid w:val="008318DE"/>
    <w:rsid w:val="00832C42"/>
    <w:rsid w:val="00833535"/>
    <w:rsid w:val="0083353B"/>
    <w:rsid w:val="00834142"/>
    <w:rsid w:val="00835178"/>
    <w:rsid w:val="008359E0"/>
    <w:rsid w:val="00836147"/>
    <w:rsid w:val="0083668D"/>
    <w:rsid w:val="0083754F"/>
    <w:rsid w:val="0083771B"/>
    <w:rsid w:val="00837774"/>
    <w:rsid w:val="00837CD1"/>
    <w:rsid w:val="00837DDA"/>
    <w:rsid w:val="0084046E"/>
    <w:rsid w:val="008405CF"/>
    <w:rsid w:val="00840D69"/>
    <w:rsid w:val="00840F26"/>
    <w:rsid w:val="008414CB"/>
    <w:rsid w:val="00841EA5"/>
    <w:rsid w:val="00842DE2"/>
    <w:rsid w:val="00843515"/>
    <w:rsid w:val="00845878"/>
    <w:rsid w:val="008459B0"/>
    <w:rsid w:val="00846864"/>
    <w:rsid w:val="00846D1E"/>
    <w:rsid w:val="008476D5"/>
    <w:rsid w:val="008477F1"/>
    <w:rsid w:val="00847BD3"/>
    <w:rsid w:val="0085100F"/>
    <w:rsid w:val="00851226"/>
    <w:rsid w:val="00851BE3"/>
    <w:rsid w:val="008525EC"/>
    <w:rsid w:val="00852F05"/>
    <w:rsid w:val="00853621"/>
    <w:rsid w:val="00853F45"/>
    <w:rsid w:val="0085410A"/>
    <w:rsid w:val="00854C50"/>
    <w:rsid w:val="00854F2F"/>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73AD"/>
    <w:rsid w:val="008704D6"/>
    <w:rsid w:val="0087060B"/>
    <w:rsid w:val="008725A0"/>
    <w:rsid w:val="008738F8"/>
    <w:rsid w:val="00873955"/>
    <w:rsid w:val="00874762"/>
    <w:rsid w:val="00875B00"/>
    <w:rsid w:val="008776A8"/>
    <w:rsid w:val="00880407"/>
    <w:rsid w:val="00882FE3"/>
    <w:rsid w:val="00882FE9"/>
    <w:rsid w:val="008838A7"/>
    <w:rsid w:val="00883958"/>
    <w:rsid w:val="008843BB"/>
    <w:rsid w:val="008846F9"/>
    <w:rsid w:val="00885AEB"/>
    <w:rsid w:val="00886782"/>
    <w:rsid w:val="00886E62"/>
    <w:rsid w:val="008872B1"/>
    <w:rsid w:val="008877C7"/>
    <w:rsid w:val="00887BC5"/>
    <w:rsid w:val="00890078"/>
    <w:rsid w:val="00890A62"/>
    <w:rsid w:val="00891372"/>
    <w:rsid w:val="00891D80"/>
    <w:rsid w:val="008921B2"/>
    <w:rsid w:val="0089502C"/>
    <w:rsid w:val="0089537D"/>
    <w:rsid w:val="008958F6"/>
    <w:rsid w:val="008966D2"/>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53"/>
    <w:rsid w:val="008C1C3A"/>
    <w:rsid w:val="008C2097"/>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5AE"/>
    <w:rsid w:val="008D23F0"/>
    <w:rsid w:val="008D2C73"/>
    <w:rsid w:val="008D2F5D"/>
    <w:rsid w:val="008D33FF"/>
    <w:rsid w:val="008D52E2"/>
    <w:rsid w:val="008D5739"/>
    <w:rsid w:val="008D6E00"/>
    <w:rsid w:val="008E036C"/>
    <w:rsid w:val="008E09FA"/>
    <w:rsid w:val="008E0CE3"/>
    <w:rsid w:val="008E0E05"/>
    <w:rsid w:val="008E1421"/>
    <w:rsid w:val="008E20C0"/>
    <w:rsid w:val="008E2BFA"/>
    <w:rsid w:val="008E3C0E"/>
    <w:rsid w:val="008E3D48"/>
    <w:rsid w:val="008E5F2A"/>
    <w:rsid w:val="008E603A"/>
    <w:rsid w:val="008E62C2"/>
    <w:rsid w:val="008E64B0"/>
    <w:rsid w:val="008E682E"/>
    <w:rsid w:val="008E682F"/>
    <w:rsid w:val="008E7A2D"/>
    <w:rsid w:val="008F1AD1"/>
    <w:rsid w:val="008F1EBF"/>
    <w:rsid w:val="008F238B"/>
    <w:rsid w:val="008F276E"/>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476F"/>
    <w:rsid w:val="00904C7B"/>
    <w:rsid w:val="00904EB9"/>
    <w:rsid w:val="00905424"/>
    <w:rsid w:val="00905DE5"/>
    <w:rsid w:val="00907B19"/>
    <w:rsid w:val="009120F3"/>
    <w:rsid w:val="00912D51"/>
    <w:rsid w:val="0091310E"/>
    <w:rsid w:val="00915CA3"/>
    <w:rsid w:val="009171F0"/>
    <w:rsid w:val="009172C7"/>
    <w:rsid w:val="00921498"/>
    <w:rsid w:val="00921740"/>
    <w:rsid w:val="00921B64"/>
    <w:rsid w:val="0092202A"/>
    <w:rsid w:val="00923E83"/>
    <w:rsid w:val="00923FA7"/>
    <w:rsid w:val="009245E5"/>
    <w:rsid w:val="0092475A"/>
    <w:rsid w:val="00924F8B"/>
    <w:rsid w:val="00924FB7"/>
    <w:rsid w:val="0092550B"/>
    <w:rsid w:val="00925A27"/>
    <w:rsid w:val="00926796"/>
    <w:rsid w:val="009268E9"/>
    <w:rsid w:val="00927717"/>
    <w:rsid w:val="00927E3C"/>
    <w:rsid w:val="00932732"/>
    <w:rsid w:val="00933530"/>
    <w:rsid w:val="009339FA"/>
    <w:rsid w:val="00934069"/>
    <w:rsid w:val="00934D68"/>
    <w:rsid w:val="009352B8"/>
    <w:rsid w:val="00935C80"/>
    <w:rsid w:val="00935D83"/>
    <w:rsid w:val="00935EB5"/>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26D2"/>
    <w:rsid w:val="0095287E"/>
    <w:rsid w:val="00952AF8"/>
    <w:rsid w:val="00953CB2"/>
    <w:rsid w:val="00953E48"/>
    <w:rsid w:val="00954A46"/>
    <w:rsid w:val="00955DE5"/>
    <w:rsid w:val="0095688E"/>
    <w:rsid w:val="00956CA8"/>
    <w:rsid w:val="00957F6B"/>
    <w:rsid w:val="00960A07"/>
    <w:rsid w:val="00960D0C"/>
    <w:rsid w:val="00960DD1"/>
    <w:rsid w:val="009617A9"/>
    <w:rsid w:val="00963730"/>
    <w:rsid w:val="00964C67"/>
    <w:rsid w:val="00964D34"/>
    <w:rsid w:val="00964D4A"/>
    <w:rsid w:val="00964FF9"/>
    <w:rsid w:val="00965706"/>
    <w:rsid w:val="0096653D"/>
    <w:rsid w:val="00967672"/>
    <w:rsid w:val="0097052D"/>
    <w:rsid w:val="009706FD"/>
    <w:rsid w:val="00970F61"/>
    <w:rsid w:val="00971976"/>
    <w:rsid w:val="00972E22"/>
    <w:rsid w:val="00973CA2"/>
    <w:rsid w:val="00973D76"/>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26A"/>
    <w:rsid w:val="00986A9C"/>
    <w:rsid w:val="009872FC"/>
    <w:rsid w:val="009902EE"/>
    <w:rsid w:val="009907A6"/>
    <w:rsid w:val="00990A3A"/>
    <w:rsid w:val="0099110F"/>
    <w:rsid w:val="00991168"/>
    <w:rsid w:val="00992077"/>
    <w:rsid w:val="00992426"/>
    <w:rsid w:val="009924F0"/>
    <w:rsid w:val="009944F5"/>
    <w:rsid w:val="0099451E"/>
    <w:rsid w:val="0099617E"/>
    <w:rsid w:val="00996599"/>
    <w:rsid w:val="00996946"/>
    <w:rsid w:val="009A058D"/>
    <w:rsid w:val="009A1BF7"/>
    <w:rsid w:val="009A1D38"/>
    <w:rsid w:val="009A2EDE"/>
    <w:rsid w:val="009A3E90"/>
    <w:rsid w:val="009A4D8B"/>
    <w:rsid w:val="009A53FF"/>
    <w:rsid w:val="009A594B"/>
    <w:rsid w:val="009A5D40"/>
    <w:rsid w:val="009A64EE"/>
    <w:rsid w:val="009A7976"/>
    <w:rsid w:val="009B1356"/>
    <w:rsid w:val="009B2A1E"/>
    <w:rsid w:val="009B30B8"/>
    <w:rsid w:val="009B34BD"/>
    <w:rsid w:val="009B4E4E"/>
    <w:rsid w:val="009B586F"/>
    <w:rsid w:val="009B608A"/>
    <w:rsid w:val="009B63EB"/>
    <w:rsid w:val="009B6A00"/>
    <w:rsid w:val="009C01DA"/>
    <w:rsid w:val="009C058F"/>
    <w:rsid w:val="009C0F94"/>
    <w:rsid w:val="009C0FF0"/>
    <w:rsid w:val="009C1386"/>
    <w:rsid w:val="009C1D55"/>
    <w:rsid w:val="009C243C"/>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64F9"/>
    <w:rsid w:val="009D6D5D"/>
    <w:rsid w:val="009D7554"/>
    <w:rsid w:val="009D7B44"/>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3E85"/>
    <w:rsid w:val="009F470F"/>
    <w:rsid w:val="009F5FFC"/>
    <w:rsid w:val="009F6C96"/>
    <w:rsid w:val="009F6D8E"/>
    <w:rsid w:val="009F73BA"/>
    <w:rsid w:val="00A00143"/>
    <w:rsid w:val="00A0070E"/>
    <w:rsid w:val="00A00F2A"/>
    <w:rsid w:val="00A017B5"/>
    <w:rsid w:val="00A01A4C"/>
    <w:rsid w:val="00A01A93"/>
    <w:rsid w:val="00A02192"/>
    <w:rsid w:val="00A034F5"/>
    <w:rsid w:val="00A03F41"/>
    <w:rsid w:val="00A0428F"/>
    <w:rsid w:val="00A04C37"/>
    <w:rsid w:val="00A04DA8"/>
    <w:rsid w:val="00A0517B"/>
    <w:rsid w:val="00A0618C"/>
    <w:rsid w:val="00A06B26"/>
    <w:rsid w:val="00A07104"/>
    <w:rsid w:val="00A10490"/>
    <w:rsid w:val="00A1090C"/>
    <w:rsid w:val="00A1358A"/>
    <w:rsid w:val="00A139B6"/>
    <w:rsid w:val="00A13C72"/>
    <w:rsid w:val="00A13F39"/>
    <w:rsid w:val="00A1409F"/>
    <w:rsid w:val="00A1504D"/>
    <w:rsid w:val="00A1537D"/>
    <w:rsid w:val="00A15391"/>
    <w:rsid w:val="00A1709C"/>
    <w:rsid w:val="00A171DF"/>
    <w:rsid w:val="00A17310"/>
    <w:rsid w:val="00A1755E"/>
    <w:rsid w:val="00A17855"/>
    <w:rsid w:val="00A21522"/>
    <w:rsid w:val="00A21C84"/>
    <w:rsid w:val="00A22F14"/>
    <w:rsid w:val="00A23173"/>
    <w:rsid w:val="00A23426"/>
    <w:rsid w:val="00A23704"/>
    <w:rsid w:val="00A23713"/>
    <w:rsid w:val="00A23CB8"/>
    <w:rsid w:val="00A23E43"/>
    <w:rsid w:val="00A240A5"/>
    <w:rsid w:val="00A248E6"/>
    <w:rsid w:val="00A25EEA"/>
    <w:rsid w:val="00A26212"/>
    <w:rsid w:val="00A264EA"/>
    <w:rsid w:val="00A26E41"/>
    <w:rsid w:val="00A27819"/>
    <w:rsid w:val="00A3021D"/>
    <w:rsid w:val="00A30850"/>
    <w:rsid w:val="00A310AB"/>
    <w:rsid w:val="00A319B7"/>
    <w:rsid w:val="00A321E4"/>
    <w:rsid w:val="00A322E0"/>
    <w:rsid w:val="00A330B5"/>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6EC"/>
    <w:rsid w:val="00A5297C"/>
    <w:rsid w:val="00A532C2"/>
    <w:rsid w:val="00A53552"/>
    <w:rsid w:val="00A53B2B"/>
    <w:rsid w:val="00A53F64"/>
    <w:rsid w:val="00A5464E"/>
    <w:rsid w:val="00A55E0D"/>
    <w:rsid w:val="00A55F3B"/>
    <w:rsid w:val="00A57CA5"/>
    <w:rsid w:val="00A60E0D"/>
    <w:rsid w:val="00A6155C"/>
    <w:rsid w:val="00A61D0A"/>
    <w:rsid w:val="00A63387"/>
    <w:rsid w:val="00A638CF"/>
    <w:rsid w:val="00A661C8"/>
    <w:rsid w:val="00A664C3"/>
    <w:rsid w:val="00A671D0"/>
    <w:rsid w:val="00A71002"/>
    <w:rsid w:val="00A716DC"/>
    <w:rsid w:val="00A72790"/>
    <w:rsid w:val="00A740D0"/>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235A"/>
    <w:rsid w:val="00A82CDE"/>
    <w:rsid w:val="00A8455B"/>
    <w:rsid w:val="00A84FA1"/>
    <w:rsid w:val="00A85056"/>
    <w:rsid w:val="00A854EF"/>
    <w:rsid w:val="00A85F15"/>
    <w:rsid w:val="00A87A03"/>
    <w:rsid w:val="00A90EFC"/>
    <w:rsid w:val="00A911B9"/>
    <w:rsid w:val="00A91CEC"/>
    <w:rsid w:val="00A923D1"/>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80"/>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62C6"/>
    <w:rsid w:val="00AA734E"/>
    <w:rsid w:val="00AA762A"/>
    <w:rsid w:val="00AA7D91"/>
    <w:rsid w:val="00AA7E61"/>
    <w:rsid w:val="00AB0D0E"/>
    <w:rsid w:val="00AB245E"/>
    <w:rsid w:val="00AB2671"/>
    <w:rsid w:val="00AB3845"/>
    <w:rsid w:val="00AB39EF"/>
    <w:rsid w:val="00AB3D73"/>
    <w:rsid w:val="00AB41F5"/>
    <w:rsid w:val="00AB4E91"/>
    <w:rsid w:val="00AB64D5"/>
    <w:rsid w:val="00AB7059"/>
    <w:rsid w:val="00AB7EB9"/>
    <w:rsid w:val="00AC0275"/>
    <w:rsid w:val="00AC0289"/>
    <w:rsid w:val="00AC0A9B"/>
    <w:rsid w:val="00AC0E4D"/>
    <w:rsid w:val="00AC1A47"/>
    <w:rsid w:val="00AC1F98"/>
    <w:rsid w:val="00AC2253"/>
    <w:rsid w:val="00AC348A"/>
    <w:rsid w:val="00AC3529"/>
    <w:rsid w:val="00AC4809"/>
    <w:rsid w:val="00AC6CB5"/>
    <w:rsid w:val="00AC70BA"/>
    <w:rsid w:val="00AC72E9"/>
    <w:rsid w:val="00AC73D8"/>
    <w:rsid w:val="00AC7A77"/>
    <w:rsid w:val="00AC7E23"/>
    <w:rsid w:val="00AD201A"/>
    <w:rsid w:val="00AD3210"/>
    <w:rsid w:val="00AD376D"/>
    <w:rsid w:val="00AD5A71"/>
    <w:rsid w:val="00AD5EAE"/>
    <w:rsid w:val="00AD6F04"/>
    <w:rsid w:val="00AD6F61"/>
    <w:rsid w:val="00AD6FB1"/>
    <w:rsid w:val="00AE02F9"/>
    <w:rsid w:val="00AE0B16"/>
    <w:rsid w:val="00AE13F2"/>
    <w:rsid w:val="00AE2150"/>
    <w:rsid w:val="00AE30F4"/>
    <w:rsid w:val="00AE4442"/>
    <w:rsid w:val="00AE5279"/>
    <w:rsid w:val="00AE55AB"/>
    <w:rsid w:val="00AE59FC"/>
    <w:rsid w:val="00AE6117"/>
    <w:rsid w:val="00AE63F2"/>
    <w:rsid w:val="00AE66BB"/>
    <w:rsid w:val="00AE68FF"/>
    <w:rsid w:val="00AE6CA7"/>
    <w:rsid w:val="00AE6DE7"/>
    <w:rsid w:val="00AE6F4E"/>
    <w:rsid w:val="00AF07A0"/>
    <w:rsid w:val="00AF0C32"/>
    <w:rsid w:val="00AF0D06"/>
    <w:rsid w:val="00AF0DED"/>
    <w:rsid w:val="00AF0EF1"/>
    <w:rsid w:val="00AF2009"/>
    <w:rsid w:val="00AF3410"/>
    <w:rsid w:val="00AF402D"/>
    <w:rsid w:val="00AF4549"/>
    <w:rsid w:val="00AF4CAF"/>
    <w:rsid w:val="00AF5BB1"/>
    <w:rsid w:val="00AF5C97"/>
    <w:rsid w:val="00AF6349"/>
    <w:rsid w:val="00AF7005"/>
    <w:rsid w:val="00B000DC"/>
    <w:rsid w:val="00B0099D"/>
    <w:rsid w:val="00B00AED"/>
    <w:rsid w:val="00B00D48"/>
    <w:rsid w:val="00B0131F"/>
    <w:rsid w:val="00B01DA2"/>
    <w:rsid w:val="00B01E98"/>
    <w:rsid w:val="00B022E4"/>
    <w:rsid w:val="00B0297C"/>
    <w:rsid w:val="00B04081"/>
    <w:rsid w:val="00B0476C"/>
    <w:rsid w:val="00B05406"/>
    <w:rsid w:val="00B0597F"/>
    <w:rsid w:val="00B060AF"/>
    <w:rsid w:val="00B06116"/>
    <w:rsid w:val="00B06F06"/>
    <w:rsid w:val="00B075F1"/>
    <w:rsid w:val="00B079C6"/>
    <w:rsid w:val="00B1036A"/>
    <w:rsid w:val="00B1089A"/>
    <w:rsid w:val="00B10DC2"/>
    <w:rsid w:val="00B10E2C"/>
    <w:rsid w:val="00B10FE0"/>
    <w:rsid w:val="00B114F3"/>
    <w:rsid w:val="00B11DFE"/>
    <w:rsid w:val="00B11F9C"/>
    <w:rsid w:val="00B1230E"/>
    <w:rsid w:val="00B12EAF"/>
    <w:rsid w:val="00B13B0A"/>
    <w:rsid w:val="00B1470F"/>
    <w:rsid w:val="00B1489D"/>
    <w:rsid w:val="00B1507B"/>
    <w:rsid w:val="00B160A8"/>
    <w:rsid w:val="00B17C9B"/>
    <w:rsid w:val="00B2035D"/>
    <w:rsid w:val="00B212F3"/>
    <w:rsid w:val="00B21ABD"/>
    <w:rsid w:val="00B21DF2"/>
    <w:rsid w:val="00B21E2C"/>
    <w:rsid w:val="00B223C3"/>
    <w:rsid w:val="00B227A1"/>
    <w:rsid w:val="00B22BC3"/>
    <w:rsid w:val="00B2360B"/>
    <w:rsid w:val="00B23DC6"/>
    <w:rsid w:val="00B25107"/>
    <w:rsid w:val="00B25E81"/>
    <w:rsid w:val="00B26836"/>
    <w:rsid w:val="00B26DB3"/>
    <w:rsid w:val="00B274FE"/>
    <w:rsid w:val="00B300C4"/>
    <w:rsid w:val="00B311C2"/>
    <w:rsid w:val="00B313BD"/>
    <w:rsid w:val="00B31CCE"/>
    <w:rsid w:val="00B31E3D"/>
    <w:rsid w:val="00B3254C"/>
    <w:rsid w:val="00B3331D"/>
    <w:rsid w:val="00B33642"/>
    <w:rsid w:val="00B34343"/>
    <w:rsid w:val="00B34E69"/>
    <w:rsid w:val="00B34F04"/>
    <w:rsid w:val="00B352DE"/>
    <w:rsid w:val="00B35332"/>
    <w:rsid w:val="00B35F4E"/>
    <w:rsid w:val="00B37017"/>
    <w:rsid w:val="00B40047"/>
    <w:rsid w:val="00B41456"/>
    <w:rsid w:val="00B4163D"/>
    <w:rsid w:val="00B41C19"/>
    <w:rsid w:val="00B41E5A"/>
    <w:rsid w:val="00B420F1"/>
    <w:rsid w:val="00B42E84"/>
    <w:rsid w:val="00B435D6"/>
    <w:rsid w:val="00B4510A"/>
    <w:rsid w:val="00B45E24"/>
    <w:rsid w:val="00B47382"/>
    <w:rsid w:val="00B479D0"/>
    <w:rsid w:val="00B50007"/>
    <w:rsid w:val="00B501B8"/>
    <w:rsid w:val="00B50234"/>
    <w:rsid w:val="00B507EA"/>
    <w:rsid w:val="00B50C6A"/>
    <w:rsid w:val="00B50F48"/>
    <w:rsid w:val="00B51C6A"/>
    <w:rsid w:val="00B5203A"/>
    <w:rsid w:val="00B52414"/>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734"/>
    <w:rsid w:val="00B619AD"/>
    <w:rsid w:val="00B61B7C"/>
    <w:rsid w:val="00B61C47"/>
    <w:rsid w:val="00B621A3"/>
    <w:rsid w:val="00B626E0"/>
    <w:rsid w:val="00B62865"/>
    <w:rsid w:val="00B63DA4"/>
    <w:rsid w:val="00B65CB3"/>
    <w:rsid w:val="00B65CCC"/>
    <w:rsid w:val="00B66392"/>
    <w:rsid w:val="00B66C84"/>
    <w:rsid w:val="00B702B0"/>
    <w:rsid w:val="00B72118"/>
    <w:rsid w:val="00B72BAD"/>
    <w:rsid w:val="00B744F1"/>
    <w:rsid w:val="00B7460D"/>
    <w:rsid w:val="00B74E88"/>
    <w:rsid w:val="00B75552"/>
    <w:rsid w:val="00B7572A"/>
    <w:rsid w:val="00B77016"/>
    <w:rsid w:val="00B7749F"/>
    <w:rsid w:val="00B8142F"/>
    <w:rsid w:val="00B8257A"/>
    <w:rsid w:val="00B83018"/>
    <w:rsid w:val="00B83F72"/>
    <w:rsid w:val="00B84C8D"/>
    <w:rsid w:val="00B84CAE"/>
    <w:rsid w:val="00B85D87"/>
    <w:rsid w:val="00B86BD4"/>
    <w:rsid w:val="00B87495"/>
    <w:rsid w:val="00B92907"/>
    <w:rsid w:val="00B93159"/>
    <w:rsid w:val="00B9323B"/>
    <w:rsid w:val="00B93651"/>
    <w:rsid w:val="00B93F90"/>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6127"/>
    <w:rsid w:val="00BA64D1"/>
    <w:rsid w:val="00BA6587"/>
    <w:rsid w:val="00BB114D"/>
    <w:rsid w:val="00BB1396"/>
    <w:rsid w:val="00BB1D45"/>
    <w:rsid w:val="00BB2161"/>
    <w:rsid w:val="00BB2496"/>
    <w:rsid w:val="00BB268A"/>
    <w:rsid w:val="00BB29FF"/>
    <w:rsid w:val="00BB2A79"/>
    <w:rsid w:val="00BB2F40"/>
    <w:rsid w:val="00BB389B"/>
    <w:rsid w:val="00BB3C72"/>
    <w:rsid w:val="00BB3CC5"/>
    <w:rsid w:val="00BB3D69"/>
    <w:rsid w:val="00BB422E"/>
    <w:rsid w:val="00BB4758"/>
    <w:rsid w:val="00BB4AAF"/>
    <w:rsid w:val="00BB5023"/>
    <w:rsid w:val="00BB5162"/>
    <w:rsid w:val="00BB566E"/>
    <w:rsid w:val="00BB5672"/>
    <w:rsid w:val="00BB59C8"/>
    <w:rsid w:val="00BB5E42"/>
    <w:rsid w:val="00BB6F51"/>
    <w:rsid w:val="00BB78AE"/>
    <w:rsid w:val="00BC011B"/>
    <w:rsid w:val="00BC119D"/>
    <w:rsid w:val="00BC11A7"/>
    <w:rsid w:val="00BC252D"/>
    <w:rsid w:val="00BC32D6"/>
    <w:rsid w:val="00BC4D66"/>
    <w:rsid w:val="00BC5510"/>
    <w:rsid w:val="00BC55D0"/>
    <w:rsid w:val="00BC60C1"/>
    <w:rsid w:val="00BC6D73"/>
    <w:rsid w:val="00BC732A"/>
    <w:rsid w:val="00BD065A"/>
    <w:rsid w:val="00BD0E85"/>
    <w:rsid w:val="00BD2A49"/>
    <w:rsid w:val="00BD33D6"/>
    <w:rsid w:val="00BD3911"/>
    <w:rsid w:val="00BD444D"/>
    <w:rsid w:val="00BD4BEB"/>
    <w:rsid w:val="00BD5703"/>
    <w:rsid w:val="00BD6016"/>
    <w:rsid w:val="00BD62CD"/>
    <w:rsid w:val="00BD64AE"/>
    <w:rsid w:val="00BD6F39"/>
    <w:rsid w:val="00BE0235"/>
    <w:rsid w:val="00BE0804"/>
    <w:rsid w:val="00BE0B86"/>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4777"/>
    <w:rsid w:val="00BF6918"/>
    <w:rsid w:val="00BF7AD9"/>
    <w:rsid w:val="00C005C2"/>
    <w:rsid w:val="00C00FAB"/>
    <w:rsid w:val="00C0281E"/>
    <w:rsid w:val="00C02897"/>
    <w:rsid w:val="00C02993"/>
    <w:rsid w:val="00C02A15"/>
    <w:rsid w:val="00C02C68"/>
    <w:rsid w:val="00C0305E"/>
    <w:rsid w:val="00C03963"/>
    <w:rsid w:val="00C03B33"/>
    <w:rsid w:val="00C03B4D"/>
    <w:rsid w:val="00C03B72"/>
    <w:rsid w:val="00C03B8E"/>
    <w:rsid w:val="00C03CA8"/>
    <w:rsid w:val="00C03E22"/>
    <w:rsid w:val="00C04494"/>
    <w:rsid w:val="00C04604"/>
    <w:rsid w:val="00C048A9"/>
    <w:rsid w:val="00C05336"/>
    <w:rsid w:val="00C05794"/>
    <w:rsid w:val="00C0593F"/>
    <w:rsid w:val="00C05D95"/>
    <w:rsid w:val="00C0633F"/>
    <w:rsid w:val="00C067FC"/>
    <w:rsid w:val="00C07262"/>
    <w:rsid w:val="00C072CE"/>
    <w:rsid w:val="00C073DB"/>
    <w:rsid w:val="00C0770D"/>
    <w:rsid w:val="00C07894"/>
    <w:rsid w:val="00C07B4A"/>
    <w:rsid w:val="00C10820"/>
    <w:rsid w:val="00C10DAE"/>
    <w:rsid w:val="00C11B4F"/>
    <w:rsid w:val="00C11E89"/>
    <w:rsid w:val="00C12E86"/>
    <w:rsid w:val="00C13750"/>
    <w:rsid w:val="00C1383D"/>
    <w:rsid w:val="00C138A6"/>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37DDB"/>
    <w:rsid w:val="00C40509"/>
    <w:rsid w:val="00C409E0"/>
    <w:rsid w:val="00C40D47"/>
    <w:rsid w:val="00C41558"/>
    <w:rsid w:val="00C41B60"/>
    <w:rsid w:val="00C41C4E"/>
    <w:rsid w:val="00C422EB"/>
    <w:rsid w:val="00C428AE"/>
    <w:rsid w:val="00C42EF6"/>
    <w:rsid w:val="00C43318"/>
    <w:rsid w:val="00C43686"/>
    <w:rsid w:val="00C447A0"/>
    <w:rsid w:val="00C44F8A"/>
    <w:rsid w:val="00C4591B"/>
    <w:rsid w:val="00C4642A"/>
    <w:rsid w:val="00C464FB"/>
    <w:rsid w:val="00C46CA1"/>
    <w:rsid w:val="00C46CA3"/>
    <w:rsid w:val="00C472BB"/>
    <w:rsid w:val="00C505EC"/>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D8B"/>
    <w:rsid w:val="00C641FC"/>
    <w:rsid w:val="00C64FA8"/>
    <w:rsid w:val="00C65950"/>
    <w:rsid w:val="00C66BC3"/>
    <w:rsid w:val="00C66F16"/>
    <w:rsid w:val="00C674B7"/>
    <w:rsid w:val="00C67A32"/>
    <w:rsid w:val="00C7145C"/>
    <w:rsid w:val="00C71547"/>
    <w:rsid w:val="00C72721"/>
    <w:rsid w:val="00C72A03"/>
    <w:rsid w:val="00C737B2"/>
    <w:rsid w:val="00C739BC"/>
    <w:rsid w:val="00C73ED8"/>
    <w:rsid w:val="00C73F3D"/>
    <w:rsid w:val="00C74577"/>
    <w:rsid w:val="00C75F12"/>
    <w:rsid w:val="00C75FB9"/>
    <w:rsid w:val="00C7689F"/>
    <w:rsid w:val="00C76F74"/>
    <w:rsid w:val="00C77AFC"/>
    <w:rsid w:val="00C77E69"/>
    <w:rsid w:val="00C823D2"/>
    <w:rsid w:val="00C82E00"/>
    <w:rsid w:val="00C83077"/>
    <w:rsid w:val="00C83E51"/>
    <w:rsid w:val="00C847A1"/>
    <w:rsid w:val="00C84C32"/>
    <w:rsid w:val="00C859DE"/>
    <w:rsid w:val="00C85A74"/>
    <w:rsid w:val="00C86209"/>
    <w:rsid w:val="00C86C57"/>
    <w:rsid w:val="00C86F8D"/>
    <w:rsid w:val="00C87267"/>
    <w:rsid w:val="00C87524"/>
    <w:rsid w:val="00C87C9B"/>
    <w:rsid w:val="00C901C1"/>
    <w:rsid w:val="00C90608"/>
    <w:rsid w:val="00C914B5"/>
    <w:rsid w:val="00C92864"/>
    <w:rsid w:val="00C95F7C"/>
    <w:rsid w:val="00C96149"/>
    <w:rsid w:val="00C961E8"/>
    <w:rsid w:val="00C9660A"/>
    <w:rsid w:val="00C97129"/>
    <w:rsid w:val="00C973A3"/>
    <w:rsid w:val="00C97F57"/>
    <w:rsid w:val="00CA0B86"/>
    <w:rsid w:val="00CA1081"/>
    <w:rsid w:val="00CA1298"/>
    <w:rsid w:val="00CA1380"/>
    <w:rsid w:val="00CA169C"/>
    <w:rsid w:val="00CA2666"/>
    <w:rsid w:val="00CA266E"/>
    <w:rsid w:val="00CA26D6"/>
    <w:rsid w:val="00CA3C26"/>
    <w:rsid w:val="00CA4069"/>
    <w:rsid w:val="00CA4735"/>
    <w:rsid w:val="00CA4820"/>
    <w:rsid w:val="00CA4A59"/>
    <w:rsid w:val="00CA5D3E"/>
    <w:rsid w:val="00CA6ADD"/>
    <w:rsid w:val="00CA6D62"/>
    <w:rsid w:val="00CA779D"/>
    <w:rsid w:val="00CA7AF7"/>
    <w:rsid w:val="00CB06D2"/>
    <w:rsid w:val="00CB0F34"/>
    <w:rsid w:val="00CB1258"/>
    <w:rsid w:val="00CB278A"/>
    <w:rsid w:val="00CB4918"/>
    <w:rsid w:val="00CB5253"/>
    <w:rsid w:val="00CB58A8"/>
    <w:rsid w:val="00CB5E6E"/>
    <w:rsid w:val="00CB60D0"/>
    <w:rsid w:val="00CB74BE"/>
    <w:rsid w:val="00CB7531"/>
    <w:rsid w:val="00CB7856"/>
    <w:rsid w:val="00CC047D"/>
    <w:rsid w:val="00CC138E"/>
    <w:rsid w:val="00CC199C"/>
    <w:rsid w:val="00CC2463"/>
    <w:rsid w:val="00CC287B"/>
    <w:rsid w:val="00CC38EC"/>
    <w:rsid w:val="00CC3B01"/>
    <w:rsid w:val="00CC4D4A"/>
    <w:rsid w:val="00CC523D"/>
    <w:rsid w:val="00CC7177"/>
    <w:rsid w:val="00CC7828"/>
    <w:rsid w:val="00CD009A"/>
    <w:rsid w:val="00CD0862"/>
    <w:rsid w:val="00CD1FDE"/>
    <w:rsid w:val="00CD3698"/>
    <w:rsid w:val="00CD41E0"/>
    <w:rsid w:val="00CD4302"/>
    <w:rsid w:val="00CD4F94"/>
    <w:rsid w:val="00CD5910"/>
    <w:rsid w:val="00CD5F4A"/>
    <w:rsid w:val="00CD6873"/>
    <w:rsid w:val="00CD75B6"/>
    <w:rsid w:val="00CD7735"/>
    <w:rsid w:val="00CE04ED"/>
    <w:rsid w:val="00CE0E3C"/>
    <w:rsid w:val="00CE2020"/>
    <w:rsid w:val="00CE2ED4"/>
    <w:rsid w:val="00CE372F"/>
    <w:rsid w:val="00CE3813"/>
    <w:rsid w:val="00CE3B44"/>
    <w:rsid w:val="00CE3CE8"/>
    <w:rsid w:val="00CE439B"/>
    <w:rsid w:val="00CE4C57"/>
    <w:rsid w:val="00CE7D8D"/>
    <w:rsid w:val="00CF06C9"/>
    <w:rsid w:val="00CF173A"/>
    <w:rsid w:val="00CF313E"/>
    <w:rsid w:val="00CF4F56"/>
    <w:rsid w:val="00CF5C7E"/>
    <w:rsid w:val="00CF6B66"/>
    <w:rsid w:val="00CF6BB6"/>
    <w:rsid w:val="00CF6F7D"/>
    <w:rsid w:val="00CF6F7F"/>
    <w:rsid w:val="00D011EC"/>
    <w:rsid w:val="00D012CA"/>
    <w:rsid w:val="00D02235"/>
    <w:rsid w:val="00D0268C"/>
    <w:rsid w:val="00D02E2E"/>
    <w:rsid w:val="00D03A75"/>
    <w:rsid w:val="00D03D49"/>
    <w:rsid w:val="00D044AA"/>
    <w:rsid w:val="00D04AED"/>
    <w:rsid w:val="00D04E10"/>
    <w:rsid w:val="00D053EA"/>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4B89"/>
    <w:rsid w:val="00D1564D"/>
    <w:rsid w:val="00D15D0E"/>
    <w:rsid w:val="00D15D83"/>
    <w:rsid w:val="00D160F9"/>
    <w:rsid w:val="00D1694D"/>
    <w:rsid w:val="00D16D80"/>
    <w:rsid w:val="00D1732C"/>
    <w:rsid w:val="00D1788C"/>
    <w:rsid w:val="00D17FE5"/>
    <w:rsid w:val="00D21058"/>
    <w:rsid w:val="00D210F4"/>
    <w:rsid w:val="00D21B46"/>
    <w:rsid w:val="00D2266E"/>
    <w:rsid w:val="00D23156"/>
    <w:rsid w:val="00D2404F"/>
    <w:rsid w:val="00D246C7"/>
    <w:rsid w:val="00D24D5A"/>
    <w:rsid w:val="00D26857"/>
    <w:rsid w:val="00D268B3"/>
    <w:rsid w:val="00D26EF4"/>
    <w:rsid w:val="00D27C09"/>
    <w:rsid w:val="00D304B4"/>
    <w:rsid w:val="00D30D79"/>
    <w:rsid w:val="00D311E1"/>
    <w:rsid w:val="00D31780"/>
    <w:rsid w:val="00D31A54"/>
    <w:rsid w:val="00D31A9B"/>
    <w:rsid w:val="00D31B65"/>
    <w:rsid w:val="00D31C74"/>
    <w:rsid w:val="00D3231C"/>
    <w:rsid w:val="00D3291A"/>
    <w:rsid w:val="00D32D71"/>
    <w:rsid w:val="00D33A97"/>
    <w:rsid w:val="00D33BF7"/>
    <w:rsid w:val="00D3454F"/>
    <w:rsid w:val="00D35C3E"/>
    <w:rsid w:val="00D3670B"/>
    <w:rsid w:val="00D37A2D"/>
    <w:rsid w:val="00D413C6"/>
    <w:rsid w:val="00D415E2"/>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1A"/>
    <w:rsid w:val="00D47A34"/>
    <w:rsid w:val="00D508C0"/>
    <w:rsid w:val="00D50A41"/>
    <w:rsid w:val="00D5319F"/>
    <w:rsid w:val="00D542A7"/>
    <w:rsid w:val="00D544FE"/>
    <w:rsid w:val="00D546B8"/>
    <w:rsid w:val="00D54EFE"/>
    <w:rsid w:val="00D559E4"/>
    <w:rsid w:val="00D57772"/>
    <w:rsid w:val="00D61130"/>
    <w:rsid w:val="00D6155B"/>
    <w:rsid w:val="00D61C84"/>
    <w:rsid w:val="00D61DDE"/>
    <w:rsid w:val="00D65AAF"/>
    <w:rsid w:val="00D65F2C"/>
    <w:rsid w:val="00D65F7F"/>
    <w:rsid w:val="00D66C76"/>
    <w:rsid w:val="00D66E49"/>
    <w:rsid w:val="00D670C6"/>
    <w:rsid w:val="00D671CB"/>
    <w:rsid w:val="00D6736D"/>
    <w:rsid w:val="00D67584"/>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4823"/>
    <w:rsid w:val="00D84D5F"/>
    <w:rsid w:val="00D85544"/>
    <w:rsid w:val="00D85BD6"/>
    <w:rsid w:val="00D8659A"/>
    <w:rsid w:val="00D86D53"/>
    <w:rsid w:val="00D87160"/>
    <w:rsid w:val="00D879DF"/>
    <w:rsid w:val="00D908A0"/>
    <w:rsid w:val="00D90FD7"/>
    <w:rsid w:val="00D9186A"/>
    <w:rsid w:val="00D92FDA"/>
    <w:rsid w:val="00D9318E"/>
    <w:rsid w:val="00D942AD"/>
    <w:rsid w:val="00D94A5B"/>
    <w:rsid w:val="00D94EDE"/>
    <w:rsid w:val="00D96BDF"/>
    <w:rsid w:val="00D97A79"/>
    <w:rsid w:val="00D97DDA"/>
    <w:rsid w:val="00DA0201"/>
    <w:rsid w:val="00DA32D2"/>
    <w:rsid w:val="00DA350E"/>
    <w:rsid w:val="00DA44F9"/>
    <w:rsid w:val="00DA5694"/>
    <w:rsid w:val="00DA6678"/>
    <w:rsid w:val="00DA7781"/>
    <w:rsid w:val="00DA7DA4"/>
    <w:rsid w:val="00DB43B1"/>
    <w:rsid w:val="00DB43BA"/>
    <w:rsid w:val="00DB4E1A"/>
    <w:rsid w:val="00DB665E"/>
    <w:rsid w:val="00DB6701"/>
    <w:rsid w:val="00DB671C"/>
    <w:rsid w:val="00DB70BA"/>
    <w:rsid w:val="00DB7DD5"/>
    <w:rsid w:val="00DC103F"/>
    <w:rsid w:val="00DC26A2"/>
    <w:rsid w:val="00DC26B3"/>
    <w:rsid w:val="00DC301E"/>
    <w:rsid w:val="00DC3267"/>
    <w:rsid w:val="00DC371C"/>
    <w:rsid w:val="00DC40E5"/>
    <w:rsid w:val="00DC4DA6"/>
    <w:rsid w:val="00DC51F0"/>
    <w:rsid w:val="00DC5BE2"/>
    <w:rsid w:val="00DD0450"/>
    <w:rsid w:val="00DD09D4"/>
    <w:rsid w:val="00DD0F93"/>
    <w:rsid w:val="00DD11A6"/>
    <w:rsid w:val="00DD1ECB"/>
    <w:rsid w:val="00DD1F25"/>
    <w:rsid w:val="00DD25DB"/>
    <w:rsid w:val="00DD26A8"/>
    <w:rsid w:val="00DD2D3F"/>
    <w:rsid w:val="00DD300B"/>
    <w:rsid w:val="00DD37AF"/>
    <w:rsid w:val="00DD3BDF"/>
    <w:rsid w:val="00DD44EB"/>
    <w:rsid w:val="00DD4ECB"/>
    <w:rsid w:val="00DD51C6"/>
    <w:rsid w:val="00DD64C3"/>
    <w:rsid w:val="00DD6996"/>
    <w:rsid w:val="00DD6F2C"/>
    <w:rsid w:val="00DD7902"/>
    <w:rsid w:val="00DE0070"/>
    <w:rsid w:val="00DE0558"/>
    <w:rsid w:val="00DE0CEF"/>
    <w:rsid w:val="00DE0E1F"/>
    <w:rsid w:val="00DE1065"/>
    <w:rsid w:val="00DE18A0"/>
    <w:rsid w:val="00DE28CD"/>
    <w:rsid w:val="00DE2C27"/>
    <w:rsid w:val="00DE3FB9"/>
    <w:rsid w:val="00DE4422"/>
    <w:rsid w:val="00DE4583"/>
    <w:rsid w:val="00DE4C1D"/>
    <w:rsid w:val="00DE4F36"/>
    <w:rsid w:val="00DE584D"/>
    <w:rsid w:val="00DE5ACB"/>
    <w:rsid w:val="00DE78F9"/>
    <w:rsid w:val="00DF210F"/>
    <w:rsid w:val="00DF2976"/>
    <w:rsid w:val="00DF2B98"/>
    <w:rsid w:val="00DF3E0F"/>
    <w:rsid w:val="00DF420B"/>
    <w:rsid w:val="00DF5142"/>
    <w:rsid w:val="00DF53EE"/>
    <w:rsid w:val="00DF5864"/>
    <w:rsid w:val="00DF6324"/>
    <w:rsid w:val="00DF649A"/>
    <w:rsid w:val="00DF68D8"/>
    <w:rsid w:val="00DF6D1B"/>
    <w:rsid w:val="00DF7242"/>
    <w:rsid w:val="00E0044F"/>
    <w:rsid w:val="00E008EA"/>
    <w:rsid w:val="00E01C39"/>
    <w:rsid w:val="00E02767"/>
    <w:rsid w:val="00E034A0"/>
    <w:rsid w:val="00E0382E"/>
    <w:rsid w:val="00E04868"/>
    <w:rsid w:val="00E04EF4"/>
    <w:rsid w:val="00E05797"/>
    <w:rsid w:val="00E065BD"/>
    <w:rsid w:val="00E06684"/>
    <w:rsid w:val="00E07041"/>
    <w:rsid w:val="00E0705B"/>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7B16"/>
    <w:rsid w:val="00E207FB"/>
    <w:rsid w:val="00E21850"/>
    <w:rsid w:val="00E22203"/>
    <w:rsid w:val="00E228DD"/>
    <w:rsid w:val="00E228EB"/>
    <w:rsid w:val="00E22EFB"/>
    <w:rsid w:val="00E2320C"/>
    <w:rsid w:val="00E23675"/>
    <w:rsid w:val="00E24A8B"/>
    <w:rsid w:val="00E24AF9"/>
    <w:rsid w:val="00E24D9D"/>
    <w:rsid w:val="00E25267"/>
    <w:rsid w:val="00E252F2"/>
    <w:rsid w:val="00E254D2"/>
    <w:rsid w:val="00E26045"/>
    <w:rsid w:val="00E276D4"/>
    <w:rsid w:val="00E27775"/>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0A65"/>
    <w:rsid w:val="00E4208B"/>
    <w:rsid w:val="00E43264"/>
    <w:rsid w:val="00E437D4"/>
    <w:rsid w:val="00E439A1"/>
    <w:rsid w:val="00E43D31"/>
    <w:rsid w:val="00E44B96"/>
    <w:rsid w:val="00E4565F"/>
    <w:rsid w:val="00E45D75"/>
    <w:rsid w:val="00E4682C"/>
    <w:rsid w:val="00E46E50"/>
    <w:rsid w:val="00E47379"/>
    <w:rsid w:val="00E47503"/>
    <w:rsid w:val="00E47752"/>
    <w:rsid w:val="00E47FE9"/>
    <w:rsid w:val="00E50916"/>
    <w:rsid w:val="00E510F7"/>
    <w:rsid w:val="00E516C2"/>
    <w:rsid w:val="00E516F7"/>
    <w:rsid w:val="00E51CBC"/>
    <w:rsid w:val="00E52148"/>
    <w:rsid w:val="00E52E97"/>
    <w:rsid w:val="00E52FE8"/>
    <w:rsid w:val="00E53B78"/>
    <w:rsid w:val="00E54CA0"/>
    <w:rsid w:val="00E5510C"/>
    <w:rsid w:val="00E55539"/>
    <w:rsid w:val="00E556CA"/>
    <w:rsid w:val="00E55B8C"/>
    <w:rsid w:val="00E565F9"/>
    <w:rsid w:val="00E56C14"/>
    <w:rsid w:val="00E61D1C"/>
    <w:rsid w:val="00E62162"/>
    <w:rsid w:val="00E63574"/>
    <w:rsid w:val="00E638A2"/>
    <w:rsid w:val="00E63B30"/>
    <w:rsid w:val="00E644D7"/>
    <w:rsid w:val="00E6479A"/>
    <w:rsid w:val="00E64905"/>
    <w:rsid w:val="00E6522C"/>
    <w:rsid w:val="00E65DB2"/>
    <w:rsid w:val="00E660D2"/>
    <w:rsid w:val="00E668B7"/>
    <w:rsid w:val="00E6743D"/>
    <w:rsid w:val="00E674BB"/>
    <w:rsid w:val="00E67D8D"/>
    <w:rsid w:val="00E67E0B"/>
    <w:rsid w:val="00E72484"/>
    <w:rsid w:val="00E72C37"/>
    <w:rsid w:val="00E72DB0"/>
    <w:rsid w:val="00E7318D"/>
    <w:rsid w:val="00E7320D"/>
    <w:rsid w:val="00E73C04"/>
    <w:rsid w:val="00E740B6"/>
    <w:rsid w:val="00E75527"/>
    <w:rsid w:val="00E75A76"/>
    <w:rsid w:val="00E761A9"/>
    <w:rsid w:val="00E77597"/>
    <w:rsid w:val="00E8074E"/>
    <w:rsid w:val="00E81170"/>
    <w:rsid w:val="00E819AE"/>
    <w:rsid w:val="00E81C04"/>
    <w:rsid w:val="00E828D4"/>
    <w:rsid w:val="00E82C6C"/>
    <w:rsid w:val="00E8307D"/>
    <w:rsid w:val="00E84249"/>
    <w:rsid w:val="00E86E51"/>
    <w:rsid w:val="00E87F2F"/>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A50"/>
    <w:rsid w:val="00EA0C0A"/>
    <w:rsid w:val="00EA1A01"/>
    <w:rsid w:val="00EA1EAE"/>
    <w:rsid w:val="00EA201D"/>
    <w:rsid w:val="00EA238F"/>
    <w:rsid w:val="00EA23A8"/>
    <w:rsid w:val="00EA34BA"/>
    <w:rsid w:val="00EA3A38"/>
    <w:rsid w:val="00EA402B"/>
    <w:rsid w:val="00EA53C4"/>
    <w:rsid w:val="00EA72DA"/>
    <w:rsid w:val="00EA7BFE"/>
    <w:rsid w:val="00EB02F2"/>
    <w:rsid w:val="00EB1594"/>
    <w:rsid w:val="00EB15ED"/>
    <w:rsid w:val="00EB2064"/>
    <w:rsid w:val="00EB2242"/>
    <w:rsid w:val="00EB2D18"/>
    <w:rsid w:val="00EB2FF8"/>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4888"/>
    <w:rsid w:val="00EC54CC"/>
    <w:rsid w:val="00EC5DF0"/>
    <w:rsid w:val="00EC5E25"/>
    <w:rsid w:val="00EC601F"/>
    <w:rsid w:val="00EC6C9A"/>
    <w:rsid w:val="00EC6F48"/>
    <w:rsid w:val="00EC7629"/>
    <w:rsid w:val="00ED0205"/>
    <w:rsid w:val="00ED05EE"/>
    <w:rsid w:val="00ED0D0C"/>
    <w:rsid w:val="00ED10E5"/>
    <w:rsid w:val="00ED1528"/>
    <w:rsid w:val="00ED152F"/>
    <w:rsid w:val="00ED29BB"/>
    <w:rsid w:val="00ED3BE7"/>
    <w:rsid w:val="00ED40CC"/>
    <w:rsid w:val="00ED412E"/>
    <w:rsid w:val="00ED42D1"/>
    <w:rsid w:val="00ED48CE"/>
    <w:rsid w:val="00ED4B59"/>
    <w:rsid w:val="00ED60E1"/>
    <w:rsid w:val="00ED62B3"/>
    <w:rsid w:val="00ED63BF"/>
    <w:rsid w:val="00ED7E2A"/>
    <w:rsid w:val="00EE0803"/>
    <w:rsid w:val="00EE0BFD"/>
    <w:rsid w:val="00EE0D1C"/>
    <w:rsid w:val="00EE0E3B"/>
    <w:rsid w:val="00EE1564"/>
    <w:rsid w:val="00EE27A0"/>
    <w:rsid w:val="00EE2E47"/>
    <w:rsid w:val="00EE4142"/>
    <w:rsid w:val="00EE49FC"/>
    <w:rsid w:val="00EE5959"/>
    <w:rsid w:val="00EE5CFF"/>
    <w:rsid w:val="00EE5D37"/>
    <w:rsid w:val="00EE60E8"/>
    <w:rsid w:val="00EE63AC"/>
    <w:rsid w:val="00EE63CF"/>
    <w:rsid w:val="00EE76D5"/>
    <w:rsid w:val="00EE7CBB"/>
    <w:rsid w:val="00EF088A"/>
    <w:rsid w:val="00EF0951"/>
    <w:rsid w:val="00EF0DD5"/>
    <w:rsid w:val="00EF160C"/>
    <w:rsid w:val="00EF19BB"/>
    <w:rsid w:val="00EF1C76"/>
    <w:rsid w:val="00EF2201"/>
    <w:rsid w:val="00EF3A26"/>
    <w:rsid w:val="00EF3B5E"/>
    <w:rsid w:val="00EF3CBB"/>
    <w:rsid w:val="00EF4463"/>
    <w:rsid w:val="00EF52E5"/>
    <w:rsid w:val="00EF5E42"/>
    <w:rsid w:val="00EF613D"/>
    <w:rsid w:val="00EF639C"/>
    <w:rsid w:val="00EF6FDF"/>
    <w:rsid w:val="00EF72DE"/>
    <w:rsid w:val="00EF789A"/>
    <w:rsid w:val="00F00C31"/>
    <w:rsid w:val="00F010B3"/>
    <w:rsid w:val="00F01249"/>
    <w:rsid w:val="00F012DB"/>
    <w:rsid w:val="00F01467"/>
    <w:rsid w:val="00F01BF6"/>
    <w:rsid w:val="00F02862"/>
    <w:rsid w:val="00F030AF"/>
    <w:rsid w:val="00F05249"/>
    <w:rsid w:val="00F0567A"/>
    <w:rsid w:val="00F06477"/>
    <w:rsid w:val="00F100A1"/>
    <w:rsid w:val="00F11408"/>
    <w:rsid w:val="00F12932"/>
    <w:rsid w:val="00F158AA"/>
    <w:rsid w:val="00F16423"/>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681"/>
    <w:rsid w:val="00F25E45"/>
    <w:rsid w:val="00F265E8"/>
    <w:rsid w:val="00F26B8E"/>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E59"/>
    <w:rsid w:val="00F407D6"/>
    <w:rsid w:val="00F409F2"/>
    <w:rsid w:val="00F41760"/>
    <w:rsid w:val="00F423BA"/>
    <w:rsid w:val="00F42D58"/>
    <w:rsid w:val="00F42EF6"/>
    <w:rsid w:val="00F43BB9"/>
    <w:rsid w:val="00F442AD"/>
    <w:rsid w:val="00F46DD3"/>
    <w:rsid w:val="00F50E45"/>
    <w:rsid w:val="00F51116"/>
    <w:rsid w:val="00F51554"/>
    <w:rsid w:val="00F517ED"/>
    <w:rsid w:val="00F518E8"/>
    <w:rsid w:val="00F51AD1"/>
    <w:rsid w:val="00F52653"/>
    <w:rsid w:val="00F52F72"/>
    <w:rsid w:val="00F52FA1"/>
    <w:rsid w:val="00F539F2"/>
    <w:rsid w:val="00F5487D"/>
    <w:rsid w:val="00F55B84"/>
    <w:rsid w:val="00F5635B"/>
    <w:rsid w:val="00F5658A"/>
    <w:rsid w:val="00F602A6"/>
    <w:rsid w:val="00F61119"/>
    <w:rsid w:val="00F624C6"/>
    <w:rsid w:val="00F6282F"/>
    <w:rsid w:val="00F630C9"/>
    <w:rsid w:val="00F63B44"/>
    <w:rsid w:val="00F64F0C"/>
    <w:rsid w:val="00F65E08"/>
    <w:rsid w:val="00F66FE7"/>
    <w:rsid w:val="00F67E21"/>
    <w:rsid w:val="00F7066A"/>
    <w:rsid w:val="00F70C75"/>
    <w:rsid w:val="00F718EC"/>
    <w:rsid w:val="00F72814"/>
    <w:rsid w:val="00F72D47"/>
    <w:rsid w:val="00F72E27"/>
    <w:rsid w:val="00F739C8"/>
    <w:rsid w:val="00F74524"/>
    <w:rsid w:val="00F74975"/>
    <w:rsid w:val="00F7544F"/>
    <w:rsid w:val="00F756C3"/>
    <w:rsid w:val="00F7582E"/>
    <w:rsid w:val="00F75974"/>
    <w:rsid w:val="00F75CD5"/>
    <w:rsid w:val="00F76AC2"/>
    <w:rsid w:val="00F76B30"/>
    <w:rsid w:val="00F77119"/>
    <w:rsid w:val="00F77152"/>
    <w:rsid w:val="00F77750"/>
    <w:rsid w:val="00F77DA2"/>
    <w:rsid w:val="00F8100A"/>
    <w:rsid w:val="00F8123B"/>
    <w:rsid w:val="00F8175F"/>
    <w:rsid w:val="00F8223C"/>
    <w:rsid w:val="00F8254D"/>
    <w:rsid w:val="00F82BCA"/>
    <w:rsid w:val="00F82E1C"/>
    <w:rsid w:val="00F82F91"/>
    <w:rsid w:val="00F84008"/>
    <w:rsid w:val="00F8418A"/>
    <w:rsid w:val="00F844D4"/>
    <w:rsid w:val="00F863A5"/>
    <w:rsid w:val="00F86A8B"/>
    <w:rsid w:val="00F87340"/>
    <w:rsid w:val="00F916F0"/>
    <w:rsid w:val="00F922BC"/>
    <w:rsid w:val="00F929FC"/>
    <w:rsid w:val="00F937CF"/>
    <w:rsid w:val="00F93A2C"/>
    <w:rsid w:val="00F93E58"/>
    <w:rsid w:val="00F94FAB"/>
    <w:rsid w:val="00F95B36"/>
    <w:rsid w:val="00F964EC"/>
    <w:rsid w:val="00F9651C"/>
    <w:rsid w:val="00F96E3D"/>
    <w:rsid w:val="00F97E82"/>
    <w:rsid w:val="00F97EED"/>
    <w:rsid w:val="00FA149D"/>
    <w:rsid w:val="00FA18D7"/>
    <w:rsid w:val="00FA1F2E"/>
    <w:rsid w:val="00FA3257"/>
    <w:rsid w:val="00FA348C"/>
    <w:rsid w:val="00FA39DA"/>
    <w:rsid w:val="00FA5D66"/>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7688"/>
    <w:rsid w:val="00FC0D0A"/>
    <w:rsid w:val="00FC1674"/>
    <w:rsid w:val="00FC19CB"/>
    <w:rsid w:val="00FC26A9"/>
    <w:rsid w:val="00FC3846"/>
    <w:rsid w:val="00FC39C9"/>
    <w:rsid w:val="00FC3A89"/>
    <w:rsid w:val="00FC40BD"/>
    <w:rsid w:val="00FC4734"/>
    <w:rsid w:val="00FC47E3"/>
    <w:rsid w:val="00FC4966"/>
    <w:rsid w:val="00FC5026"/>
    <w:rsid w:val="00FC5963"/>
    <w:rsid w:val="00FC637E"/>
    <w:rsid w:val="00FC7606"/>
    <w:rsid w:val="00FD004A"/>
    <w:rsid w:val="00FD0B1B"/>
    <w:rsid w:val="00FD1495"/>
    <w:rsid w:val="00FD256A"/>
    <w:rsid w:val="00FD2B26"/>
    <w:rsid w:val="00FD37D8"/>
    <w:rsid w:val="00FD39DB"/>
    <w:rsid w:val="00FD4772"/>
    <w:rsid w:val="00FD50D6"/>
    <w:rsid w:val="00FD54C4"/>
    <w:rsid w:val="00FD55C9"/>
    <w:rsid w:val="00FD5BFF"/>
    <w:rsid w:val="00FD5FE1"/>
    <w:rsid w:val="00FE0063"/>
    <w:rsid w:val="00FE08F0"/>
    <w:rsid w:val="00FE13FF"/>
    <w:rsid w:val="00FE284B"/>
    <w:rsid w:val="00FE3C9C"/>
    <w:rsid w:val="00FE4332"/>
    <w:rsid w:val="00FE4524"/>
    <w:rsid w:val="00FE49CD"/>
    <w:rsid w:val="00FE5951"/>
    <w:rsid w:val="00FE5AC6"/>
    <w:rsid w:val="00FE629D"/>
    <w:rsid w:val="00FE6875"/>
    <w:rsid w:val="00FE6B88"/>
    <w:rsid w:val="00FE6F5F"/>
    <w:rsid w:val="00FE73E4"/>
    <w:rsid w:val="00FE7D2C"/>
    <w:rsid w:val="00FE7F45"/>
    <w:rsid w:val="00FE7FDC"/>
    <w:rsid w:val="00FF06FA"/>
    <w:rsid w:val="00FF090F"/>
    <w:rsid w:val="00FF0D06"/>
    <w:rsid w:val="00FF20F9"/>
    <w:rsid w:val="00FF2207"/>
    <w:rsid w:val="00FF2CE9"/>
    <w:rsid w:val="00FF322C"/>
    <w:rsid w:val="00FF3F69"/>
    <w:rsid w:val="00FF52AF"/>
    <w:rsid w:val="00FF52F3"/>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C6F"/>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9E6C6F"/>
    <w:pPr>
      <w:keepNext/>
      <w:keepLines/>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E44B96"/>
    <w:pPr>
      <w:bidi w:val="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9E6C6F"/>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E44B96"/>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semiHidden/>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7B4859"/>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easystats.github.io/effectsize/articles/simple_htests.html" TargetMode="External"/><Relationship Id="rId2" Type="http://schemas.openxmlformats.org/officeDocument/2006/relationships/hyperlink" Target="https://easystats.github.io/effectsize/reference/cohens_d.html" TargetMode="External"/><Relationship Id="rId1" Type="http://schemas.openxmlformats.org/officeDocument/2006/relationships/hyperlink" Target="https://easystats.github.io/effectsize/articles/simple_htests.html#rank-based-test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image" Target="media/image7.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95</TotalTime>
  <Pages>36</Pages>
  <Words>47332</Words>
  <Characters>236663</Characters>
  <Application>Microsoft Office Word</Application>
  <DocSecurity>0</DocSecurity>
  <Lines>1972</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662</cp:revision>
  <dcterms:created xsi:type="dcterms:W3CDTF">2022-08-14T06:13:00Z</dcterms:created>
  <dcterms:modified xsi:type="dcterms:W3CDTF">2022-09-1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5HEoaH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